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5AED" w14:textId="77777777" w:rsidR="00C662B7" w:rsidRPr="00D973BD" w:rsidRDefault="00C662B7" w:rsidP="00C662B7">
      <w:pPr>
        <w:spacing w:line="240" w:lineRule="auto"/>
        <w:jc w:val="center"/>
        <w:rPr>
          <w:b/>
          <w:bCs/>
          <w:u w:val="single"/>
        </w:rPr>
      </w:pPr>
      <w:r w:rsidRPr="00D973BD">
        <w:rPr>
          <w:noProof/>
          <w:lang w:eastAsia="es-EC"/>
        </w:rPr>
        <w:drawing>
          <wp:inline distT="0" distB="0" distL="0" distR="0" wp14:anchorId="5E975C3D" wp14:editId="5E975C3E">
            <wp:extent cx="1031132" cy="865761"/>
            <wp:effectExtent l="0" t="0" r="0" b="0"/>
            <wp:docPr id="2" name="Imagen 2"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223" cy="876752"/>
                    </a:xfrm>
                    <a:prstGeom prst="rect">
                      <a:avLst/>
                    </a:prstGeom>
                    <a:noFill/>
                    <a:ln>
                      <a:noFill/>
                    </a:ln>
                  </pic:spPr>
                </pic:pic>
              </a:graphicData>
            </a:graphic>
          </wp:inline>
        </w:drawing>
      </w:r>
    </w:p>
    <w:p w14:paraId="5E975AEE" w14:textId="77777777" w:rsidR="00C662B7" w:rsidRPr="00D973BD" w:rsidRDefault="00C662B7" w:rsidP="00C662B7">
      <w:pPr>
        <w:spacing w:line="240" w:lineRule="auto"/>
        <w:jc w:val="center"/>
        <w:rPr>
          <w:b/>
          <w:bCs/>
        </w:rPr>
      </w:pPr>
    </w:p>
    <w:p w14:paraId="5E975AEF" w14:textId="77777777" w:rsidR="007B53B5" w:rsidRPr="00D973BD" w:rsidRDefault="007B53B5" w:rsidP="006C00B7">
      <w:pPr>
        <w:pStyle w:val="Default"/>
        <w:jc w:val="center"/>
        <w:rPr>
          <w:b/>
          <w:bCs/>
          <w:sz w:val="28"/>
          <w:szCs w:val="28"/>
        </w:rPr>
      </w:pPr>
      <w:r w:rsidRPr="00D973BD">
        <w:rPr>
          <w:b/>
          <w:bCs/>
          <w:sz w:val="28"/>
          <w:szCs w:val="28"/>
        </w:rPr>
        <w:t>UNIVERSIDAD TECNOLÓGICA ISRAEL</w:t>
      </w:r>
    </w:p>
    <w:p w14:paraId="5E975AF0" w14:textId="77777777" w:rsidR="006C00B7" w:rsidRPr="00D973BD" w:rsidRDefault="006C00B7" w:rsidP="006C00B7">
      <w:pPr>
        <w:pStyle w:val="Default"/>
        <w:jc w:val="center"/>
        <w:rPr>
          <w:b/>
          <w:bCs/>
          <w:sz w:val="28"/>
          <w:szCs w:val="28"/>
        </w:rPr>
      </w:pPr>
    </w:p>
    <w:p w14:paraId="5E975AF1" w14:textId="77777777" w:rsidR="006C00B7" w:rsidRPr="00D973BD" w:rsidRDefault="006C00B7" w:rsidP="006C00B7">
      <w:pPr>
        <w:pStyle w:val="Default"/>
        <w:jc w:val="center"/>
        <w:rPr>
          <w:b/>
          <w:bCs/>
          <w:sz w:val="28"/>
          <w:szCs w:val="28"/>
        </w:rPr>
      </w:pPr>
    </w:p>
    <w:p w14:paraId="5E975AF2" w14:textId="77777777" w:rsidR="006C00B7" w:rsidRPr="00D973BD" w:rsidRDefault="006C00B7" w:rsidP="006C00B7">
      <w:pPr>
        <w:pStyle w:val="Default"/>
        <w:jc w:val="center"/>
        <w:rPr>
          <w:sz w:val="28"/>
          <w:szCs w:val="28"/>
        </w:rPr>
      </w:pPr>
    </w:p>
    <w:p w14:paraId="5E975AF3" w14:textId="77777777" w:rsidR="004E5C85" w:rsidRPr="00D973BD" w:rsidRDefault="004E5C85" w:rsidP="004E5C85">
      <w:pPr>
        <w:pStyle w:val="Default"/>
        <w:jc w:val="center"/>
        <w:rPr>
          <w:b/>
          <w:bCs/>
          <w:sz w:val="28"/>
          <w:szCs w:val="28"/>
        </w:rPr>
      </w:pPr>
      <w:r>
        <w:rPr>
          <w:b/>
          <w:bCs/>
          <w:sz w:val="28"/>
          <w:szCs w:val="28"/>
        </w:rPr>
        <w:t>MEMORIA DEL PROYECTO DE FIN DE CARRERA</w:t>
      </w:r>
    </w:p>
    <w:p w14:paraId="5E975AF4" w14:textId="77777777" w:rsidR="006C00B7" w:rsidRPr="00D973BD" w:rsidRDefault="006C00B7" w:rsidP="007B53B5">
      <w:pPr>
        <w:pStyle w:val="Default"/>
        <w:rPr>
          <w:sz w:val="28"/>
          <w:szCs w:val="28"/>
        </w:rPr>
      </w:pPr>
    </w:p>
    <w:p w14:paraId="5E975AF5" w14:textId="77777777" w:rsidR="006C00B7" w:rsidRPr="00D973BD" w:rsidRDefault="006C00B7" w:rsidP="006C00B7">
      <w:pPr>
        <w:pStyle w:val="Default"/>
        <w:jc w:val="center"/>
        <w:rPr>
          <w:b/>
          <w:bCs/>
          <w:sz w:val="28"/>
          <w:szCs w:val="28"/>
        </w:rPr>
      </w:pPr>
    </w:p>
    <w:p w14:paraId="5E975AF6" w14:textId="77777777" w:rsidR="007B53B5" w:rsidRPr="00D973BD" w:rsidRDefault="007B53B5" w:rsidP="006C00B7">
      <w:pPr>
        <w:pStyle w:val="Default"/>
        <w:jc w:val="center"/>
        <w:rPr>
          <w:b/>
          <w:bCs/>
          <w:sz w:val="28"/>
          <w:szCs w:val="28"/>
        </w:rPr>
      </w:pPr>
      <w:r w:rsidRPr="00D973BD">
        <w:rPr>
          <w:b/>
          <w:bCs/>
          <w:sz w:val="28"/>
          <w:szCs w:val="28"/>
        </w:rPr>
        <w:t>INGENIER</w:t>
      </w:r>
      <w:r w:rsidR="004E5C85">
        <w:rPr>
          <w:b/>
          <w:bCs/>
          <w:sz w:val="28"/>
          <w:szCs w:val="28"/>
        </w:rPr>
        <w:t>ÍA</w:t>
      </w:r>
      <w:r w:rsidRPr="00D973BD">
        <w:rPr>
          <w:b/>
          <w:bCs/>
          <w:sz w:val="28"/>
          <w:szCs w:val="28"/>
        </w:rPr>
        <w:t xml:space="preserve"> EN </w:t>
      </w:r>
      <w:r w:rsidR="006C00B7" w:rsidRPr="00D973BD">
        <w:rPr>
          <w:b/>
          <w:bCs/>
          <w:sz w:val="28"/>
          <w:szCs w:val="28"/>
        </w:rPr>
        <w:t>SISTEMAS INFORMÁTICOS</w:t>
      </w:r>
    </w:p>
    <w:p w14:paraId="5E975AF7" w14:textId="77777777" w:rsidR="006C00B7" w:rsidRPr="00D973BD" w:rsidRDefault="006C00B7" w:rsidP="007B53B5">
      <w:pPr>
        <w:pStyle w:val="Default"/>
        <w:rPr>
          <w:sz w:val="28"/>
          <w:szCs w:val="28"/>
        </w:rPr>
      </w:pPr>
    </w:p>
    <w:p w14:paraId="5E975AF8" w14:textId="77777777" w:rsidR="006C00B7" w:rsidRPr="00D973BD" w:rsidRDefault="006C00B7" w:rsidP="007B53B5">
      <w:pPr>
        <w:pStyle w:val="Default"/>
        <w:rPr>
          <w:b/>
          <w:bCs/>
          <w:sz w:val="23"/>
          <w:szCs w:val="23"/>
        </w:rPr>
      </w:pPr>
    </w:p>
    <w:p w14:paraId="5E975AF9" w14:textId="77777777" w:rsidR="006C00B7" w:rsidRPr="00D973BD" w:rsidRDefault="006C00B7" w:rsidP="007B53B5">
      <w:pPr>
        <w:pStyle w:val="Default"/>
        <w:rPr>
          <w:b/>
          <w:bCs/>
          <w:sz w:val="23"/>
          <w:szCs w:val="23"/>
        </w:rPr>
      </w:pPr>
    </w:p>
    <w:p w14:paraId="5E975AFA" w14:textId="77777777" w:rsidR="007B53B5" w:rsidRPr="00D973BD" w:rsidRDefault="007B53B5" w:rsidP="006C00B7">
      <w:pPr>
        <w:pStyle w:val="Default"/>
        <w:jc w:val="center"/>
        <w:rPr>
          <w:sz w:val="28"/>
          <w:szCs w:val="28"/>
        </w:rPr>
      </w:pPr>
      <w:r w:rsidRPr="00D973BD">
        <w:rPr>
          <w:b/>
          <w:bCs/>
          <w:sz w:val="28"/>
          <w:szCs w:val="28"/>
        </w:rPr>
        <w:t>TEMA:</w:t>
      </w:r>
    </w:p>
    <w:p w14:paraId="5E975AFC" w14:textId="1081A146" w:rsidR="006C00B7" w:rsidRPr="00D973BD" w:rsidRDefault="00737FF3" w:rsidP="006C00B7">
      <w:pPr>
        <w:pStyle w:val="Default"/>
        <w:jc w:val="center"/>
        <w:rPr>
          <w:sz w:val="28"/>
          <w:szCs w:val="28"/>
        </w:rPr>
      </w:pPr>
      <w:r w:rsidRPr="00737FF3">
        <w:rPr>
          <w:sz w:val="28"/>
          <w:szCs w:val="28"/>
        </w:rPr>
        <w:t>MODULO BACKEND (API) PARA SISTEMA ELECCIÓN DE CANDIDATOS</w:t>
      </w:r>
    </w:p>
    <w:p w14:paraId="5E975AFD" w14:textId="77777777" w:rsidR="006C00B7" w:rsidRPr="00D973BD" w:rsidRDefault="006C00B7" w:rsidP="006C00B7">
      <w:pPr>
        <w:pStyle w:val="Default"/>
        <w:jc w:val="center"/>
        <w:rPr>
          <w:sz w:val="28"/>
          <w:szCs w:val="28"/>
        </w:rPr>
      </w:pPr>
    </w:p>
    <w:p w14:paraId="5E975AFE" w14:textId="77777777" w:rsidR="006C00B7" w:rsidRPr="00D973BD" w:rsidRDefault="006C00B7" w:rsidP="006C00B7">
      <w:pPr>
        <w:pStyle w:val="Default"/>
        <w:jc w:val="center"/>
        <w:rPr>
          <w:sz w:val="28"/>
          <w:szCs w:val="28"/>
        </w:rPr>
      </w:pPr>
    </w:p>
    <w:p w14:paraId="5E975AFF" w14:textId="77777777" w:rsidR="006C00B7" w:rsidRPr="00D973BD" w:rsidRDefault="006C00B7" w:rsidP="006C00B7">
      <w:pPr>
        <w:pStyle w:val="Default"/>
        <w:jc w:val="center"/>
        <w:rPr>
          <w:sz w:val="28"/>
          <w:szCs w:val="28"/>
        </w:rPr>
      </w:pPr>
    </w:p>
    <w:p w14:paraId="5E975B00" w14:textId="77777777" w:rsidR="007B53B5" w:rsidRPr="00D973BD" w:rsidRDefault="007B53B5" w:rsidP="006C00B7">
      <w:pPr>
        <w:pStyle w:val="Default"/>
        <w:jc w:val="center"/>
        <w:rPr>
          <w:sz w:val="28"/>
          <w:szCs w:val="28"/>
        </w:rPr>
      </w:pPr>
      <w:r w:rsidRPr="00D973BD">
        <w:rPr>
          <w:b/>
          <w:bCs/>
          <w:sz w:val="28"/>
          <w:szCs w:val="28"/>
        </w:rPr>
        <w:t>AUTOR:</w:t>
      </w:r>
    </w:p>
    <w:p w14:paraId="3BD56AAD" w14:textId="77777777" w:rsidR="00737FF3" w:rsidRPr="001F4101" w:rsidRDefault="00737FF3" w:rsidP="001F4101">
      <w:pPr>
        <w:pStyle w:val="Default"/>
        <w:jc w:val="center"/>
        <w:rPr>
          <w:sz w:val="28"/>
          <w:szCs w:val="28"/>
        </w:rPr>
      </w:pPr>
      <w:r w:rsidRPr="001F4101">
        <w:rPr>
          <w:sz w:val="28"/>
          <w:szCs w:val="28"/>
        </w:rPr>
        <w:t>DANNY ALEXANDER CÁRDENAS HIDALGO</w:t>
      </w:r>
    </w:p>
    <w:p w14:paraId="5E975B02" w14:textId="77777777" w:rsidR="006C00B7" w:rsidRPr="00D973BD" w:rsidRDefault="006C00B7" w:rsidP="006C00B7">
      <w:pPr>
        <w:pStyle w:val="Default"/>
        <w:jc w:val="center"/>
        <w:rPr>
          <w:b/>
          <w:bCs/>
          <w:sz w:val="28"/>
          <w:szCs w:val="28"/>
        </w:rPr>
      </w:pPr>
    </w:p>
    <w:p w14:paraId="5E975B03" w14:textId="77777777" w:rsidR="006C00B7" w:rsidRPr="00D973BD" w:rsidRDefault="006C00B7" w:rsidP="006C00B7">
      <w:pPr>
        <w:pStyle w:val="Default"/>
        <w:jc w:val="center"/>
        <w:rPr>
          <w:b/>
          <w:bCs/>
          <w:sz w:val="28"/>
          <w:szCs w:val="28"/>
        </w:rPr>
      </w:pPr>
    </w:p>
    <w:p w14:paraId="5E975B04" w14:textId="77777777" w:rsidR="006C00B7" w:rsidRPr="00D973BD" w:rsidRDefault="006C00B7" w:rsidP="006C00B7">
      <w:pPr>
        <w:pStyle w:val="Default"/>
        <w:jc w:val="center"/>
        <w:rPr>
          <w:b/>
          <w:bCs/>
          <w:sz w:val="28"/>
          <w:szCs w:val="28"/>
        </w:rPr>
      </w:pPr>
    </w:p>
    <w:p w14:paraId="5E975B05" w14:textId="77777777" w:rsidR="006C00B7" w:rsidRPr="00D973BD" w:rsidRDefault="006C00B7" w:rsidP="00737FF3">
      <w:pPr>
        <w:pStyle w:val="Default"/>
        <w:jc w:val="center"/>
        <w:rPr>
          <w:sz w:val="28"/>
          <w:szCs w:val="28"/>
        </w:rPr>
      </w:pPr>
    </w:p>
    <w:p w14:paraId="62E52148" w14:textId="77777777" w:rsidR="001F4101" w:rsidRDefault="007B53B5" w:rsidP="001F4101">
      <w:pPr>
        <w:pStyle w:val="Default"/>
        <w:jc w:val="center"/>
        <w:rPr>
          <w:b/>
          <w:bCs/>
          <w:sz w:val="28"/>
          <w:szCs w:val="28"/>
        </w:rPr>
      </w:pPr>
      <w:r w:rsidRPr="00D973BD">
        <w:rPr>
          <w:b/>
          <w:bCs/>
          <w:sz w:val="28"/>
          <w:szCs w:val="28"/>
        </w:rPr>
        <w:t>TUTOR:</w:t>
      </w:r>
    </w:p>
    <w:p w14:paraId="5E975B08" w14:textId="0B3AB78D" w:rsidR="006C00B7" w:rsidRDefault="00737FF3" w:rsidP="001F4101">
      <w:pPr>
        <w:pStyle w:val="Default"/>
        <w:jc w:val="center"/>
        <w:rPr>
          <w:sz w:val="28"/>
          <w:szCs w:val="28"/>
        </w:rPr>
      </w:pPr>
      <w:r w:rsidRPr="001F4101">
        <w:rPr>
          <w:sz w:val="28"/>
          <w:szCs w:val="28"/>
        </w:rPr>
        <w:t xml:space="preserve">MG. LUIS </w:t>
      </w:r>
      <w:r w:rsidR="002E313C" w:rsidRPr="001F4101">
        <w:rPr>
          <w:sz w:val="28"/>
          <w:szCs w:val="28"/>
        </w:rPr>
        <w:t xml:space="preserve">FERNANDO </w:t>
      </w:r>
      <w:r w:rsidRPr="001F4101">
        <w:rPr>
          <w:sz w:val="28"/>
          <w:szCs w:val="28"/>
        </w:rPr>
        <w:t>AGUAS</w:t>
      </w:r>
      <w:r w:rsidR="002E313C" w:rsidRPr="001F4101">
        <w:rPr>
          <w:sz w:val="28"/>
          <w:szCs w:val="28"/>
        </w:rPr>
        <w:t xml:space="preserve"> B.</w:t>
      </w:r>
    </w:p>
    <w:p w14:paraId="66A06161" w14:textId="31C4B92E" w:rsidR="001F4101" w:rsidRDefault="001F4101" w:rsidP="001F4101">
      <w:pPr>
        <w:pStyle w:val="Default"/>
        <w:jc w:val="center"/>
        <w:rPr>
          <w:sz w:val="28"/>
          <w:szCs w:val="28"/>
        </w:rPr>
      </w:pPr>
    </w:p>
    <w:p w14:paraId="6300E59D" w14:textId="347591F3" w:rsidR="001F4101" w:rsidRDefault="001F4101" w:rsidP="001F4101">
      <w:pPr>
        <w:pStyle w:val="Default"/>
        <w:jc w:val="center"/>
        <w:rPr>
          <w:sz w:val="28"/>
          <w:szCs w:val="28"/>
        </w:rPr>
      </w:pPr>
    </w:p>
    <w:p w14:paraId="1D6CEFEC" w14:textId="77777777" w:rsidR="001F4101" w:rsidRPr="001F4101" w:rsidRDefault="001F4101" w:rsidP="001F4101">
      <w:pPr>
        <w:pStyle w:val="Default"/>
        <w:jc w:val="center"/>
        <w:rPr>
          <w:sz w:val="28"/>
          <w:szCs w:val="28"/>
        </w:rPr>
      </w:pPr>
    </w:p>
    <w:p w14:paraId="5E975B09" w14:textId="77777777" w:rsidR="006C00B7" w:rsidRPr="00D973BD" w:rsidRDefault="006C00B7" w:rsidP="00737FF3">
      <w:pPr>
        <w:pStyle w:val="Default"/>
        <w:jc w:val="center"/>
        <w:rPr>
          <w:b/>
          <w:bCs/>
          <w:sz w:val="28"/>
          <w:szCs w:val="28"/>
        </w:rPr>
      </w:pPr>
    </w:p>
    <w:p w14:paraId="5E975B0A" w14:textId="1C0EEA88" w:rsidR="00496263" w:rsidRDefault="00496263" w:rsidP="00737FF3">
      <w:pPr>
        <w:pStyle w:val="Default"/>
        <w:jc w:val="center"/>
        <w:rPr>
          <w:sz w:val="28"/>
          <w:szCs w:val="28"/>
        </w:rPr>
      </w:pPr>
      <w:r w:rsidRPr="00D973BD">
        <w:rPr>
          <w:b/>
          <w:bCs/>
          <w:sz w:val="28"/>
          <w:szCs w:val="28"/>
        </w:rPr>
        <w:t>QUITO, ECUADOR</w:t>
      </w:r>
    </w:p>
    <w:p w14:paraId="5E975B0B" w14:textId="4DD859AB" w:rsidR="006C00B7" w:rsidRPr="00D973BD" w:rsidRDefault="008A65E4" w:rsidP="00737FF3">
      <w:pPr>
        <w:pStyle w:val="Default"/>
        <w:jc w:val="center"/>
        <w:rPr>
          <w:sz w:val="28"/>
          <w:szCs w:val="28"/>
        </w:rPr>
      </w:pPr>
      <w:r>
        <w:rPr>
          <w:b/>
          <w:bCs/>
          <w:sz w:val="28"/>
          <w:szCs w:val="28"/>
        </w:rPr>
        <w:t>2021</w:t>
      </w:r>
    </w:p>
    <w:p w14:paraId="5E975B0D" w14:textId="77777777" w:rsidR="007B53B5" w:rsidRPr="00D973BD" w:rsidRDefault="007B53B5" w:rsidP="007B53B5">
      <w:pPr>
        <w:rPr>
          <w:sz w:val="18"/>
          <w:szCs w:val="18"/>
        </w:rPr>
      </w:pPr>
    </w:p>
    <w:p w14:paraId="5E975B0E" w14:textId="77777777" w:rsidR="007B53B5" w:rsidRPr="00D973BD" w:rsidRDefault="007B53B5" w:rsidP="007B53B5">
      <w:pPr>
        <w:sectPr w:rsidR="007B53B5" w:rsidRPr="00D973BD" w:rsidSect="00FD0FE1">
          <w:headerReference w:type="first" r:id="rId9"/>
          <w:pgSz w:w="11907" w:h="16840" w:code="9"/>
          <w:pgMar w:top="1418" w:right="1418" w:bottom="1418" w:left="1985" w:header="709" w:footer="709" w:gutter="0"/>
          <w:cols w:space="708"/>
          <w:docGrid w:linePitch="360"/>
        </w:sectPr>
      </w:pPr>
    </w:p>
    <w:p w14:paraId="5E975B0F" w14:textId="77777777" w:rsidR="007B53B5" w:rsidRPr="00D973BD" w:rsidRDefault="007B53B5" w:rsidP="00865D65">
      <w:pPr>
        <w:rPr>
          <w:rFonts w:eastAsiaTheme="minorHAnsi"/>
          <w:color w:val="000000"/>
          <w:szCs w:val="24"/>
        </w:rPr>
      </w:pPr>
    </w:p>
    <w:p w14:paraId="5E975B10" w14:textId="77777777" w:rsidR="0006022E" w:rsidRPr="00B8372D" w:rsidRDefault="0006022E" w:rsidP="0006022E">
      <w:pPr>
        <w:jc w:val="center"/>
        <w:rPr>
          <w:b/>
          <w:sz w:val="28"/>
          <w:szCs w:val="24"/>
        </w:rPr>
      </w:pPr>
      <w:r w:rsidRPr="00B8372D">
        <w:rPr>
          <w:b/>
          <w:sz w:val="28"/>
          <w:szCs w:val="24"/>
        </w:rPr>
        <w:t>UNIVERSIDAD TECNOLÓGICA ISRAEL</w:t>
      </w:r>
    </w:p>
    <w:p w14:paraId="5E975B11" w14:textId="77777777" w:rsidR="0006022E" w:rsidRPr="00B8372D" w:rsidRDefault="0006022E" w:rsidP="0006022E">
      <w:pPr>
        <w:rPr>
          <w:sz w:val="28"/>
          <w:szCs w:val="24"/>
        </w:rPr>
      </w:pPr>
    </w:p>
    <w:p w14:paraId="5E975B12" w14:textId="77777777" w:rsidR="0006022E" w:rsidRPr="00B8372D" w:rsidRDefault="0006022E" w:rsidP="0006022E">
      <w:pPr>
        <w:jc w:val="center"/>
        <w:rPr>
          <w:b/>
          <w:sz w:val="28"/>
          <w:szCs w:val="24"/>
        </w:rPr>
      </w:pPr>
      <w:bookmarkStart w:id="0" w:name="_Toc441611662"/>
      <w:bookmarkStart w:id="1" w:name="_Toc441610186"/>
      <w:bookmarkStart w:id="2" w:name="_Toc473696678"/>
      <w:r w:rsidRPr="00B8372D">
        <w:rPr>
          <w:b/>
          <w:sz w:val="28"/>
          <w:szCs w:val="24"/>
        </w:rPr>
        <w:t>APROBACIÓN DEL TUTOR</w:t>
      </w:r>
      <w:bookmarkEnd w:id="0"/>
      <w:bookmarkEnd w:id="1"/>
      <w:bookmarkEnd w:id="2"/>
    </w:p>
    <w:p w14:paraId="5E975B13" w14:textId="77777777" w:rsidR="0006022E" w:rsidRPr="00D973BD" w:rsidRDefault="0006022E" w:rsidP="0006022E">
      <w:pPr>
        <w:jc w:val="center"/>
        <w:rPr>
          <w:b/>
          <w:szCs w:val="24"/>
        </w:rPr>
      </w:pPr>
    </w:p>
    <w:p w14:paraId="5E975B14" w14:textId="77777777" w:rsidR="0006022E" w:rsidRPr="00D973BD" w:rsidRDefault="0006022E" w:rsidP="00B8372D">
      <w:r w:rsidRPr="00D973BD">
        <w:t>En mi calidad de Tutor del Trabajo de Titulación certifico:</w:t>
      </w:r>
    </w:p>
    <w:p w14:paraId="5E975B15" w14:textId="069EA010" w:rsidR="0006022E" w:rsidRPr="00D973BD" w:rsidRDefault="0006022E" w:rsidP="0006022E">
      <w:pPr>
        <w:rPr>
          <w:b/>
          <w:szCs w:val="24"/>
        </w:rPr>
      </w:pPr>
      <w:r w:rsidRPr="00D973BD">
        <w:rPr>
          <w:szCs w:val="24"/>
        </w:rPr>
        <w:t xml:space="preserve">Que el trabajo de titulación </w:t>
      </w:r>
      <w:r w:rsidRPr="00D973BD">
        <w:rPr>
          <w:b/>
          <w:szCs w:val="24"/>
        </w:rPr>
        <w:t>“</w:t>
      </w:r>
      <w:r w:rsidR="00737FF3" w:rsidRPr="00737FF3">
        <w:rPr>
          <w:b/>
          <w:szCs w:val="28"/>
        </w:rPr>
        <w:t>MODULO BACKEND (API) PARA SISTEMA ELECCIÓN DE CANDIDATOS</w:t>
      </w:r>
      <w:r w:rsidRPr="00D973BD">
        <w:rPr>
          <w:b/>
          <w:szCs w:val="28"/>
        </w:rPr>
        <w:t>.</w:t>
      </w:r>
      <w:r w:rsidRPr="00D973BD">
        <w:rPr>
          <w:b/>
          <w:szCs w:val="24"/>
        </w:rPr>
        <w:t>”</w:t>
      </w:r>
      <w:r w:rsidRPr="00D973BD">
        <w:rPr>
          <w:szCs w:val="24"/>
        </w:rPr>
        <w:t>, presentado por</w:t>
      </w:r>
      <w:r w:rsidR="00737FF3">
        <w:rPr>
          <w:szCs w:val="24"/>
        </w:rPr>
        <w:t xml:space="preserve"> DANNY ALEXANDER CÁRDENAS HIDALGO </w:t>
      </w:r>
      <w:r w:rsidRPr="00D973BD">
        <w:rPr>
          <w:szCs w:val="24"/>
        </w:rPr>
        <w:t xml:space="preserve">estudiante de la Carrera Ingeniería en Sistemas Informáticos, reúne los requisitos y méritos suficientes para ser sometido a la evaluación del Tribunal de Grado, que se designe, para su correspondiente estudio y calificación. </w:t>
      </w:r>
    </w:p>
    <w:p w14:paraId="5E975B16" w14:textId="0E4924C7" w:rsidR="0006022E" w:rsidRPr="00D973BD" w:rsidRDefault="0006022E" w:rsidP="0006022E">
      <w:pPr>
        <w:jc w:val="right"/>
        <w:rPr>
          <w:szCs w:val="24"/>
        </w:rPr>
      </w:pPr>
      <w:r w:rsidRPr="00D973BD">
        <w:rPr>
          <w:szCs w:val="24"/>
        </w:rPr>
        <w:t xml:space="preserve">Quito </w:t>
      </w:r>
      <w:r w:rsidR="00737FF3">
        <w:rPr>
          <w:szCs w:val="24"/>
        </w:rPr>
        <w:t xml:space="preserve">09/05/2021 </w:t>
      </w:r>
    </w:p>
    <w:p w14:paraId="5E975B17" w14:textId="77777777" w:rsidR="0006022E" w:rsidRPr="00D973BD" w:rsidRDefault="0006022E" w:rsidP="0006022E">
      <w:pPr>
        <w:jc w:val="right"/>
        <w:rPr>
          <w:szCs w:val="24"/>
        </w:rPr>
      </w:pPr>
    </w:p>
    <w:p w14:paraId="5E975B18" w14:textId="77777777" w:rsidR="0006022E" w:rsidRPr="00D973BD" w:rsidRDefault="0006022E" w:rsidP="0006022E">
      <w:pPr>
        <w:jc w:val="right"/>
        <w:rPr>
          <w:szCs w:val="24"/>
        </w:rPr>
      </w:pPr>
    </w:p>
    <w:p w14:paraId="5E975B19" w14:textId="77777777" w:rsidR="0006022E" w:rsidRPr="00D973BD" w:rsidRDefault="0006022E" w:rsidP="0006022E">
      <w:pPr>
        <w:rPr>
          <w:szCs w:val="24"/>
        </w:rPr>
      </w:pPr>
      <w:r w:rsidRPr="00D973BD">
        <w:rPr>
          <w:szCs w:val="24"/>
        </w:rPr>
        <w:t>TUTOR</w:t>
      </w:r>
    </w:p>
    <w:p w14:paraId="5E975B1A" w14:textId="77777777" w:rsidR="0006022E" w:rsidRPr="00D973BD" w:rsidRDefault="0006022E" w:rsidP="0006022E">
      <w:pPr>
        <w:rPr>
          <w:szCs w:val="24"/>
        </w:rPr>
      </w:pPr>
    </w:p>
    <w:p w14:paraId="5E975B1B" w14:textId="77777777" w:rsidR="0006022E" w:rsidRPr="00D973BD" w:rsidRDefault="0006022E" w:rsidP="0006022E">
      <w:pPr>
        <w:rPr>
          <w:szCs w:val="24"/>
        </w:rPr>
      </w:pPr>
      <w:r w:rsidRPr="00D973BD">
        <w:rPr>
          <w:szCs w:val="24"/>
        </w:rPr>
        <w:t>----------------------------------------</w:t>
      </w:r>
    </w:p>
    <w:p w14:paraId="5E975B1D" w14:textId="7A40DFDE" w:rsidR="00ED7C78" w:rsidRPr="00737FF3" w:rsidRDefault="00FD4BDB" w:rsidP="00737FF3">
      <w:pPr>
        <w:rPr>
          <w:szCs w:val="24"/>
        </w:rPr>
        <w:sectPr w:rsidR="00ED7C78" w:rsidRPr="00737FF3" w:rsidSect="00DF171E">
          <w:headerReference w:type="default" r:id="rId10"/>
          <w:footerReference w:type="default" r:id="rId11"/>
          <w:headerReference w:type="first" r:id="rId12"/>
          <w:pgSz w:w="11907" w:h="16840" w:code="9"/>
          <w:pgMar w:top="1418" w:right="1418" w:bottom="1418" w:left="1985" w:header="709" w:footer="709" w:gutter="0"/>
          <w:pgNumType w:start="1"/>
          <w:cols w:space="708"/>
          <w:titlePg/>
          <w:docGrid w:linePitch="360"/>
        </w:sectPr>
      </w:pPr>
      <w:r>
        <w:rPr>
          <w:szCs w:val="24"/>
        </w:rPr>
        <w:t>Mg</w:t>
      </w:r>
      <w:r w:rsidR="0006022E" w:rsidRPr="00D973BD">
        <w:rPr>
          <w:szCs w:val="24"/>
        </w:rPr>
        <w:t xml:space="preserve">. </w:t>
      </w:r>
      <w:r w:rsidR="00737FF3">
        <w:rPr>
          <w:szCs w:val="24"/>
        </w:rPr>
        <w:t>Luis Fernando Aguas B.</w:t>
      </w:r>
    </w:p>
    <w:p w14:paraId="5E975B1E" w14:textId="77777777" w:rsidR="007B53B5" w:rsidRPr="0017091D" w:rsidRDefault="007B53B5" w:rsidP="00D83CAE">
      <w:pPr>
        <w:jc w:val="left"/>
        <w:rPr>
          <w:b/>
          <w:sz w:val="28"/>
          <w:szCs w:val="28"/>
        </w:rPr>
      </w:pPr>
      <w:r w:rsidRPr="0017091D">
        <w:rPr>
          <w:b/>
          <w:sz w:val="28"/>
          <w:szCs w:val="28"/>
        </w:rPr>
        <w:lastRenderedPageBreak/>
        <w:t>TABLA DE CONTENIDO</w:t>
      </w:r>
      <w:r w:rsidR="00BE5ADB" w:rsidRPr="0017091D">
        <w:rPr>
          <w:b/>
          <w:sz w:val="28"/>
          <w:szCs w:val="28"/>
        </w:rPr>
        <w:t>S</w:t>
      </w:r>
    </w:p>
    <w:sdt>
      <w:sdtPr>
        <w:rPr>
          <w:noProof w:val="0"/>
          <w:lang w:val="es-ES" w:bidi="ar-SA"/>
        </w:rPr>
        <w:id w:val="2105221315"/>
        <w:docPartObj>
          <w:docPartGallery w:val="Table of Contents"/>
          <w:docPartUnique/>
        </w:docPartObj>
      </w:sdtPr>
      <w:sdtEndPr>
        <w:rPr>
          <w:b/>
          <w:bCs/>
        </w:rPr>
      </w:sdtEndPr>
      <w:sdtContent>
        <w:p w14:paraId="5E975B1F" w14:textId="779A4AAB" w:rsidR="0017091D" w:rsidRDefault="0017091D">
          <w:pPr>
            <w:pStyle w:val="TDC1"/>
            <w:rPr>
              <w:rFonts w:asciiTheme="minorHAnsi" w:eastAsiaTheme="minorEastAsia" w:hAnsiTheme="minorHAnsi" w:cstheme="minorBidi"/>
              <w:sz w:val="22"/>
              <w:lang w:eastAsia="es-EC" w:bidi="ar-SA"/>
            </w:rPr>
          </w:pPr>
          <w:r>
            <w:rPr>
              <w:b/>
              <w:bCs/>
              <w:lang w:val="es-ES"/>
            </w:rPr>
            <w:fldChar w:fldCharType="begin"/>
          </w:r>
          <w:r>
            <w:rPr>
              <w:b/>
              <w:bCs/>
              <w:lang w:val="es-ES"/>
            </w:rPr>
            <w:instrText xml:space="preserve"> TOC \o "1-3" \h \z \t "TituloPortada;1" </w:instrText>
          </w:r>
          <w:r>
            <w:rPr>
              <w:b/>
              <w:bCs/>
              <w:lang w:val="es-ES"/>
            </w:rPr>
            <w:fldChar w:fldCharType="separate"/>
          </w:r>
          <w:hyperlink w:anchor="_Toc8329311" w:history="1">
            <w:r w:rsidRPr="00700A9B">
              <w:rPr>
                <w:rStyle w:val="Hipervnculo"/>
              </w:rPr>
              <w:t>INTRODUCCIÓN</w:t>
            </w:r>
            <w:r>
              <w:rPr>
                <w:webHidden/>
              </w:rPr>
              <w:tab/>
            </w:r>
            <w:r>
              <w:rPr>
                <w:webHidden/>
              </w:rPr>
              <w:fldChar w:fldCharType="begin"/>
            </w:r>
            <w:r>
              <w:rPr>
                <w:webHidden/>
              </w:rPr>
              <w:instrText xml:space="preserve"> PAGEREF _Toc8329311 \h </w:instrText>
            </w:r>
            <w:r>
              <w:rPr>
                <w:webHidden/>
              </w:rPr>
            </w:r>
            <w:r>
              <w:rPr>
                <w:webHidden/>
              </w:rPr>
              <w:fldChar w:fldCharType="separate"/>
            </w:r>
            <w:r w:rsidR="001F6499">
              <w:rPr>
                <w:webHidden/>
              </w:rPr>
              <w:t>i</w:t>
            </w:r>
            <w:r>
              <w:rPr>
                <w:webHidden/>
              </w:rPr>
              <w:fldChar w:fldCharType="end"/>
            </w:r>
          </w:hyperlink>
        </w:p>
        <w:p w14:paraId="5E975B20" w14:textId="6C1057BC" w:rsidR="0017091D" w:rsidRDefault="00E01F4A">
          <w:pPr>
            <w:pStyle w:val="TDC2"/>
            <w:tabs>
              <w:tab w:val="right" w:leader="dot" w:pos="8494"/>
            </w:tabs>
            <w:rPr>
              <w:rFonts w:asciiTheme="minorHAnsi" w:eastAsiaTheme="minorEastAsia" w:hAnsiTheme="minorHAnsi" w:cstheme="minorBidi"/>
              <w:noProof/>
              <w:sz w:val="22"/>
              <w:lang w:eastAsia="es-EC"/>
            </w:rPr>
          </w:pPr>
          <w:hyperlink w:anchor="_Toc8329312" w:history="1">
            <w:r w:rsidR="0017091D" w:rsidRPr="00700A9B">
              <w:rPr>
                <w:rStyle w:val="Hipervnculo"/>
                <w:noProof/>
              </w:rPr>
              <w:t>Antecedentes de la situación objeto de estudio</w:t>
            </w:r>
            <w:r w:rsidR="0017091D">
              <w:rPr>
                <w:noProof/>
                <w:webHidden/>
              </w:rPr>
              <w:tab/>
            </w:r>
            <w:r w:rsidR="0017091D">
              <w:rPr>
                <w:noProof/>
                <w:webHidden/>
              </w:rPr>
              <w:fldChar w:fldCharType="begin"/>
            </w:r>
            <w:r w:rsidR="0017091D">
              <w:rPr>
                <w:noProof/>
                <w:webHidden/>
              </w:rPr>
              <w:instrText xml:space="preserve"> PAGEREF _Toc8329312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1" w14:textId="66E8D40A" w:rsidR="0017091D" w:rsidRDefault="00E01F4A">
          <w:pPr>
            <w:pStyle w:val="TDC2"/>
            <w:tabs>
              <w:tab w:val="right" w:leader="dot" w:pos="8494"/>
            </w:tabs>
            <w:rPr>
              <w:rFonts w:asciiTheme="minorHAnsi" w:eastAsiaTheme="minorEastAsia" w:hAnsiTheme="minorHAnsi" w:cstheme="minorBidi"/>
              <w:noProof/>
              <w:sz w:val="22"/>
              <w:lang w:eastAsia="es-EC"/>
            </w:rPr>
          </w:pPr>
          <w:hyperlink w:anchor="_Toc8329313" w:history="1">
            <w:r w:rsidR="0017091D" w:rsidRPr="00700A9B">
              <w:rPr>
                <w:rStyle w:val="Hipervnculo"/>
                <w:noProof/>
              </w:rPr>
              <w:t>Planteamiento del problema</w:t>
            </w:r>
            <w:r w:rsidR="0017091D">
              <w:rPr>
                <w:noProof/>
                <w:webHidden/>
              </w:rPr>
              <w:tab/>
            </w:r>
            <w:r w:rsidR="0017091D">
              <w:rPr>
                <w:noProof/>
                <w:webHidden/>
              </w:rPr>
              <w:fldChar w:fldCharType="begin"/>
            </w:r>
            <w:r w:rsidR="0017091D">
              <w:rPr>
                <w:noProof/>
                <w:webHidden/>
              </w:rPr>
              <w:instrText xml:space="preserve"> PAGEREF _Toc8329313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2" w14:textId="70983D33" w:rsidR="0017091D" w:rsidRDefault="00E01F4A">
          <w:pPr>
            <w:pStyle w:val="TDC2"/>
            <w:tabs>
              <w:tab w:val="right" w:leader="dot" w:pos="8494"/>
            </w:tabs>
            <w:rPr>
              <w:rFonts w:asciiTheme="minorHAnsi" w:eastAsiaTheme="minorEastAsia" w:hAnsiTheme="minorHAnsi" w:cstheme="minorBidi"/>
              <w:noProof/>
              <w:sz w:val="22"/>
              <w:lang w:eastAsia="es-EC"/>
            </w:rPr>
          </w:pPr>
          <w:hyperlink w:anchor="_Toc8329314" w:history="1">
            <w:r w:rsidR="0017091D" w:rsidRPr="00700A9B">
              <w:rPr>
                <w:rStyle w:val="Hipervnculo"/>
                <w:noProof/>
              </w:rPr>
              <w:t>Justificación</w:t>
            </w:r>
            <w:r w:rsidR="0017091D">
              <w:rPr>
                <w:noProof/>
                <w:webHidden/>
              </w:rPr>
              <w:tab/>
            </w:r>
            <w:r w:rsidR="0017091D">
              <w:rPr>
                <w:noProof/>
                <w:webHidden/>
              </w:rPr>
              <w:fldChar w:fldCharType="begin"/>
            </w:r>
            <w:r w:rsidR="0017091D">
              <w:rPr>
                <w:noProof/>
                <w:webHidden/>
              </w:rPr>
              <w:instrText xml:space="preserve"> PAGEREF _Toc8329314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3" w14:textId="50E7B83C" w:rsidR="0017091D" w:rsidRDefault="00E01F4A">
          <w:pPr>
            <w:pStyle w:val="TDC2"/>
            <w:tabs>
              <w:tab w:val="right" w:leader="dot" w:pos="8494"/>
            </w:tabs>
            <w:rPr>
              <w:rFonts w:asciiTheme="minorHAnsi" w:eastAsiaTheme="minorEastAsia" w:hAnsiTheme="minorHAnsi" w:cstheme="minorBidi"/>
              <w:noProof/>
              <w:sz w:val="22"/>
              <w:lang w:eastAsia="es-EC"/>
            </w:rPr>
          </w:pPr>
          <w:hyperlink w:anchor="_Toc8329315" w:history="1">
            <w:r w:rsidR="0017091D" w:rsidRPr="00700A9B">
              <w:rPr>
                <w:rStyle w:val="Hipervnculo"/>
                <w:noProof/>
              </w:rPr>
              <w:t>Objetivos</w:t>
            </w:r>
            <w:r w:rsidR="0017091D">
              <w:rPr>
                <w:noProof/>
                <w:webHidden/>
              </w:rPr>
              <w:tab/>
            </w:r>
            <w:r w:rsidR="0017091D">
              <w:rPr>
                <w:noProof/>
                <w:webHidden/>
              </w:rPr>
              <w:fldChar w:fldCharType="begin"/>
            </w:r>
            <w:r w:rsidR="0017091D">
              <w:rPr>
                <w:noProof/>
                <w:webHidden/>
              </w:rPr>
              <w:instrText xml:space="preserve"> PAGEREF _Toc8329315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4" w14:textId="12A5DC4B" w:rsidR="0017091D" w:rsidRDefault="00E01F4A">
          <w:pPr>
            <w:pStyle w:val="TDC3"/>
            <w:tabs>
              <w:tab w:val="right" w:leader="dot" w:pos="8494"/>
            </w:tabs>
            <w:rPr>
              <w:rFonts w:asciiTheme="minorHAnsi" w:hAnsiTheme="minorHAnsi"/>
              <w:noProof/>
              <w:sz w:val="22"/>
            </w:rPr>
          </w:pPr>
          <w:hyperlink w:anchor="_Toc8329316" w:history="1">
            <w:r w:rsidR="0017091D" w:rsidRPr="00700A9B">
              <w:rPr>
                <w:rStyle w:val="Hipervnculo"/>
                <w:noProof/>
              </w:rPr>
              <w:t>General</w:t>
            </w:r>
            <w:r w:rsidR="0017091D">
              <w:rPr>
                <w:noProof/>
                <w:webHidden/>
              </w:rPr>
              <w:tab/>
            </w:r>
            <w:r w:rsidR="0017091D">
              <w:rPr>
                <w:noProof/>
                <w:webHidden/>
              </w:rPr>
              <w:fldChar w:fldCharType="begin"/>
            </w:r>
            <w:r w:rsidR="0017091D">
              <w:rPr>
                <w:noProof/>
                <w:webHidden/>
              </w:rPr>
              <w:instrText xml:space="preserve"> PAGEREF _Toc8329316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5" w14:textId="3C6853A5" w:rsidR="0017091D" w:rsidRDefault="00E01F4A">
          <w:pPr>
            <w:pStyle w:val="TDC3"/>
            <w:tabs>
              <w:tab w:val="right" w:leader="dot" w:pos="8494"/>
            </w:tabs>
            <w:rPr>
              <w:rFonts w:asciiTheme="minorHAnsi" w:hAnsiTheme="minorHAnsi"/>
              <w:noProof/>
              <w:sz w:val="22"/>
            </w:rPr>
          </w:pPr>
          <w:hyperlink w:anchor="_Toc8329317" w:history="1">
            <w:r w:rsidR="0017091D" w:rsidRPr="00700A9B">
              <w:rPr>
                <w:rStyle w:val="Hipervnculo"/>
                <w:noProof/>
              </w:rPr>
              <w:t>Objetivos específicos</w:t>
            </w:r>
            <w:r w:rsidR="0017091D">
              <w:rPr>
                <w:noProof/>
                <w:webHidden/>
              </w:rPr>
              <w:tab/>
            </w:r>
            <w:r w:rsidR="0017091D">
              <w:rPr>
                <w:noProof/>
                <w:webHidden/>
              </w:rPr>
              <w:fldChar w:fldCharType="begin"/>
            </w:r>
            <w:r w:rsidR="0017091D">
              <w:rPr>
                <w:noProof/>
                <w:webHidden/>
              </w:rPr>
              <w:instrText xml:space="preserve"> PAGEREF _Toc8329317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6" w14:textId="6D90F611" w:rsidR="0017091D" w:rsidRDefault="00E01F4A">
          <w:pPr>
            <w:pStyle w:val="TDC2"/>
            <w:tabs>
              <w:tab w:val="right" w:leader="dot" w:pos="8494"/>
            </w:tabs>
            <w:rPr>
              <w:rFonts w:asciiTheme="minorHAnsi" w:eastAsiaTheme="minorEastAsia" w:hAnsiTheme="minorHAnsi" w:cstheme="minorBidi"/>
              <w:noProof/>
              <w:sz w:val="22"/>
              <w:lang w:eastAsia="es-EC"/>
            </w:rPr>
          </w:pPr>
          <w:hyperlink w:anchor="_Toc8329318" w:history="1">
            <w:r w:rsidR="0017091D" w:rsidRPr="00700A9B">
              <w:rPr>
                <w:rStyle w:val="Hipervnculo"/>
                <w:noProof/>
              </w:rPr>
              <w:t>Alcance</w:t>
            </w:r>
            <w:r w:rsidR="0017091D">
              <w:rPr>
                <w:noProof/>
                <w:webHidden/>
              </w:rPr>
              <w:tab/>
            </w:r>
            <w:r w:rsidR="0017091D">
              <w:rPr>
                <w:noProof/>
                <w:webHidden/>
              </w:rPr>
              <w:fldChar w:fldCharType="begin"/>
            </w:r>
            <w:r w:rsidR="0017091D">
              <w:rPr>
                <w:noProof/>
                <w:webHidden/>
              </w:rPr>
              <w:instrText xml:space="preserve"> PAGEREF _Toc8329318 \h </w:instrText>
            </w:r>
            <w:r w:rsidR="0017091D">
              <w:rPr>
                <w:noProof/>
                <w:webHidden/>
              </w:rPr>
            </w:r>
            <w:r w:rsidR="0017091D">
              <w:rPr>
                <w:noProof/>
                <w:webHidden/>
              </w:rPr>
              <w:fldChar w:fldCharType="separate"/>
            </w:r>
            <w:r w:rsidR="001F6499">
              <w:rPr>
                <w:noProof/>
                <w:webHidden/>
              </w:rPr>
              <w:t>i</w:t>
            </w:r>
            <w:r w:rsidR="0017091D">
              <w:rPr>
                <w:noProof/>
                <w:webHidden/>
              </w:rPr>
              <w:fldChar w:fldCharType="end"/>
            </w:r>
          </w:hyperlink>
        </w:p>
        <w:p w14:paraId="5E975B27" w14:textId="5396CCD1" w:rsidR="0017091D" w:rsidRDefault="00E01F4A">
          <w:pPr>
            <w:pStyle w:val="TDC1"/>
            <w:rPr>
              <w:rFonts w:asciiTheme="minorHAnsi" w:eastAsiaTheme="minorEastAsia" w:hAnsiTheme="minorHAnsi" w:cstheme="minorBidi"/>
              <w:sz w:val="22"/>
              <w:lang w:eastAsia="es-EC" w:bidi="ar-SA"/>
            </w:rPr>
          </w:pPr>
          <w:hyperlink w:anchor="_Toc8329319" w:history="1">
            <w:r w:rsidR="0017091D" w:rsidRPr="00700A9B">
              <w:rPr>
                <w:rStyle w:val="Hipervnculo"/>
              </w:rPr>
              <w:t>1</w:t>
            </w:r>
            <w:r w:rsidR="0017091D">
              <w:rPr>
                <w:rFonts w:asciiTheme="minorHAnsi" w:eastAsiaTheme="minorEastAsia" w:hAnsiTheme="minorHAnsi" w:cstheme="minorBidi"/>
                <w:sz w:val="22"/>
                <w:lang w:eastAsia="es-EC" w:bidi="ar-SA"/>
              </w:rPr>
              <w:tab/>
            </w:r>
            <w:r w:rsidR="0017091D" w:rsidRPr="00700A9B">
              <w:rPr>
                <w:rStyle w:val="Hipervnculo"/>
              </w:rPr>
              <w:t>CAPÍTULO 1. PROPUESTA</w:t>
            </w:r>
            <w:r w:rsidR="0017091D">
              <w:rPr>
                <w:webHidden/>
              </w:rPr>
              <w:tab/>
            </w:r>
            <w:r w:rsidR="0017091D">
              <w:rPr>
                <w:webHidden/>
              </w:rPr>
              <w:fldChar w:fldCharType="begin"/>
            </w:r>
            <w:r w:rsidR="0017091D">
              <w:rPr>
                <w:webHidden/>
              </w:rPr>
              <w:instrText xml:space="preserve"> PAGEREF _Toc8329319 \h </w:instrText>
            </w:r>
            <w:r w:rsidR="0017091D">
              <w:rPr>
                <w:webHidden/>
              </w:rPr>
            </w:r>
            <w:r w:rsidR="0017091D">
              <w:rPr>
                <w:webHidden/>
              </w:rPr>
              <w:fldChar w:fldCharType="separate"/>
            </w:r>
            <w:r w:rsidR="001F6499">
              <w:rPr>
                <w:webHidden/>
              </w:rPr>
              <w:t>1</w:t>
            </w:r>
            <w:r w:rsidR="0017091D">
              <w:rPr>
                <w:webHidden/>
              </w:rPr>
              <w:fldChar w:fldCharType="end"/>
            </w:r>
          </w:hyperlink>
        </w:p>
        <w:p w14:paraId="5E975B28" w14:textId="33C4EE6D"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20" w:history="1">
            <w:r w:rsidR="0017091D" w:rsidRPr="00700A9B">
              <w:rPr>
                <w:rStyle w:val="Hipervnculo"/>
                <w:noProof/>
              </w:rPr>
              <w:t>1.1</w:t>
            </w:r>
            <w:r w:rsidR="0017091D">
              <w:rPr>
                <w:rFonts w:asciiTheme="minorHAnsi" w:eastAsiaTheme="minorEastAsia" w:hAnsiTheme="minorHAnsi" w:cstheme="minorBidi"/>
                <w:noProof/>
                <w:sz w:val="22"/>
                <w:lang w:eastAsia="es-EC"/>
              </w:rPr>
              <w:tab/>
            </w:r>
            <w:r w:rsidR="0017091D" w:rsidRPr="00700A9B">
              <w:rPr>
                <w:rStyle w:val="Hipervnculo"/>
                <w:noProof/>
              </w:rPr>
              <w:t>Diagramas de procesos</w:t>
            </w:r>
            <w:r w:rsidR="0017091D">
              <w:rPr>
                <w:noProof/>
                <w:webHidden/>
              </w:rPr>
              <w:tab/>
            </w:r>
            <w:r w:rsidR="0017091D">
              <w:rPr>
                <w:noProof/>
                <w:webHidden/>
              </w:rPr>
              <w:fldChar w:fldCharType="begin"/>
            </w:r>
            <w:r w:rsidR="0017091D">
              <w:rPr>
                <w:noProof/>
                <w:webHidden/>
              </w:rPr>
              <w:instrText xml:space="preserve"> PAGEREF _Toc8329320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9" w14:textId="63F85784"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21" w:history="1">
            <w:r w:rsidR="0017091D" w:rsidRPr="00700A9B">
              <w:rPr>
                <w:rStyle w:val="Hipervnculo"/>
                <w:noProof/>
              </w:rPr>
              <w:t>1.2</w:t>
            </w:r>
            <w:r w:rsidR="0017091D">
              <w:rPr>
                <w:rFonts w:asciiTheme="minorHAnsi" w:eastAsiaTheme="minorEastAsia" w:hAnsiTheme="minorHAnsi" w:cstheme="minorBidi"/>
                <w:noProof/>
                <w:sz w:val="22"/>
                <w:lang w:eastAsia="es-EC"/>
              </w:rPr>
              <w:tab/>
            </w:r>
            <w:r w:rsidR="0017091D" w:rsidRPr="00700A9B">
              <w:rPr>
                <w:rStyle w:val="Hipervnculo"/>
                <w:noProof/>
              </w:rPr>
              <w:t>Especificación de requerimientos</w:t>
            </w:r>
            <w:r w:rsidR="0017091D">
              <w:rPr>
                <w:noProof/>
                <w:webHidden/>
              </w:rPr>
              <w:tab/>
            </w:r>
            <w:r w:rsidR="0017091D">
              <w:rPr>
                <w:noProof/>
                <w:webHidden/>
              </w:rPr>
              <w:fldChar w:fldCharType="begin"/>
            </w:r>
            <w:r w:rsidR="0017091D">
              <w:rPr>
                <w:noProof/>
                <w:webHidden/>
              </w:rPr>
              <w:instrText xml:space="preserve"> PAGEREF _Toc8329321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A" w14:textId="0DA183BB" w:rsidR="0017091D" w:rsidRDefault="00E01F4A">
          <w:pPr>
            <w:pStyle w:val="TDC3"/>
            <w:tabs>
              <w:tab w:val="left" w:pos="880"/>
              <w:tab w:val="right" w:leader="dot" w:pos="8494"/>
            </w:tabs>
            <w:rPr>
              <w:rFonts w:asciiTheme="minorHAnsi" w:hAnsiTheme="minorHAnsi"/>
              <w:noProof/>
              <w:sz w:val="22"/>
            </w:rPr>
          </w:pPr>
          <w:hyperlink w:anchor="_Toc8329322" w:history="1">
            <w:r w:rsidR="0017091D" w:rsidRPr="00700A9B">
              <w:rPr>
                <w:rStyle w:val="Hipervnculo"/>
                <w:noProof/>
              </w:rPr>
              <w:t>1.2.1</w:t>
            </w:r>
            <w:r w:rsidR="0017091D">
              <w:rPr>
                <w:rFonts w:asciiTheme="minorHAnsi" w:hAnsiTheme="minorHAnsi"/>
                <w:noProof/>
                <w:sz w:val="22"/>
              </w:rPr>
              <w:tab/>
            </w:r>
            <w:r w:rsidR="0017091D" w:rsidRPr="00700A9B">
              <w:rPr>
                <w:rStyle w:val="Hipervnculo"/>
                <w:noProof/>
              </w:rPr>
              <w:t>Ámbito del software</w:t>
            </w:r>
            <w:r w:rsidR="0017091D">
              <w:rPr>
                <w:noProof/>
                <w:webHidden/>
              </w:rPr>
              <w:tab/>
            </w:r>
            <w:r w:rsidR="0017091D">
              <w:rPr>
                <w:noProof/>
                <w:webHidden/>
              </w:rPr>
              <w:fldChar w:fldCharType="begin"/>
            </w:r>
            <w:r w:rsidR="0017091D">
              <w:rPr>
                <w:noProof/>
                <w:webHidden/>
              </w:rPr>
              <w:instrText xml:space="preserve"> PAGEREF _Toc8329322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B" w14:textId="3465CC7D" w:rsidR="0017091D" w:rsidRDefault="00E01F4A">
          <w:pPr>
            <w:pStyle w:val="TDC3"/>
            <w:tabs>
              <w:tab w:val="left" w:pos="880"/>
              <w:tab w:val="right" w:leader="dot" w:pos="8494"/>
            </w:tabs>
            <w:rPr>
              <w:rFonts w:asciiTheme="minorHAnsi" w:hAnsiTheme="minorHAnsi"/>
              <w:noProof/>
              <w:sz w:val="22"/>
            </w:rPr>
          </w:pPr>
          <w:hyperlink w:anchor="_Toc8329323" w:history="1">
            <w:r w:rsidR="0017091D" w:rsidRPr="00700A9B">
              <w:rPr>
                <w:rStyle w:val="Hipervnculo"/>
                <w:noProof/>
              </w:rPr>
              <w:t>1.2.2</w:t>
            </w:r>
            <w:r w:rsidR="0017091D">
              <w:rPr>
                <w:rFonts w:asciiTheme="minorHAnsi" w:hAnsiTheme="minorHAnsi"/>
                <w:noProof/>
                <w:sz w:val="22"/>
              </w:rPr>
              <w:tab/>
            </w:r>
            <w:r w:rsidR="0017091D" w:rsidRPr="00700A9B">
              <w:rPr>
                <w:rStyle w:val="Hipervnculo"/>
                <w:noProof/>
              </w:rPr>
              <w:t>Funciones del producto</w:t>
            </w:r>
            <w:r w:rsidR="0017091D">
              <w:rPr>
                <w:noProof/>
                <w:webHidden/>
              </w:rPr>
              <w:tab/>
            </w:r>
            <w:r w:rsidR="0017091D">
              <w:rPr>
                <w:noProof/>
                <w:webHidden/>
              </w:rPr>
              <w:fldChar w:fldCharType="begin"/>
            </w:r>
            <w:r w:rsidR="0017091D">
              <w:rPr>
                <w:noProof/>
                <w:webHidden/>
              </w:rPr>
              <w:instrText xml:space="preserve"> PAGEREF _Toc8329323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C" w14:textId="22E0D0D3" w:rsidR="0017091D" w:rsidRDefault="00E01F4A">
          <w:pPr>
            <w:pStyle w:val="TDC3"/>
            <w:tabs>
              <w:tab w:val="left" w:pos="880"/>
              <w:tab w:val="right" w:leader="dot" w:pos="8494"/>
            </w:tabs>
            <w:rPr>
              <w:rFonts w:asciiTheme="minorHAnsi" w:hAnsiTheme="minorHAnsi"/>
              <w:noProof/>
              <w:sz w:val="22"/>
            </w:rPr>
          </w:pPr>
          <w:hyperlink w:anchor="_Toc8329324" w:history="1">
            <w:r w:rsidR="0017091D" w:rsidRPr="00700A9B">
              <w:rPr>
                <w:rStyle w:val="Hipervnculo"/>
                <w:noProof/>
              </w:rPr>
              <w:t>1.2.3</w:t>
            </w:r>
            <w:r w:rsidR="0017091D">
              <w:rPr>
                <w:rFonts w:asciiTheme="minorHAnsi" w:hAnsiTheme="minorHAnsi"/>
                <w:noProof/>
                <w:sz w:val="22"/>
              </w:rPr>
              <w:tab/>
            </w:r>
            <w:r w:rsidR="0017091D" w:rsidRPr="00700A9B">
              <w:rPr>
                <w:rStyle w:val="Hipervnculo"/>
                <w:noProof/>
              </w:rPr>
              <w:t>Características de los usuarios del sistema</w:t>
            </w:r>
            <w:r w:rsidR="0017091D">
              <w:rPr>
                <w:noProof/>
                <w:webHidden/>
              </w:rPr>
              <w:tab/>
            </w:r>
            <w:r w:rsidR="0017091D">
              <w:rPr>
                <w:noProof/>
                <w:webHidden/>
              </w:rPr>
              <w:fldChar w:fldCharType="begin"/>
            </w:r>
            <w:r w:rsidR="0017091D">
              <w:rPr>
                <w:noProof/>
                <w:webHidden/>
              </w:rPr>
              <w:instrText xml:space="preserve"> PAGEREF _Toc8329324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D" w14:textId="1C5387AD" w:rsidR="0017091D" w:rsidRDefault="00E01F4A">
          <w:pPr>
            <w:pStyle w:val="TDC3"/>
            <w:tabs>
              <w:tab w:val="left" w:pos="880"/>
              <w:tab w:val="right" w:leader="dot" w:pos="8494"/>
            </w:tabs>
            <w:rPr>
              <w:rFonts w:asciiTheme="minorHAnsi" w:hAnsiTheme="minorHAnsi"/>
              <w:noProof/>
              <w:sz w:val="22"/>
            </w:rPr>
          </w:pPr>
          <w:hyperlink w:anchor="_Toc8329325" w:history="1">
            <w:r w:rsidR="0017091D" w:rsidRPr="00700A9B">
              <w:rPr>
                <w:rStyle w:val="Hipervnculo"/>
                <w:noProof/>
              </w:rPr>
              <w:t>1.2.4</w:t>
            </w:r>
            <w:r w:rsidR="0017091D">
              <w:rPr>
                <w:rFonts w:asciiTheme="minorHAnsi" w:hAnsiTheme="minorHAnsi"/>
                <w:noProof/>
                <w:sz w:val="22"/>
              </w:rPr>
              <w:tab/>
            </w:r>
            <w:r w:rsidR="0017091D" w:rsidRPr="00700A9B">
              <w:rPr>
                <w:rStyle w:val="Hipervnculo"/>
                <w:noProof/>
              </w:rPr>
              <w:t>Restricciones</w:t>
            </w:r>
            <w:r w:rsidR="0017091D">
              <w:rPr>
                <w:noProof/>
                <w:webHidden/>
              </w:rPr>
              <w:tab/>
            </w:r>
            <w:r w:rsidR="0017091D">
              <w:rPr>
                <w:noProof/>
                <w:webHidden/>
              </w:rPr>
              <w:fldChar w:fldCharType="begin"/>
            </w:r>
            <w:r w:rsidR="0017091D">
              <w:rPr>
                <w:noProof/>
                <w:webHidden/>
              </w:rPr>
              <w:instrText xml:space="preserve"> PAGEREF _Toc8329325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E" w14:textId="594EB0B7" w:rsidR="0017091D" w:rsidRDefault="00E01F4A">
          <w:pPr>
            <w:pStyle w:val="TDC3"/>
            <w:tabs>
              <w:tab w:val="left" w:pos="880"/>
              <w:tab w:val="right" w:leader="dot" w:pos="8494"/>
            </w:tabs>
            <w:rPr>
              <w:rFonts w:asciiTheme="minorHAnsi" w:hAnsiTheme="minorHAnsi"/>
              <w:noProof/>
              <w:sz w:val="22"/>
            </w:rPr>
          </w:pPr>
          <w:hyperlink w:anchor="_Toc8329326" w:history="1">
            <w:r w:rsidR="0017091D" w:rsidRPr="00700A9B">
              <w:rPr>
                <w:rStyle w:val="Hipervnculo"/>
                <w:noProof/>
              </w:rPr>
              <w:t>1.2.5</w:t>
            </w:r>
            <w:r w:rsidR="0017091D">
              <w:rPr>
                <w:rFonts w:asciiTheme="minorHAnsi" w:hAnsiTheme="minorHAnsi"/>
                <w:noProof/>
                <w:sz w:val="22"/>
              </w:rPr>
              <w:tab/>
            </w:r>
            <w:r w:rsidR="0017091D" w:rsidRPr="00700A9B">
              <w:rPr>
                <w:rStyle w:val="Hipervnculo"/>
                <w:noProof/>
              </w:rPr>
              <w:t>Requisitos</w:t>
            </w:r>
            <w:r w:rsidR="0017091D">
              <w:rPr>
                <w:noProof/>
                <w:webHidden/>
              </w:rPr>
              <w:tab/>
            </w:r>
            <w:r w:rsidR="0017091D">
              <w:rPr>
                <w:noProof/>
                <w:webHidden/>
              </w:rPr>
              <w:fldChar w:fldCharType="begin"/>
            </w:r>
            <w:r w:rsidR="0017091D">
              <w:rPr>
                <w:noProof/>
                <w:webHidden/>
              </w:rPr>
              <w:instrText xml:space="preserve"> PAGEREF _Toc8329326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2F" w14:textId="79FEF7A6" w:rsidR="0017091D" w:rsidRDefault="00E01F4A">
          <w:pPr>
            <w:pStyle w:val="TDC1"/>
            <w:rPr>
              <w:rFonts w:asciiTheme="minorHAnsi" w:eastAsiaTheme="minorEastAsia" w:hAnsiTheme="minorHAnsi" w:cstheme="minorBidi"/>
              <w:sz w:val="22"/>
              <w:lang w:eastAsia="es-EC" w:bidi="ar-SA"/>
            </w:rPr>
          </w:pPr>
          <w:hyperlink w:anchor="_Toc8329327" w:history="1">
            <w:r w:rsidR="0017091D" w:rsidRPr="00700A9B">
              <w:rPr>
                <w:rStyle w:val="Hipervnculo"/>
              </w:rPr>
              <w:t>2</w:t>
            </w:r>
            <w:r w:rsidR="0017091D">
              <w:rPr>
                <w:rFonts w:asciiTheme="minorHAnsi" w:eastAsiaTheme="minorEastAsia" w:hAnsiTheme="minorHAnsi" w:cstheme="minorBidi"/>
                <w:sz w:val="22"/>
                <w:lang w:eastAsia="es-EC" w:bidi="ar-SA"/>
              </w:rPr>
              <w:tab/>
            </w:r>
            <w:r w:rsidR="0017091D" w:rsidRPr="00700A9B">
              <w:rPr>
                <w:rStyle w:val="Hipervnculo"/>
              </w:rPr>
              <w:t>CAPÍTULO 2. RESULTADOS</w:t>
            </w:r>
            <w:r w:rsidR="0017091D">
              <w:rPr>
                <w:webHidden/>
              </w:rPr>
              <w:tab/>
            </w:r>
            <w:r w:rsidR="0017091D">
              <w:rPr>
                <w:webHidden/>
              </w:rPr>
              <w:fldChar w:fldCharType="begin"/>
            </w:r>
            <w:r w:rsidR="0017091D">
              <w:rPr>
                <w:webHidden/>
              </w:rPr>
              <w:instrText xml:space="preserve"> PAGEREF _Toc8329327 \h </w:instrText>
            </w:r>
            <w:r w:rsidR="0017091D">
              <w:rPr>
                <w:webHidden/>
              </w:rPr>
            </w:r>
            <w:r w:rsidR="0017091D">
              <w:rPr>
                <w:webHidden/>
              </w:rPr>
              <w:fldChar w:fldCharType="separate"/>
            </w:r>
            <w:r w:rsidR="001F6499">
              <w:rPr>
                <w:webHidden/>
              </w:rPr>
              <w:t>1</w:t>
            </w:r>
            <w:r w:rsidR="0017091D">
              <w:rPr>
                <w:webHidden/>
              </w:rPr>
              <w:fldChar w:fldCharType="end"/>
            </w:r>
          </w:hyperlink>
        </w:p>
        <w:p w14:paraId="5E975B30" w14:textId="62B6BE1D"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28" w:history="1">
            <w:r w:rsidR="0017091D" w:rsidRPr="00700A9B">
              <w:rPr>
                <w:rStyle w:val="Hipervnculo"/>
                <w:noProof/>
              </w:rPr>
              <w:t>2.1</w:t>
            </w:r>
            <w:r w:rsidR="0017091D">
              <w:rPr>
                <w:rFonts w:asciiTheme="minorHAnsi" w:eastAsiaTheme="minorEastAsia" w:hAnsiTheme="minorHAnsi" w:cstheme="minorBidi"/>
                <w:noProof/>
                <w:sz w:val="22"/>
                <w:lang w:eastAsia="es-EC"/>
              </w:rPr>
              <w:tab/>
            </w:r>
            <w:r w:rsidR="0017091D" w:rsidRPr="00700A9B">
              <w:rPr>
                <w:rStyle w:val="Hipervnculo"/>
                <w:noProof/>
              </w:rPr>
              <w:t>Diseño general</w:t>
            </w:r>
            <w:r w:rsidR="0017091D">
              <w:rPr>
                <w:noProof/>
                <w:webHidden/>
              </w:rPr>
              <w:tab/>
            </w:r>
            <w:r w:rsidR="0017091D">
              <w:rPr>
                <w:noProof/>
                <w:webHidden/>
              </w:rPr>
              <w:fldChar w:fldCharType="begin"/>
            </w:r>
            <w:r w:rsidR="0017091D">
              <w:rPr>
                <w:noProof/>
                <w:webHidden/>
              </w:rPr>
              <w:instrText xml:space="preserve"> PAGEREF _Toc8329328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1" w14:textId="2E928980"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29" w:history="1">
            <w:r w:rsidR="0017091D" w:rsidRPr="00700A9B">
              <w:rPr>
                <w:rStyle w:val="Hipervnculo"/>
                <w:noProof/>
              </w:rPr>
              <w:t>2.2</w:t>
            </w:r>
            <w:r w:rsidR="0017091D">
              <w:rPr>
                <w:rFonts w:asciiTheme="minorHAnsi" w:eastAsiaTheme="minorEastAsia" w:hAnsiTheme="minorHAnsi" w:cstheme="minorBidi"/>
                <w:noProof/>
                <w:sz w:val="22"/>
                <w:lang w:eastAsia="es-EC"/>
              </w:rPr>
              <w:tab/>
            </w:r>
            <w:r w:rsidR="0017091D" w:rsidRPr="00700A9B">
              <w:rPr>
                <w:rStyle w:val="Hipervnculo"/>
                <w:noProof/>
              </w:rPr>
              <w:t>Esquema de la base de datos (SGBDD)</w:t>
            </w:r>
            <w:r w:rsidR="0017091D">
              <w:rPr>
                <w:noProof/>
                <w:webHidden/>
              </w:rPr>
              <w:tab/>
            </w:r>
            <w:r w:rsidR="0017091D">
              <w:rPr>
                <w:noProof/>
                <w:webHidden/>
              </w:rPr>
              <w:fldChar w:fldCharType="begin"/>
            </w:r>
            <w:r w:rsidR="0017091D">
              <w:rPr>
                <w:noProof/>
                <w:webHidden/>
              </w:rPr>
              <w:instrText xml:space="preserve"> PAGEREF _Toc8329329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2" w14:textId="2D6A3C6D"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30" w:history="1">
            <w:r w:rsidR="0017091D" w:rsidRPr="00700A9B">
              <w:rPr>
                <w:rStyle w:val="Hipervnculo"/>
                <w:noProof/>
              </w:rPr>
              <w:t>2.3</w:t>
            </w:r>
            <w:r w:rsidR="0017091D">
              <w:rPr>
                <w:rFonts w:asciiTheme="minorHAnsi" w:eastAsiaTheme="minorEastAsia" w:hAnsiTheme="minorHAnsi" w:cstheme="minorBidi"/>
                <w:noProof/>
                <w:sz w:val="22"/>
                <w:lang w:eastAsia="es-EC"/>
              </w:rPr>
              <w:tab/>
            </w:r>
            <w:r w:rsidR="0017091D" w:rsidRPr="00700A9B">
              <w:rPr>
                <w:rStyle w:val="Hipervnculo"/>
                <w:noProof/>
              </w:rPr>
              <w:t>Diagrama de la arquitectura del sistema</w:t>
            </w:r>
            <w:r w:rsidR="0017091D">
              <w:rPr>
                <w:noProof/>
                <w:webHidden/>
              </w:rPr>
              <w:tab/>
            </w:r>
            <w:r w:rsidR="0017091D">
              <w:rPr>
                <w:noProof/>
                <w:webHidden/>
              </w:rPr>
              <w:fldChar w:fldCharType="begin"/>
            </w:r>
            <w:r w:rsidR="0017091D">
              <w:rPr>
                <w:noProof/>
                <w:webHidden/>
              </w:rPr>
              <w:instrText xml:space="preserve"> PAGEREF _Toc8329330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3" w14:textId="22FF7987"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31" w:history="1">
            <w:r w:rsidR="0017091D" w:rsidRPr="00700A9B">
              <w:rPr>
                <w:rStyle w:val="Hipervnculo"/>
                <w:noProof/>
              </w:rPr>
              <w:t>2.4</w:t>
            </w:r>
            <w:r w:rsidR="0017091D">
              <w:rPr>
                <w:rFonts w:asciiTheme="minorHAnsi" w:eastAsiaTheme="minorEastAsia" w:hAnsiTheme="minorHAnsi" w:cstheme="minorBidi"/>
                <w:noProof/>
                <w:sz w:val="22"/>
                <w:lang w:eastAsia="es-EC"/>
              </w:rPr>
              <w:tab/>
            </w:r>
            <w:r w:rsidR="0017091D" w:rsidRPr="00700A9B">
              <w:rPr>
                <w:rStyle w:val="Hipervnculo"/>
                <w:noProof/>
              </w:rPr>
              <w:t>Diseño de interfaces</w:t>
            </w:r>
            <w:r w:rsidR="0017091D">
              <w:rPr>
                <w:noProof/>
                <w:webHidden/>
              </w:rPr>
              <w:tab/>
            </w:r>
            <w:r w:rsidR="0017091D">
              <w:rPr>
                <w:noProof/>
                <w:webHidden/>
              </w:rPr>
              <w:fldChar w:fldCharType="begin"/>
            </w:r>
            <w:r w:rsidR="0017091D">
              <w:rPr>
                <w:noProof/>
                <w:webHidden/>
              </w:rPr>
              <w:instrText xml:space="preserve"> PAGEREF _Toc8329331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4" w14:textId="39BA7B71"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32" w:history="1">
            <w:r w:rsidR="0017091D" w:rsidRPr="00700A9B">
              <w:rPr>
                <w:rStyle w:val="Hipervnculo"/>
                <w:rFonts w:eastAsiaTheme="minorHAnsi"/>
                <w:noProof/>
              </w:rPr>
              <w:t>2.5</w:t>
            </w:r>
            <w:r w:rsidR="0017091D">
              <w:rPr>
                <w:rFonts w:asciiTheme="minorHAnsi" w:eastAsiaTheme="minorEastAsia" w:hAnsiTheme="minorHAnsi" w:cstheme="minorBidi"/>
                <w:noProof/>
                <w:sz w:val="22"/>
                <w:lang w:eastAsia="es-EC"/>
              </w:rPr>
              <w:tab/>
            </w:r>
            <w:r w:rsidR="0017091D" w:rsidRPr="00700A9B">
              <w:rPr>
                <w:rStyle w:val="Hipervnculo"/>
                <w:noProof/>
              </w:rPr>
              <w:t>Estándares de programación utilizados</w:t>
            </w:r>
            <w:r w:rsidR="0017091D">
              <w:rPr>
                <w:noProof/>
                <w:webHidden/>
              </w:rPr>
              <w:tab/>
            </w:r>
            <w:r w:rsidR="0017091D">
              <w:rPr>
                <w:noProof/>
                <w:webHidden/>
              </w:rPr>
              <w:fldChar w:fldCharType="begin"/>
            </w:r>
            <w:r w:rsidR="0017091D">
              <w:rPr>
                <w:noProof/>
                <w:webHidden/>
              </w:rPr>
              <w:instrText xml:space="preserve"> PAGEREF _Toc8329332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5" w14:textId="26885064"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33" w:history="1">
            <w:r w:rsidR="0017091D" w:rsidRPr="00700A9B">
              <w:rPr>
                <w:rStyle w:val="Hipervnculo"/>
                <w:noProof/>
              </w:rPr>
              <w:t>2.6</w:t>
            </w:r>
            <w:r w:rsidR="0017091D">
              <w:rPr>
                <w:rFonts w:asciiTheme="minorHAnsi" w:eastAsiaTheme="minorEastAsia" w:hAnsiTheme="minorHAnsi" w:cstheme="minorBidi"/>
                <w:noProof/>
                <w:sz w:val="22"/>
                <w:lang w:eastAsia="es-EC"/>
              </w:rPr>
              <w:tab/>
            </w:r>
            <w:r w:rsidR="0017091D" w:rsidRPr="00700A9B">
              <w:rPr>
                <w:rStyle w:val="Hipervnculo"/>
                <w:noProof/>
              </w:rPr>
              <w:t>Pruebas</w:t>
            </w:r>
            <w:r w:rsidR="0017091D">
              <w:rPr>
                <w:noProof/>
                <w:webHidden/>
              </w:rPr>
              <w:tab/>
            </w:r>
            <w:r w:rsidR="0017091D">
              <w:rPr>
                <w:noProof/>
                <w:webHidden/>
              </w:rPr>
              <w:fldChar w:fldCharType="begin"/>
            </w:r>
            <w:r w:rsidR="0017091D">
              <w:rPr>
                <w:noProof/>
                <w:webHidden/>
              </w:rPr>
              <w:instrText xml:space="preserve"> PAGEREF _Toc8329333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6" w14:textId="24C0EE35" w:rsidR="0017091D" w:rsidRDefault="00E01F4A">
          <w:pPr>
            <w:pStyle w:val="TDC2"/>
            <w:tabs>
              <w:tab w:val="left" w:pos="660"/>
              <w:tab w:val="right" w:leader="dot" w:pos="8494"/>
            </w:tabs>
            <w:rPr>
              <w:rFonts w:asciiTheme="minorHAnsi" w:eastAsiaTheme="minorEastAsia" w:hAnsiTheme="minorHAnsi" w:cstheme="minorBidi"/>
              <w:noProof/>
              <w:sz w:val="22"/>
              <w:lang w:eastAsia="es-EC"/>
            </w:rPr>
          </w:pPr>
          <w:hyperlink w:anchor="_Toc8329334" w:history="1">
            <w:r w:rsidR="0017091D" w:rsidRPr="00700A9B">
              <w:rPr>
                <w:rStyle w:val="Hipervnculo"/>
                <w:rFonts w:eastAsiaTheme="minorHAnsi"/>
                <w:noProof/>
              </w:rPr>
              <w:t>2.7</w:t>
            </w:r>
            <w:r w:rsidR="0017091D">
              <w:rPr>
                <w:rFonts w:asciiTheme="minorHAnsi" w:eastAsiaTheme="minorEastAsia" w:hAnsiTheme="minorHAnsi" w:cstheme="minorBidi"/>
                <w:noProof/>
                <w:sz w:val="22"/>
                <w:lang w:eastAsia="es-EC"/>
              </w:rPr>
              <w:tab/>
            </w:r>
            <w:r w:rsidR="0017091D" w:rsidRPr="00700A9B">
              <w:rPr>
                <w:rStyle w:val="Hipervnculo"/>
                <w:rFonts w:eastAsiaTheme="minorHAnsi"/>
                <w:noProof/>
              </w:rPr>
              <w:t>Implementación</w:t>
            </w:r>
            <w:r w:rsidR="0017091D">
              <w:rPr>
                <w:noProof/>
                <w:webHidden/>
              </w:rPr>
              <w:tab/>
            </w:r>
            <w:r w:rsidR="0017091D">
              <w:rPr>
                <w:noProof/>
                <w:webHidden/>
              </w:rPr>
              <w:fldChar w:fldCharType="begin"/>
            </w:r>
            <w:r w:rsidR="0017091D">
              <w:rPr>
                <w:noProof/>
                <w:webHidden/>
              </w:rPr>
              <w:instrText xml:space="preserve"> PAGEREF _Toc8329334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7" w14:textId="628CC2EF" w:rsidR="0017091D" w:rsidRDefault="00E01F4A">
          <w:pPr>
            <w:pStyle w:val="TDC3"/>
            <w:tabs>
              <w:tab w:val="left" w:pos="880"/>
              <w:tab w:val="right" w:leader="dot" w:pos="8494"/>
            </w:tabs>
            <w:rPr>
              <w:rFonts w:asciiTheme="minorHAnsi" w:hAnsiTheme="minorHAnsi"/>
              <w:noProof/>
              <w:sz w:val="22"/>
            </w:rPr>
          </w:pPr>
          <w:hyperlink w:anchor="_Toc8329335" w:history="1">
            <w:r w:rsidR="0017091D" w:rsidRPr="00700A9B">
              <w:rPr>
                <w:rStyle w:val="Hipervnculo"/>
                <w:rFonts w:eastAsiaTheme="minorHAnsi"/>
                <w:noProof/>
              </w:rPr>
              <w:t>2.7.1</w:t>
            </w:r>
            <w:r w:rsidR="0017091D">
              <w:rPr>
                <w:rFonts w:asciiTheme="minorHAnsi" w:hAnsiTheme="minorHAnsi"/>
                <w:noProof/>
                <w:sz w:val="22"/>
              </w:rPr>
              <w:tab/>
            </w:r>
            <w:r w:rsidR="0017091D" w:rsidRPr="00700A9B">
              <w:rPr>
                <w:rStyle w:val="Hipervnculo"/>
                <w:rFonts w:eastAsiaTheme="minorHAnsi"/>
                <w:noProof/>
              </w:rPr>
              <w:t>Requerimientos de hardware y software</w:t>
            </w:r>
            <w:r w:rsidR="0017091D">
              <w:rPr>
                <w:noProof/>
                <w:webHidden/>
              </w:rPr>
              <w:tab/>
            </w:r>
            <w:r w:rsidR="0017091D">
              <w:rPr>
                <w:noProof/>
                <w:webHidden/>
              </w:rPr>
              <w:fldChar w:fldCharType="begin"/>
            </w:r>
            <w:r w:rsidR="0017091D">
              <w:rPr>
                <w:noProof/>
                <w:webHidden/>
              </w:rPr>
              <w:instrText xml:space="preserve"> PAGEREF _Toc8329335 \h </w:instrText>
            </w:r>
            <w:r w:rsidR="0017091D">
              <w:rPr>
                <w:noProof/>
                <w:webHidden/>
              </w:rPr>
            </w:r>
            <w:r w:rsidR="0017091D">
              <w:rPr>
                <w:noProof/>
                <w:webHidden/>
              </w:rPr>
              <w:fldChar w:fldCharType="separate"/>
            </w:r>
            <w:r w:rsidR="001F6499">
              <w:rPr>
                <w:noProof/>
                <w:webHidden/>
              </w:rPr>
              <w:t>1</w:t>
            </w:r>
            <w:r w:rsidR="0017091D">
              <w:rPr>
                <w:noProof/>
                <w:webHidden/>
              </w:rPr>
              <w:fldChar w:fldCharType="end"/>
            </w:r>
          </w:hyperlink>
        </w:p>
        <w:p w14:paraId="5E975B38" w14:textId="43CD85E1" w:rsidR="0017091D" w:rsidRDefault="00E01F4A">
          <w:pPr>
            <w:pStyle w:val="TDC1"/>
            <w:rPr>
              <w:rFonts w:asciiTheme="minorHAnsi" w:eastAsiaTheme="minorEastAsia" w:hAnsiTheme="minorHAnsi" w:cstheme="minorBidi"/>
              <w:sz w:val="22"/>
              <w:lang w:eastAsia="es-EC" w:bidi="ar-SA"/>
            </w:rPr>
          </w:pPr>
          <w:hyperlink w:anchor="_Toc8329336" w:history="1">
            <w:r w:rsidR="0017091D" w:rsidRPr="00700A9B">
              <w:rPr>
                <w:rStyle w:val="Hipervnculo"/>
              </w:rPr>
              <w:t>3</w:t>
            </w:r>
            <w:r w:rsidR="0017091D">
              <w:rPr>
                <w:rFonts w:asciiTheme="minorHAnsi" w:eastAsiaTheme="minorEastAsia" w:hAnsiTheme="minorHAnsi" w:cstheme="minorBidi"/>
                <w:sz w:val="22"/>
                <w:lang w:eastAsia="es-EC" w:bidi="ar-SA"/>
              </w:rPr>
              <w:tab/>
            </w:r>
            <w:r w:rsidR="0017091D" w:rsidRPr="00700A9B">
              <w:rPr>
                <w:rStyle w:val="Hipervnculo"/>
              </w:rPr>
              <w:t>CONCLUSIONES</w:t>
            </w:r>
            <w:r w:rsidR="0017091D">
              <w:rPr>
                <w:webHidden/>
              </w:rPr>
              <w:tab/>
            </w:r>
            <w:r w:rsidR="0017091D">
              <w:rPr>
                <w:webHidden/>
              </w:rPr>
              <w:fldChar w:fldCharType="begin"/>
            </w:r>
            <w:r w:rsidR="0017091D">
              <w:rPr>
                <w:webHidden/>
              </w:rPr>
              <w:instrText xml:space="preserve"> PAGEREF _Toc8329336 \h </w:instrText>
            </w:r>
            <w:r w:rsidR="0017091D">
              <w:rPr>
                <w:webHidden/>
              </w:rPr>
            </w:r>
            <w:r w:rsidR="0017091D">
              <w:rPr>
                <w:webHidden/>
              </w:rPr>
              <w:fldChar w:fldCharType="separate"/>
            </w:r>
            <w:r w:rsidR="001F6499">
              <w:rPr>
                <w:webHidden/>
              </w:rPr>
              <w:t>1</w:t>
            </w:r>
            <w:r w:rsidR="0017091D">
              <w:rPr>
                <w:webHidden/>
              </w:rPr>
              <w:fldChar w:fldCharType="end"/>
            </w:r>
          </w:hyperlink>
        </w:p>
        <w:p w14:paraId="5E975B39" w14:textId="18332D27" w:rsidR="0017091D" w:rsidRDefault="00E01F4A">
          <w:pPr>
            <w:pStyle w:val="TDC1"/>
            <w:rPr>
              <w:rFonts w:asciiTheme="minorHAnsi" w:eastAsiaTheme="minorEastAsia" w:hAnsiTheme="minorHAnsi" w:cstheme="minorBidi"/>
              <w:sz w:val="22"/>
              <w:lang w:eastAsia="es-EC" w:bidi="ar-SA"/>
            </w:rPr>
          </w:pPr>
          <w:hyperlink w:anchor="_Toc8329337" w:history="1">
            <w:r w:rsidR="0017091D" w:rsidRPr="00700A9B">
              <w:rPr>
                <w:rStyle w:val="Hipervnculo"/>
              </w:rPr>
              <w:t>4</w:t>
            </w:r>
            <w:r w:rsidR="0017091D">
              <w:rPr>
                <w:rFonts w:asciiTheme="minorHAnsi" w:eastAsiaTheme="minorEastAsia" w:hAnsiTheme="minorHAnsi" w:cstheme="minorBidi"/>
                <w:sz w:val="22"/>
                <w:lang w:eastAsia="es-EC" w:bidi="ar-SA"/>
              </w:rPr>
              <w:tab/>
            </w:r>
            <w:r w:rsidR="0017091D" w:rsidRPr="00700A9B">
              <w:rPr>
                <w:rStyle w:val="Hipervnculo"/>
              </w:rPr>
              <w:t>RECOMENDACIONES</w:t>
            </w:r>
            <w:r w:rsidR="0017091D">
              <w:rPr>
                <w:webHidden/>
              </w:rPr>
              <w:tab/>
            </w:r>
            <w:r w:rsidR="0017091D">
              <w:rPr>
                <w:webHidden/>
              </w:rPr>
              <w:fldChar w:fldCharType="begin"/>
            </w:r>
            <w:r w:rsidR="0017091D">
              <w:rPr>
                <w:webHidden/>
              </w:rPr>
              <w:instrText xml:space="preserve"> PAGEREF _Toc8329337 \h </w:instrText>
            </w:r>
            <w:r w:rsidR="0017091D">
              <w:rPr>
                <w:webHidden/>
              </w:rPr>
            </w:r>
            <w:r w:rsidR="0017091D">
              <w:rPr>
                <w:webHidden/>
              </w:rPr>
              <w:fldChar w:fldCharType="separate"/>
            </w:r>
            <w:r w:rsidR="001F6499">
              <w:rPr>
                <w:webHidden/>
              </w:rPr>
              <w:t>1</w:t>
            </w:r>
            <w:r w:rsidR="0017091D">
              <w:rPr>
                <w:webHidden/>
              </w:rPr>
              <w:fldChar w:fldCharType="end"/>
            </w:r>
          </w:hyperlink>
        </w:p>
        <w:p w14:paraId="5E975B3A" w14:textId="116C0BC2" w:rsidR="0017091D" w:rsidRDefault="00E01F4A">
          <w:pPr>
            <w:pStyle w:val="TDC1"/>
            <w:rPr>
              <w:rFonts w:asciiTheme="minorHAnsi" w:eastAsiaTheme="minorEastAsia" w:hAnsiTheme="minorHAnsi" w:cstheme="minorBidi"/>
              <w:sz w:val="22"/>
              <w:lang w:eastAsia="es-EC" w:bidi="ar-SA"/>
            </w:rPr>
          </w:pPr>
          <w:hyperlink w:anchor="_Toc8329338" w:history="1">
            <w:r w:rsidR="0017091D" w:rsidRPr="00700A9B">
              <w:rPr>
                <w:rStyle w:val="Hipervnculo"/>
              </w:rPr>
              <w:t>5</w:t>
            </w:r>
            <w:r w:rsidR="0017091D">
              <w:rPr>
                <w:rFonts w:asciiTheme="minorHAnsi" w:eastAsiaTheme="minorEastAsia" w:hAnsiTheme="minorHAnsi" w:cstheme="minorBidi"/>
                <w:sz w:val="22"/>
                <w:lang w:eastAsia="es-EC" w:bidi="ar-SA"/>
              </w:rPr>
              <w:tab/>
            </w:r>
            <w:r w:rsidR="0017091D" w:rsidRPr="00700A9B">
              <w:rPr>
                <w:rStyle w:val="Hipervnculo"/>
              </w:rPr>
              <w:t>REFERENCIAS BIBLIOGRÁFICAS</w:t>
            </w:r>
            <w:r w:rsidR="0017091D">
              <w:rPr>
                <w:webHidden/>
              </w:rPr>
              <w:tab/>
            </w:r>
            <w:r w:rsidR="0017091D">
              <w:rPr>
                <w:webHidden/>
              </w:rPr>
              <w:fldChar w:fldCharType="begin"/>
            </w:r>
            <w:r w:rsidR="0017091D">
              <w:rPr>
                <w:webHidden/>
              </w:rPr>
              <w:instrText xml:space="preserve"> PAGEREF _Toc8329338 \h </w:instrText>
            </w:r>
            <w:r w:rsidR="0017091D">
              <w:rPr>
                <w:webHidden/>
              </w:rPr>
            </w:r>
            <w:r w:rsidR="0017091D">
              <w:rPr>
                <w:webHidden/>
              </w:rPr>
              <w:fldChar w:fldCharType="separate"/>
            </w:r>
            <w:r w:rsidR="001F6499">
              <w:rPr>
                <w:webHidden/>
              </w:rPr>
              <w:t>1</w:t>
            </w:r>
            <w:r w:rsidR="0017091D">
              <w:rPr>
                <w:webHidden/>
              </w:rPr>
              <w:fldChar w:fldCharType="end"/>
            </w:r>
          </w:hyperlink>
        </w:p>
        <w:p w14:paraId="5E975B3B" w14:textId="53111C01" w:rsidR="0017091D" w:rsidRDefault="00E01F4A">
          <w:pPr>
            <w:pStyle w:val="TDC1"/>
            <w:rPr>
              <w:rFonts w:asciiTheme="minorHAnsi" w:eastAsiaTheme="minorEastAsia" w:hAnsiTheme="minorHAnsi" w:cstheme="minorBidi"/>
              <w:sz w:val="22"/>
              <w:lang w:eastAsia="es-EC" w:bidi="ar-SA"/>
            </w:rPr>
          </w:pPr>
          <w:hyperlink w:anchor="_Toc8329339" w:history="1">
            <w:r w:rsidR="0017091D" w:rsidRPr="00700A9B">
              <w:rPr>
                <w:rStyle w:val="Hipervnculo"/>
              </w:rPr>
              <w:t>6</w:t>
            </w:r>
            <w:r w:rsidR="0017091D">
              <w:rPr>
                <w:rFonts w:asciiTheme="minorHAnsi" w:eastAsiaTheme="minorEastAsia" w:hAnsiTheme="minorHAnsi" w:cstheme="minorBidi"/>
                <w:sz w:val="22"/>
                <w:lang w:eastAsia="es-EC" w:bidi="ar-SA"/>
              </w:rPr>
              <w:tab/>
            </w:r>
            <w:r w:rsidR="0017091D" w:rsidRPr="00700A9B">
              <w:rPr>
                <w:rStyle w:val="Hipervnculo"/>
              </w:rPr>
              <w:t>ANEXOS</w:t>
            </w:r>
            <w:r w:rsidR="0017091D">
              <w:rPr>
                <w:webHidden/>
              </w:rPr>
              <w:tab/>
            </w:r>
            <w:r w:rsidR="0017091D">
              <w:rPr>
                <w:webHidden/>
              </w:rPr>
              <w:fldChar w:fldCharType="begin"/>
            </w:r>
            <w:r w:rsidR="0017091D">
              <w:rPr>
                <w:webHidden/>
              </w:rPr>
              <w:instrText xml:space="preserve"> PAGEREF _Toc8329339 \h </w:instrText>
            </w:r>
            <w:r w:rsidR="0017091D">
              <w:rPr>
                <w:webHidden/>
              </w:rPr>
            </w:r>
            <w:r w:rsidR="0017091D">
              <w:rPr>
                <w:webHidden/>
              </w:rPr>
              <w:fldChar w:fldCharType="separate"/>
            </w:r>
            <w:r w:rsidR="001F6499">
              <w:rPr>
                <w:webHidden/>
              </w:rPr>
              <w:t>1</w:t>
            </w:r>
            <w:r w:rsidR="0017091D">
              <w:rPr>
                <w:webHidden/>
              </w:rPr>
              <w:fldChar w:fldCharType="end"/>
            </w:r>
          </w:hyperlink>
        </w:p>
        <w:p w14:paraId="5E975B3C" w14:textId="5B77F77A" w:rsidR="0017091D" w:rsidRDefault="0017091D" w:rsidP="0017091D">
          <w:pPr>
            <w:pStyle w:val="TDC2"/>
            <w:tabs>
              <w:tab w:val="right" w:leader="dot" w:pos="8494"/>
            </w:tabs>
          </w:pPr>
          <w:r>
            <w:rPr>
              <w:b/>
              <w:bCs/>
              <w:lang w:val="es-ES"/>
            </w:rPr>
            <w:fldChar w:fldCharType="end"/>
          </w:r>
        </w:p>
      </w:sdtContent>
    </w:sdt>
    <w:p w14:paraId="5E975B3D" w14:textId="77777777" w:rsidR="007B53B5" w:rsidRPr="00D973BD" w:rsidRDefault="007B53B5" w:rsidP="00E43B87">
      <w:pPr>
        <w:rPr>
          <w:rFonts w:eastAsiaTheme="minorHAnsi"/>
          <w:color w:val="000000"/>
          <w:szCs w:val="23"/>
        </w:rPr>
      </w:pPr>
      <w:r w:rsidRPr="00D973BD">
        <w:rPr>
          <w:rFonts w:eastAsiaTheme="minorHAnsi"/>
          <w:color w:val="000000"/>
          <w:szCs w:val="23"/>
        </w:rPr>
        <w:br w:type="page"/>
      </w:r>
    </w:p>
    <w:p w14:paraId="4B4834D6" w14:textId="3322CA15" w:rsidR="0068597D" w:rsidRDefault="007B53B5" w:rsidP="00622D02">
      <w:pPr>
        <w:jc w:val="center"/>
        <w:rPr>
          <w:rFonts w:eastAsiaTheme="minorHAnsi"/>
          <w:color w:val="000000"/>
          <w:szCs w:val="23"/>
        </w:rPr>
      </w:pPr>
      <w:r w:rsidRPr="00D83CAE">
        <w:rPr>
          <w:b/>
        </w:rPr>
        <w:lastRenderedPageBreak/>
        <w:t>LISTA DE FIGURAS</w:t>
      </w:r>
    </w:p>
    <w:p w14:paraId="059B6219" w14:textId="21C96EB2" w:rsidR="00622D02" w:rsidRDefault="0068597D">
      <w:pPr>
        <w:pStyle w:val="TDC1"/>
        <w:tabs>
          <w:tab w:val="left" w:pos="1100"/>
        </w:tabs>
        <w:rPr>
          <w:rFonts w:asciiTheme="minorHAnsi" w:eastAsiaTheme="minorEastAsia" w:hAnsiTheme="minorHAnsi" w:cstheme="minorBidi"/>
          <w:sz w:val="22"/>
          <w:lang w:eastAsia="es-EC" w:bidi="ar-SA"/>
        </w:rPr>
      </w:pPr>
      <w:r>
        <w:rPr>
          <w:rFonts w:eastAsiaTheme="minorHAnsi"/>
          <w:color w:val="000000"/>
          <w:szCs w:val="23"/>
        </w:rPr>
        <w:fldChar w:fldCharType="begin"/>
      </w:r>
      <w:r>
        <w:rPr>
          <w:rFonts w:eastAsiaTheme="minorHAnsi"/>
          <w:color w:val="000000"/>
          <w:szCs w:val="23"/>
        </w:rPr>
        <w:instrText xml:space="preserve"> TOC \h \z \t "Figura;1" </w:instrText>
      </w:r>
      <w:r>
        <w:rPr>
          <w:rFonts w:eastAsiaTheme="minorHAnsi"/>
          <w:color w:val="000000"/>
          <w:szCs w:val="23"/>
        </w:rPr>
        <w:fldChar w:fldCharType="separate"/>
      </w:r>
      <w:hyperlink w:anchor="_Toc73279524" w:history="1">
        <w:r w:rsidR="00622D02" w:rsidRPr="00000BEF">
          <w:rPr>
            <w:rStyle w:val="Hipervnculo"/>
          </w:rPr>
          <w:t>Figura 1.</w:t>
        </w:r>
        <w:r w:rsidR="00622D02">
          <w:rPr>
            <w:rFonts w:asciiTheme="minorHAnsi" w:eastAsiaTheme="minorEastAsia" w:hAnsiTheme="minorHAnsi" w:cstheme="minorBidi"/>
            <w:sz w:val="22"/>
            <w:lang w:eastAsia="es-EC" w:bidi="ar-SA"/>
          </w:rPr>
          <w:tab/>
        </w:r>
        <w:r w:rsidR="00622D02" w:rsidRPr="00000BEF">
          <w:rPr>
            <w:rStyle w:val="Hipervnculo"/>
          </w:rPr>
          <w:t>Proceso actual, no automatizado de un evento genérico al elegir candidatos.</w:t>
        </w:r>
        <w:r w:rsidR="00622D02">
          <w:rPr>
            <w:webHidden/>
          </w:rPr>
          <w:tab/>
        </w:r>
        <w:r w:rsidR="00622D02">
          <w:rPr>
            <w:webHidden/>
          </w:rPr>
          <w:fldChar w:fldCharType="begin"/>
        </w:r>
        <w:r w:rsidR="00622D02">
          <w:rPr>
            <w:webHidden/>
          </w:rPr>
          <w:instrText xml:space="preserve"> PAGEREF _Toc73279524 \h </w:instrText>
        </w:r>
        <w:r w:rsidR="00622D02">
          <w:rPr>
            <w:webHidden/>
          </w:rPr>
        </w:r>
        <w:r w:rsidR="00622D02">
          <w:rPr>
            <w:webHidden/>
          </w:rPr>
          <w:fldChar w:fldCharType="separate"/>
        </w:r>
        <w:r w:rsidR="001F6499">
          <w:rPr>
            <w:webHidden/>
          </w:rPr>
          <w:t>1</w:t>
        </w:r>
        <w:r w:rsidR="00622D02">
          <w:rPr>
            <w:webHidden/>
          </w:rPr>
          <w:fldChar w:fldCharType="end"/>
        </w:r>
      </w:hyperlink>
    </w:p>
    <w:p w14:paraId="350F0CC9" w14:textId="21E8FEA3" w:rsidR="00622D02" w:rsidRDefault="00E01F4A">
      <w:pPr>
        <w:pStyle w:val="TDC1"/>
        <w:tabs>
          <w:tab w:val="left" w:pos="1100"/>
        </w:tabs>
        <w:rPr>
          <w:rFonts w:asciiTheme="minorHAnsi" w:eastAsiaTheme="minorEastAsia" w:hAnsiTheme="minorHAnsi" w:cstheme="minorBidi"/>
          <w:sz w:val="22"/>
          <w:lang w:eastAsia="es-EC" w:bidi="ar-SA"/>
        </w:rPr>
      </w:pPr>
      <w:hyperlink w:anchor="_Toc73279525" w:history="1">
        <w:r w:rsidR="00622D02" w:rsidRPr="00000BEF">
          <w:rPr>
            <w:rStyle w:val="Hipervnculo"/>
          </w:rPr>
          <w:t>Figura 2.</w:t>
        </w:r>
        <w:r w:rsidR="00622D02">
          <w:rPr>
            <w:rFonts w:asciiTheme="minorHAnsi" w:eastAsiaTheme="minorEastAsia" w:hAnsiTheme="minorHAnsi" w:cstheme="minorBidi"/>
            <w:sz w:val="22"/>
            <w:lang w:eastAsia="es-EC" w:bidi="ar-SA"/>
          </w:rPr>
          <w:tab/>
        </w:r>
        <w:r w:rsidR="00622D02" w:rsidRPr="00000BEF">
          <w:rPr>
            <w:rStyle w:val="Hipervnculo"/>
          </w:rPr>
          <w:t>Diagrama del proceso automatizado con el software ElectionSystem.</w:t>
        </w:r>
        <w:r w:rsidR="00622D02">
          <w:rPr>
            <w:webHidden/>
          </w:rPr>
          <w:tab/>
        </w:r>
        <w:r w:rsidR="00622D02">
          <w:rPr>
            <w:webHidden/>
          </w:rPr>
          <w:fldChar w:fldCharType="begin"/>
        </w:r>
        <w:r w:rsidR="00622D02">
          <w:rPr>
            <w:webHidden/>
          </w:rPr>
          <w:instrText xml:space="preserve"> PAGEREF _Toc73279525 \h </w:instrText>
        </w:r>
        <w:r w:rsidR="00622D02">
          <w:rPr>
            <w:webHidden/>
          </w:rPr>
        </w:r>
        <w:r w:rsidR="00622D02">
          <w:rPr>
            <w:webHidden/>
          </w:rPr>
          <w:fldChar w:fldCharType="separate"/>
        </w:r>
        <w:r w:rsidR="001F6499">
          <w:rPr>
            <w:webHidden/>
          </w:rPr>
          <w:t>1</w:t>
        </w:r>
        <w:r w:rsidR="00622D02">
          <w:rPr>
            <w:webHidden/>
          </w:rPr>
          <w:fldChar w:fldCharType="end"/>
        </w:r>
      </w:hyperlink>
    </w:p>
    <w:p w14:paraId="1D6A3B3C" w14:textId="23689CFA" w:rsidR="00622D02" w:rsidRDefault="00E01F4A">
      <w:pPr>
        <w:pStyle w:val="TDC1"/>
        <w:tabs>
          <w:tab w:val="left" w:pos="1100"/>
        </w:tabs>
        <w:rPr>
          <w:rFonts w:asciiTheme="minorHAnsi" w:eastAsiaTheme="minorEastAsia" w:hAnsiTheme="minorHAnsi" w:cstheme="minorBidi"/>
          <w:sz w:val="22"/>
          <w:lang w:eastAsia="es-EC" w:bidi="ar-SA"/>
        </w:rPr>
      </w:pPr>
      <w:hyperlink w:anchor="_Toc73279526" w:history="1">
        <w:r w:rsidR="00622D02" w:rsidRPr="00000BEF">
          <w:rPr>
            <w:rStyle w:val="Hipervnculo"/>
          </w:rPr>
          <w:t>Figura 3.</w:t>
        </w:r>
        <w:r w:rsidR="00622D02">
          <w:rPr>
            <w:rFonts w:asciiTheme="minorHAnsi" w:eastAsiaTheme="minorEastAsia" w:hAnsiTheme="minorHAnsi" w:cstheme="minorBidi"/>
            <w:sz w:val="22"/>
            <w:lang w:eastAsia="es-EC" w:bidi="ar-SA"/>
          </w:rPr>
          <w:tab/>
        </w:r>
        <w:r w:rsidR="00622D02" w:rsidRPr="00000BEF">
          <w:rPr>
            <w:rStyle w:val="Hipervnculo"/>
          </w:rPr>
          <w:t>Tabla de base de datos principal</w:t>
        </w:r>
        <w:r w:rsidR="00622D02">
          <w:rPr>
            <w:webHidden/>
          </w:rPr>
          <w:tab/>
        </w:r>
        <w:r w:rsidR="00622D02">
          <w:rPr>
            <w:webHidden/>
          </w:rPr>
          <w:fldChar w:fldCharType="begin"/>
        </w:r>
        <w:r w:rsidR="00622D02">
          <w:rPr>
            <w:webHidden/>
          </w:rPr>
          <w:instrText xml:space="preserve"> PAGEREF _Toc73279526 \h </w:instrText>
        </w:r>
        <w:r w:rsidR="00622D02">
          <w:rPr>
            <w:webHidden/>
          </w:rPr>
        </w:r>
        <w:r w:rsidR="00622D02">
          <w:rPr>
            <w:webHidden/>
          </w:rPr>
          <w:fldChar w:fldCharType="separate"/>
        </w:r>
        <w:r w:rsidR="001F6499">
          <w:rPr>
            <w:webHidden/>
          </w:rPr>
          <w:t>1</w:t>
        </w:r>
        <w:r w:rsidR="00622D02">
          <w:rPr>
            <w:webHidden/>
          </w:rPr>
          <w:fldChar w:fldCharType="end"/>
        </w:r>
      </w:hyperlink>
    </w:p>
    <w:p w14:paraId="0F6F39D4" w14:textId="603CEC56" w:rsidR="00622D02" w:rsidRDefault="00E01F4A">
      <w:pPr>
        <w:pStyle w:val="TDC1"/>
        <w:tabs>
          <w:tab w:val="left" w:pos="1100"/>
        </w:tabs>
        <w:rPr>
          <w:rFonts w:asciiTheme="minorHAnsi" w:eastAsiaTheme="minorEastAsia" w:hAnsiTheme="minorHAnsi" w:cstheme="minorBidi"/>
          <w:sz w:val="22"/>
          <w:lang w:eastAsia="es-EC" w:bidi="ar-SA"/>
        </w:rPr>
      </w:pPr>
      <w:hyperlink w:anchor="_Toc73279527" w:history="1">
        <w:r w:rsidR="00622D02" w:rsidRPr="00000BEF">
          <w:rPr>
            <w:rStyle w:val="Hipervnculo"/>
          </w:rPr>
          <w:t>Figura 4.</w:t>
        </w:r>
        <w:r w:rsidR="00622D02">
          <w:rPr>
            <w:rFonts w:asciiTheme="minorHAnsi" w:eastAsiaTheme="minorEastAsia" w:hAnsiTheme="minorHAnsi" w:cstheme="minorBidi"/>
            <w:sz w:val="22"/>
            <w:lang w:eastAsia="es-EC" w:bidi="ar-SA"/>
          </w:rPr>
          <w:tab/>
        </w:r>
        <w:r w:rsidR="00622D02" w:rsidRPr="00000BEF">
          <w:rPr>
            <w:rStyle w:val="Hipervnculo"/>
          </w:rPr>
          <w:t>Arquitectura del Sistema</w:t>
        </w:r>
        <w:r w:rsidR="00622D02">
          <w:rPr>
            <w:webHidden/>
          </w:rPr>
          <w:tab/>
        </w:r>
        <w:r w:rsidR="00622D02">
          <w:rPr>
            <w:webHidden/>
          </w:rPr>
          <w:fldChar w:fldCharType="begin"/>
        </w:r>
        <w:r w:rsidR="00622D02">
          <w:rPr>
            <w:webHidden/>
          </w:rPr>
          <w:instrText xml:space="preserve"> PAGEREF _Toc73279527 \h </w:instrText>
        </w:r>
        <w:r w:rsidR="00622D02">
          <w:rPr>
            <w:webHidden/>
          </w:rPr>
        </w:r>
        <w:r w:rsidR="00622D02">
          <w:rPr>
            <w:webHidden/>
          </w:rPr>
          <w:fldChar w:fldCharType="separate"/>
        </w:r>
        <w:r w:rsidR="001F6499">
          <w:rPr>
            <w:webHidden/>
          </w:rPr>
          <w:t>1</w:t>
        </w:r>
        <w:r w:rsidR="00622D02">
          <w:rPr>
            <w:webHidden/>
          </w:rPr>
          <w:fldChar w:fldCharType="end"/>
        </w:r>
      </w:hyperlink>
    </w:p>
    <w:p w14:paraId="390A2301" w14:textId="653DD8A4" w:rsidR="00622D02" w:rsidRDefault="00E01F4A">
      <w:pPr>
        <w:pStyle w:val="TDC1"/>
        <w:tabs>
          <w:tab w:val="left" w:pos="1100"/>
        </w:tabs>
        <w:rPr>
          <w:rFonts w:asciiTheme="minorHAnsi" w:eastAsiaTheme="minorEastAsia" w:hAnsiTheme="minorHAnsi" w:cstheme="minorBidi"/>
          <w:sz w:val="22"/>
          <w:lang w:eastAsia="es-EC" w:bidi="ar-SA"/>
        </w:rPr>
      </w:pPr>
      <w:hyperlink w:anchor="_Toc73279528" w:history="1">
        <w:r w:rsidR="00622D02" w:rsidRPr="00000BEF">
          <w:rPr>
            <w:rStyle w:val="Hipervnculo"/>
          </w:rPr>
          <w:t>Figura 5.</w:t>
        </w:r>
        <w:r w:rsidR="00622D02">
          <w:rPr>
            <w:rFonts w:asciiTheme="minorHAnsi" w:eastAsiaTheme="minorEastAsia" w:hAnsiTheme="minorHAnsi" w:cstheme="minorBidi"/>
            <w:sz w:val="22"/>
            <w:lang w:eastAsia="es-EC" w:bidi="ar-SA"/>
          </w:rPr>
          <w:tab/>
        </w:r>
        <w:r w:rsidR="00622D02" w:rsidRPr="00000BEF">
          <w:rPr>
            <w:rStyle w:val="Hipervnculo"/>
          </w:rPr>
          <w:t>Vista General de Pantalla Swagger</w:t>
        </w:r>
        <w:r w:rsidR="00622D02">
          <w:rPr>
            <w:webHidden/>
          </w:rPr>
          <w:tab/>
        </w:r>
        <w:r w:rsidR="00622D02">
          <w:rPr>
            <w:webHidden/>
          </w:rPr>
          <w:fldChar w:fldCharType="begin"/>
        </w:r>
        <w:r w:rsidR="00622D02">
          <w:rPr>
            <w:webHidden/>
          </w:rPr>
          <w:instrText xml:space="preserve"> PAGEREF _Toc73279528 \h </w:instrText>
        </w:r>
        <w:r w:rsidR="00622D02">
          <w:rPr>
            <w:webHidden/>
          </w:rPr>
        </w:r>
        <w:r w:rsidR="00622D02">
          <w:rPr>
            <w:webHidden/>
          </w:rPr>
          <w:fldChar w:fldCharType="separate"/>
        </w:r>
        <w:r w:rsidR="001F6499">
          <w:rPr>
            <w:webHidden/>
          </w:rPr>
          <w:t>1</w:t>
        </w:r>
        <w:r w:rsidR="00622D02">
          <w:rPr>
            <w:webHidden/>
          </w:rPr>
          <w:fldChar w:fldCharType="end"/>
        </w:r>
      </w:hyperlink>
    </w:p>
    <w:p w14:paraId="54ED9E8D" w14:textId="57B59FD4" w:rsidR="00622D02" w:rsidRDefault="00E01F4A">
      <w:pPr>
        <w:pStyle w:val="TDC1"/>
        <w:tabs>
          <w:tab w:val="left" w:pos="1100"/>
        </w:tabs>
        <w:rPr>
          <w:rFonts w:asciiTheme="minorHAnsi" w:eastAsiaTheme="minorEastAsia" w:hAnsiTheme="minorHAnsi" w:cstheme="minorBidi"/>
          <w:sz w:val="22"/>
          <w:lang w:eastAsia="es-EC" w:bidi="ar-SA"/>
        </w:rPr>
      </w:pPr>
      <w:hyperlink w:anchor="_Toc73279529" w:history="1">
        <w:r w:rsidR="00622D02" w:rsidRPr="00000BEF">
          <w:rPr>
            <w:rStyle w:val="Hipervnculo"/>
          </w:rPr>
          <w:t>Figura 6.</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swagger)</w:t>
        </w:r>
        <w:r w:rsidR="00622D02">
          <w:rPr>
            <w:webHidden/>
          </w:rPr>
          <w:tab/>
        </w:r>
        <w:r w:rsidR="00622D02">
          <w:rPr>
            <w:webHidden/>
          </w:rPr>
          <w:fldChar w:fldCharType="begin"/>
        </w:r>
        <w:r w:rsidR="00622D02">
          <w:rPr>
            <w:webHidden/>
          </w:rPr>
          <w:instrText xml:space="preserve"> PAGEREF _Toc73279529 \h </w:instrText>
        </w:r>
        <w:r w:rsidR="00622D02">
          <w:rPr>
            <w:webHidden/>
          </w:rPr>
        </w:r>
        <w:r w:rsidR="00622D02">
          <w:rPr>
            <w:webHidden/>
          </w:rPr>
          <w:fldChar w:fldCharType="separate"/>
        </w:r>
        <w:r w:rsidR="001F6499">
          <w:rPr>
            <w:webHidden/>
          </w:rPr>
          <w:t>1</w:t>
        </w:r>
        <w:r w:rsidR="00622D02">
          <w:rPr>
            <w:webHidden/>
          </w:rPr>
          <w:fldChar w:fldCharType="end"/>
        </w:r>
      </w:hyperlink>
    </w:p>
    <w:p w14:paraId="3AE8621C" w14:textId="32BC333A" w:rsidR="00622D02" w:rsidRDefault="00E01F4A">
      <w:pPr>
        <w:pStyle w:val="TDC1"/>
        <w:tabs>
          <w:tab w:val="left" w:pos="1100"/>
        </w:tabs>
        <w:rPr>
          <w:rFonts w:asciiTheme="minorHAnsi" w:eastAsiaTheme="minorEastAsia" w:hAnsiTheme="minorHAnsi" w:cstheme="minorBidi"/>
          <w:sz w:val="22"/>
          <w:lang w:eastAsia="es-EC" w:bidi="ar-SA"/>
        </w:rPr>
      </w:pPr>
      <w:hyperlink w:anchor="_Toc73279530" w:history="1">
        <w:r w:rsidR="00622D02" w:rsidRPr="00000BEF">
          <w:rPr>
            <w:rStyle w:val="Hipervnculo"/>
          </w:rPr>
          <w:t>Figura 7.</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en caso de ser correcta la petición (swagger)</w:t>
        </w:r>
        <w:r w:rsidR="00622D02">
          <w:rPr>
            <w:webHidden/>
          </w:rPr>
          <w:tab/>
        </w:r>
        <w:r w:rsidR="00622D02">
          <w:rPr>
            <w:webHidden/>
          </w:rPr>
          <w:fldChar w:fldCharType="begin"/>
        </w:r>
        <w:r w:rsidR="00622D02">
          <w:rPr>
            <w:webHidden/>
          </w:rPr>
          <w:instrText xml:space="preserve"> PAGEREF _Toc73279530 \h </w:instrText>
        </w:r>
        <w:r w:rsidR="00622D02">
          <w:rPr>
            <w:webHidden/>
          </w:rPr>
        </w:r>
        <w:r w:rsidR="00622D02">
          <w:rPr>
            <w:webHidden/>
          </w:rPr>
          <w:fldChar w:fldCharType="separate"/>
        </w:r>
        <w:r w:rsidR="001F6499">
          <w:rPr>
            <w:webHidden/>
          </w:rPr>
          <w:t>1</w:t>
        </w:r>
        <w:r w:rsidR="00622D02">
          <w:rPr>
            <w:webHidden/>
          </w:rPr>
          <w:fldChar w:fldCharType="end"/>
        </w:r>
      </w:hyperlink>
    </w:p>
    <w:p w14:paraId="0008B2AE" w14:textId="76AB032E" w:rsidR="00622D02" w:rsidRDefault="00E01F4A">
      <w:pPr>
        <w:pStyle w:val="TDC1"/>
        <w:tabs>
          <w:tab w:val="left" w:pos="1100"/>
        </w:tabs>
        <w:rPr>
          <w:rFonts w:asciiTheme="minorHAnsi" w:eastAsiaTheme="minorEastAsia" w:hAnsiTheme="minorHAnsi" w:cstheme="minorBidi"/>
          <w:sz w:val="22"/>
          <w:lang w:eastAsia="es-EC" w:bidi="ar-SA"/>
        </w:rPr>
      </w:pPr>
      <w:hyperlink w:anchor="_Toc73279531" w:history="1">
        <w:r w:rsidR="00622D02" w:rsidRPr="00000BEF">
          <w:rPr>
            <w:rStyle w:val="Hipervnculo"/>
          </w:rPr>
          <w:t>Figura 8.</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en caso de ser errónea la petición (swagger)</w:t>
        </w:r>
        <w:r w:rsidR="00622D02">
          <w:rPr>
            <w:webHidden/>
          </w:rPr>
          <w:tab/>
        </w:r>
        <w:r w:rsidR="00622D02">
          <w:rPr>
            <w:webHidden/>
          </w:rPr>
          <w:fldChar w:fldCharType="begin"/>
        </w:r>
        <w:r w:rsidR="00622D02">
          <w:rPr>
            <w:webHidden/>
          </w:rPr>
          <w:instrText xml:space="preserve"> PAGEREF _Toc73279531 \h </w:instrText>
        </w:r>
        <w:r w:rsidR="00622D02">
          <w:rPr>
            <w:webHidden/>
          </w:rPr>
        </w:r>
        <w:r w:rsidR="00622D02">
          <w:rPr>
            <w:webHidden/>
          </w:rPr>
          <w:fldChar w:fldCharType="separate"/>
        </w:r>
        <w:r w:rsidR="001F6499">
          <w:rPr>
            <w:webHidden/>
          </w:rPr>
          <w:t>1</w:t>
        </w:r>
        <w:r w:rsidR="00622D02">
          <w:rPr>
            <w:webHidden/>
          </w:rPr>
          <w:fldChar w:fldCharType="end"/>
        </w:r>
      </w:hyperlink>
    </w:p>
    <w:p w14:paraId="5E975B43" w14:textId="68BB5CE7" w:rsidR="007B53B5" w:rsidRPr="00D973BD" w:rsidRDefault="0068597D" w:rsidP="0068597D">
      <w:pPr>
        <w:rPr>
          <w:rFonts w:eastAsiaTheme="minorHAnsi"/>
          <w:color w:val="000000"/>
          <w:szCs w:val="23"/>
        </w:rPr>
      </w:pPr>
      <w:r>
        <w:rPr>
          <w:rFonts w:eastAsiaTheme="minorHAnsi"/>
          <w:color w:val="000000"/>
          <w:szCs w:val="23"/>
        </w:rPr>
        <w:fldChar w:fldCharType="end"/>
      </w:r>
      <w:r w:rsidR="007B53B5" w:rsidRPr="00D973BD">
        <w:rPr>
          <w:rFonts w:eastAsiaTheme="minorHAnsi"/>
          <w:color w:val="000000"/>
          <w:szCs w:val="23"/>
        </w:rPr>
        <w:br w:type="page"/>
      </w:r>
    </w:p>
    <w:p w14:paraId="5E975B44" w14:textId="1E75C75B" w:rsidR="007B53B5" w:rsidRPr="00D83CAE" w:rsidRDefault="007B53B5" w:rsidP="00622D02">
      <w:pPr>
        <w:jc w:val="center"/>
        <w:rPr>
          <w:b/>
        </w:rPr>
      </w:pPr>
      <w:r w:rsidRPr="00D83CAE">
        <w:rPr>
          <w:b/>
        </w:rPr>
        <w:lastRenderedPageBreak/>
        <w:t>LISTA DE TABLAS</w:t>
      </w:r>
    </w:p>
    <w:p w14:paraId="73A4067C" w14:textId="1F691270" w:rsidR="004170CF" w:rsidRDefault="00622D02">
      <w:pPr>
        <w:pStyle w:val="TDC1"/>
        <w:tabs>
          <w:tab w:val="left" w:pos="1100"/>
        </w:tabs>
        <w:rPr>
          <w:rFonts w:asciiTheme="minorHAnsi" w:eastAsiaTheme="minorEastAsia" w:hAnsiTheme="minorHAnsi" w:cstheme="minorBidi"/>
          <w:sz w:val="22"/>
          <w:lang w:eastAsia="es-EC" w:bidi="ar-SA"/>
        </w:rPr>
      </w:pPr>
      <w:r>
        <w:rPr>
          <w:szCs w:val="24"/>
        </w:rPr>
        <w:fldChar w:fldCharType="begin"/>
      </w:r>
      <w:r>
        <w:rPr>
          <w:szCs w:val="24"/>
        </w:rPr>
        <w:instrText xml:space="preserve"> TOC \h \z \t "Tablas;1" </w:instrText>
      </w:r>
      <w:r>
        <w:rPr>
          <w:szCs w:val="24"/>
        </w:rPr>
        <w:fldChar w:fldCharType="separate"/>
      </w:r>
      <w:hyperlink w:anchor="_Toc73576333" w:history="1">
        <w:r w:rsidR="004170CF" w:rsidRPr="004E5D9B">
          <w:rPr>
            <w:rStyle w:val="Hipervnculo"/>
          </w:rPr>
          <w:t>Tabla 1.</w:t>
        </w:r>
        <w:r w:rsidR="004170CF">
          <w:rPr>
            <w:rFonts w:asciiTheme="minorHAnsi" w:eastAsiaTheme="minorEastAsia" w:hAnsiTheme="minorHAnsi" w:cstheme="minorBidi"/>
            <w:sz w:val="22"/>
            <w:lang w:eastAsia="es-EC" w:bidi="ar-SA"/>
          </w:rPr>
          <w:tab/>
        </w:r>
        <w:r w:rsidR="004170CF" w:rsidRPr="004E5D9B">
          <w:rPr>
            <w:rStyle w:val="Hipervnculo"/>
          </w:rPr>
          <w:t>Historias de Usuario: Creación de usuarios</w:t>
        </w:r>
        <w:r w:rsidR="004170CF">
          <w:rPr>
            <w:webHidden/>
          </w:rPr>
          <w:tab/>
        </w:r>
        <w:r w:rsidR="004170CF">
          <w:rPr>
            <w:webHidden/>
          </w:rPr>
          <w:fldChar w:fldCharType="begin"/>
        </w:r>
        <w:r w:rsidR="004170CF">
          <w:rPr>
            <w:webHidden/>
          </w:rPr>
          <w:instrText xml:space="preserve"> PAGEREF _Toc73576333 \h </w:instrText>
        </w:r>
        <w:r w:rsidR="004170CF">
          <w:rPr>
            <w:webHidden/>
          </w:rPr>
        </w:r>
        <w:r w:rsidR="004170CF">
          <w:rPr>
            <w:webHidden/>
          </w:rPr>
          <w:fldChar w:fldCharType="separate"/>
        </w:r>
        <w:r w:rsidR="004170CF">
          <w:rPr>
            <w:webHidden/>
          </w:rPr>
          <w:t>11</w:t>
        </w:r>
        <w:r w:rsidR="004170CF">
          <w:rPr>
            <w:webHidden/>
          </w:rPr>
          <w:fldChar w:fldCharType="end"/>
        </w:r>
      </w:hyperlink>
    </w:p>
    <w:p w14:paraId="7699AFC4" w14:textId="41B22A6D" w:rsidR="004170CF" w:rsidRDefault="004170CF">
      <w:pPr>
        <w:pStyle w:val="TDC1"/>
        <w:tabs>
          <w:tab w:val="left" w:pos="1100"/>
        </w:tabs>
        <w:rPr>
          <w:rFonts w:asciiTheme="minorHAnsi" w:eastAsiaTheme="minorEastAsia" w:hAnsiTheme="minorHAnsi" w:cstheme="minorBidi"/>
          <w:sz w:val="22"/>
          <w:lang w:eastAsia="es-EC" w:bidi="ar-SA"/>
        </w:rPr>
      </w:pPr>
      <w:hyperlink w:anchor="_Toc73576334" w:history="1">
        <w:r w:rsidRPr="004E5D9B">
          <w:rPr>
            <w:rStyle w:val="Hipervnculo"/>
          </w:rPr>
          <w:t>Tabla 2.</w:t>
        </w:r>
        <w:r>
          <w:rPr>
            <w:rFonts w:asciiTheme="minorHAnsi" w:eastAsiaTheme="minorEastAsia" w:hAnsiTheme="minorHAnsi" w:cstheme="minorBidi"/>
            <w:sz w:val="22"/>
            <w:lang w:eastAsia="es-EC" w:bidi="ar-SA"/>
          </w:rPr>
          <w:tab/>
        </w:r>
        <w:r w:rsidRPr="004E5D9B">
          <w:rPr>
            <w:rStyle w:val="Hipervnculo"/>
          </w:rPr>
          <w:t>Historias de Usuario: Permitir el acceso al sistema</w:t>
        </w:r>
        <w:r>
          <w:rPr>
            <w:webHidden/>
          </w:rPr>
          <w:tab/>
        </w:r>
        <w:r>
          <w:rPr>
            <w:webHidden/>
          </w:rPr>
          <w:fldChar w:fldCharType="begin"/>
        </w:r>
        <w:r>
          <w:rPr>
            <w:webHidden/>
          </w:rPr>
          <w:instrText xml:space="preserve"> PAGEREF _Toc73576334 \h </w:instrText>
        </w:r>
        <w:r>
          <w:rPr>
            <w:webHidden/>
          </w:rPr>
        </w:r>
        <w:r>
          <w:rPr>
            <w:webHidden/>
          </w:rPr>
          <w:fldChar w:fldCharType="separate"/>
        </w:r>
        <w:r>
          <w:rPr>
            <w:webHidden/>
          </w:rPr>
          <w:t>11</w:t>
        </w:r>
        <w:r>
          <w:rPr>
            <w:webHidden/>
          </w:rPr>
          <w:fldChar w:fldCharType="end"/>
        </w:r>
      </w:hyperlink>
    </w:p>
    <w:p w14:paraId="00F8E1A0" w14:textId="77D1B1CD" w:rsidR="004170CF" w:rsidRDefault="004170CF">
      <w:pPr>
        <w:pStyle w:val="TDC1"/>
        <w:tabs>
          <w:tab w:val="left" w:pos="1100"/>
        </w:tabs>
        <w:rPr>
          <w:rFonts w:asciiTheme="minorHAnsi" w:eastAsiaTheme="minorEastAsia" w:hAnsiTheme="minorHAnsi" w:cstheme="minorBidi"/>
          <w:sz w:val="22"/>
          <w:lang w:eastAsia="es-EC" w:bidi="ar-SA"/>
        </w:rPr>
      </w:pPr>
      <w:hyperlink w:anchor="_Toc73576335" w:history="1">
        <w:r w:rsidRPr="004E5D9B">
          <w:rPr>
            <w:rStyle w:val="Hipervnculo"/>
          </w:rPr>
          <w:t>Tabla 3.</w:t>
        </w:r>
        <w:r>
          <w:rPr>
            <w:rFonts w:asciiTheme="minorHAnsi" w:eastAsiaTheme="minorEastAsia" w:hAnsiTheme="minorHAnsi" w:cstheme="minorBidi"/>
            <w:sz w:val="22"/>
            <w:lang w:eastAsia="es-EC" w:bidi="ar-SA"/>
          </w:rPr>
          <w:tab/>
        </w:r>
        <w:r w:rsidRPr="004E5D9B">
          <w:rPr>
            <w:rStyle w:val="Hipervnculo"/>
          </w:rPr>
          <w:t>Historias de Usuario: Permitir Crear eventos</w:t>
        </w:r>
        <w:r>
          <w:rPr>
            <w:webHidden/>
          </w:rPr>
          <w:tab/>
        </w:r>
        <w:r>
          <w:rPr>
            <w:webHidden/>
          </w:rPr>
          <w:fldChar w:fldCharType="begin"/>
        </w:r>
        <w:r>
          <w:rPr>
            <w:webHidden/>
          </w:rPr>
          <w:instrText xml:space="preserve"> PAGEREF _Toc73576335 \h </w:instrText>
        </w:r>
        <w:r>
          <w:rPr>
            <w:webHidden/>
          </w:rPr>
        </w:r>
        <w:r>
          <w:rPr>
            <w:webHidden/>
          </w:rPr>
          <w:fldChar w:fldCharType="separate"/>
        </w:r>
        <w:r>
          <w:rPr>
            <w:webHidden/>
          </w:rPr>
          <w:t>12</w:t>
        </w:r>
        <w:r>
          <w:rPr>
            <w:webHidden/>
          </w:rPr>
          <w:fldChar w:fldCharType="end"/>
        </w:r>
      </w:hyperlink>
    </w:p>
    <w:p w14:paraId="66F46E7F" w14:textId="5A62359D" w:rsidR="004170CF" w:rsidRDefault="004170CF">
      <w:pPr>
        <w:pStyle w:val="TDC1"/>
        <w:tabs>
          <w:tab w:val="left" w:pos="1100"/>
        </w:tabs>
        <w:rPr>
          <w:rFonts w:asciiTheme="minorHAnsi" w:eastAsiaTheme="minorEastAsia" w:hAnsiTheme="minorHAnsi" w:cstheme="minorBidi"/>
          <w:sz w:val="22"/>
          <w:lang w:eastAsia="es-EC" w:bidi="ar-SA"/>
        </w:rPr>
      </w:pPr>
      <w:hyperlink w:anchor="_Toc73576336" w:history="1">
        <w:r w:rsidRPr="004E5D9B">
          <w:rPr>
            <w:rStyle w:val="Hipervnculo"/>
          </w:rPr>
          <w:t>Tabla 4.</w:t>
        </w:r>
        <w:r>
          <w:rPr>
            <w:rFonts w:asciiTheme="minorHAnsi" w:eastAsiaTheme="minorEastAsia" w:hAnsiTheme="minorHAnsi" w:cstheme="minorBidi"/>
            <w:sz w:val="22"/>
            <w:lang w:eastAsia="es-EC" w:bidi="ar-SA"/>
          </w:rPr>
          <w:tab/>
        </w:r>
        <w:r w:rsidRPr="004E5D9B">
          <w:rPr>
            <w:rStyle w:val="Hipervnculo"/>
          </w:rPr>
          <w:t>Historias de Usuario: Restringir la cantidad de eventos</w:t>
        </w:r>
        <w:r>
          <w:rPr>
            <w:webHidden/>
          </w:rPr>
          <w:tab/>
        </w:r>
        <w:r>
          <w:rPr>
            <w:webHidden/>
          </w:rPr>
          <w:fldChar w:fldCharType="begin"/>
        </w:r>
        <w:r>
          <w:rPr>
            <w:webHidden/>
          </w:rPr>
          <w:instrText xml:space="preserve"> PAGEREF _Toc73576336 \h </w:instrText>
        </w:r>
        <w:r>
          <w:rPr>
            <w:webHidden/>
          </w:rPr>
        </w:r>
        <w:r>
          <w:rPr>
            <w:webHidden/>
          </w:rPr>
          <w:fldChar w:fldCharType="separate"/>
        </w:r>
        <w:r>
          <w:rPr>
            <w:webHidden/>
          </w:rPr>
          <w:t>12</w:t>
        </w:r>
        <w:r>
          <w:rPr>
            <w:webHidden/>
          </w:rPr>
          <w:fldChar w:fldCharType="end"/>
        </w:r>
      </w:hyperlink>
    </w:p>
    <w:p w14:paraId="4A3FE0E5" w14:textId="2B353145" w:rsidR="004170CF" w:rsidRDefault="004170CF">
      <w:pPr>
        <w:pStyle w:val="TDC1"/>
        <w:tabs>
          <w:tab w:val="left" w:pos="1100"/>
        </w:tabs>
        <w:rPr>
          <w:rFonts w:asciiTheme="minorHAnsi" w:eastAsiaTheme="minorEastAsia" w:hAnsiTheme="minorHAnsi" w:cstheme="minorBidi"/>
          <w:sz w:val="22"/>
          <w:lang w:eastAsia="es-EC" w:bidi="ar-SA"/>
        </w:rPr>
      </w:pPr>
      <w:hyperlink w:anchor="_Toc73576337" w:history="1">
        <w:r w:rsidRPr="004E5D9B">
          <w:rPr>
            <w:rStyle w:val="Hipervnculo"/>
          </w:rPr>
          <w:t>Tabla 5.</w:t>
        </w:r>
        <w:r>
          <w:rPr>
            <w:rFonts w:asciiTheme="minorHAnsi" w:eastAsiaTheme="minorEastAsia" w:hAnsiTheme="minorHAnsi" w:cstheme="minorBidi"/>
            <w:sz w:val="22"/>
            <w:lang w:eastAsia="es-EC" w:bidi="ar-SA"/>
          </w:rPr>
          <w:tab/>
        </w:r>
        <w:r w:rsidRPr="004E5D9B">
          <w:rPr>
            <w:rStyle w:val="Hipervnculo"/>
          </w:rPr>
          <w:t>Historias de Usuario: Permitir consultar mis eventos creados.</w:t>
        </w:r>
        <w:r>
          <w:rPr>
            <w:webHidden/>
          </w:rPr>
          <w:tab/>
        </w:r>
        <w:r>
          <w:rPr>
            <w:webHidden/>
          </w:rPr>
          <w:fldChar w:fldCharType="begin"/>
        </w:r>
        <w:r>
          <w:rPr>
            <w:webHidden/>
          </w:rPr>
          <w:instrText xml:space="preserve"> PAGEREF _Toc73576337 \h </w:instrText>
        </w:r>
        <w:r>
          <w:rPr>
            <w:webHidden/>
          </w:rPr>
        </w:r>
        <w:r>
          <w:rPr>
            <w:webHidden/>
          </w:rPr>
          <w:fldChar w:fldCharType="separate"/>
        </w:r>
        <w:r>
          <w:rPr>
            <w:webHidden/>
          </w:rPr>
          <w:t>13</w:t>
        </w:r>
        <w:r>
          <w:rPr>
            <w:webHidden/>
          </w:rPr>
          <w:fldChar w:fldCharType="end"/>
        </w:r>
      </w:hyperlink>
    </w:p>
    <w:p w14:paraId="0FA37F92" w14:textId="573BE465" w:rsidR="004170CF" w:rsidRDefault="004170CF">
      <w:pPr>
        <w:pStyle w:val="TDC1"/>
        <w:tabs>
          <w:tab w:val="left" w:pos="1100"/>
        </w:tabs>
        <w:rPr>
          <w:rFonts w:asciiTheme="minorHAnsi" w:eastAsiaTheme="minorEastAsia" w:hAnsiTheme="minorHAnsi" w:cstheme="minorBidi"/>
          <w:sz w:val="22"/>
          <w:lang w:eastAsia="es-EC" w:bidi="ar-SA"/>
        </w:rPr>
      </w:pPr>
      <w:hyperlink w:anchor="_Toc73576338" w:history="1">
        <w:r w:rsidRPr="004E5D9B">
          <w:rPr>
            <w:rStyle w:val="Hipervnculo"/>
          </w:rPr>
          <w:t>Tabla 6.</w:t>
        </w:r>
        <w:r>
          <w:rPr>
            <w:rFonts w:asciiTheme="minorHAnsi" w:eastAsiaTheme="minorEastAsia" w:hAnsiTheme="minorHAnsi" w:cstheme="minorBidi"/>
            <w:sz w:val="22"/>
            <w:lang w:eastAsia="es-EC" w:bidi="ar-SA"/>
          </w:rPr>
          <w:tab/>
        </w:r>
        <w:r w:rsidRPr="004E5D9B">
          <w:rPr>
            <w:rStyle w:val="Hipervnculo"/>
          </w:rPr>
          <w:t>Historias de Usuario: Permitir consultar los eventos en los que soy administrador.</w:t>
        </w:r>
        <w:r>
          <w:rPr>
            <w:webHidden/>
          </w:rPr>
          <w:tab/>
        </w:r>
        <w:r>
          <w:rPr>
            <w:webHidden/>
          </w:rPr>
          <w:fldChar w:fldCharType="begin"/>
        </w:r>
        <w:r>
          <w:rPr>
            <w:webHidden/>
          </w:rPr>
          <w:instrText xml:space="preserve"> PAGEREF _Toc73576338 \h </w:instrText>
        </w:r>
        <w:r>
          <w:rPr>
            <w:webHidden/>
          </w:rPr>
        </w:r>
        <w:r>
          <w:rPr>
            <w:webHidden/>
          </w:rPr>
          <w:fldChar w:fldCharType="separate"/>
        </w:r>
        <w:r>
          <w:rPr>
            <w:webHidden/>
          </w:rPr>
          <w:t>13</w:t>
        </w:r>
        <w:r>
          <w:rPr>
            <w:webHidden/>
          </w:rPr>
          <w:fldChar w:fldCharType="end"/>
        </w:r>
      </w:hyperlink>
    </w:p>
    <w:p w14:paraId="0E61B75E" w14:textId="6E71A033" w:rsidR="004170CF" w:rsidRDefault="004170CF">
      <w:pPr>
        <w:pStyle w:val="TDC1"/>
        <w:tabs>
          <w:tab w:val="left" w:pos="1100"/>
        </w:tabs>
        <w:rPr>
          <w:rFonts w:asciiTheme="minorHAnsi" w:eastAsiaTheme="minorEastAsia" w:hAnsiTheme="minorHAnsi" w:cstheme="minorBidi"/>
          <w:sz w:val="22"/>
          <w:lang w:eastAsia="es-EC" w:bidi="ar-SA"/>
        </w:rPr>
      </w:pPr>
      <w:hyperlink w:anchor="_Toc73576339" w:history="1">
        <w:r w:rsidRPr="004E5D9B">
          <w:rPr>
            <w:rStyle w:val="Hipervnculo"/>
          </w:rPr>
          <w:t>Tabla 7.</w:t>
        </w:r>
        <w:r>
          <w:rPr>
            <w:rFonts w:asciiTheme="minorHAnsi" w:eastAsiaTheme="minorEastAsia" w:hAnsiTheme="minorHAnsi" w:cstheme="minorBidi"/>
            <w:sz w:val="22"/>
            <w:lang w:eastAsia="es-EC" w:bidi="ar-SA"/>
          </w:rPr>
          <w:tab/>
        </w:r>
        <w:r w:rsidRPr="004E5D9B">
          <w:rPr>
            <w:rStyle w:val="Hipervnculo"/>
          </w:rPr>
          <w:t>Historias de Usuario: Permitir consultar eventos en los que participo, con y sin votos</w:t>
        </w:r>
        <w:r>
          <w:rPr>
            <w:webHidden/>
          </w:rPr>
          <w:tab/>
        </w:r>
        <w:r>
          <w:rPr>
            <w:webHidden/>
          </w:rPr>
          <w:fldChar w:fldCharType="begin"/>
        </w:r>
        <w:r>
          <w:rPr>
            <w:webHidden/>
          </w:rPr>
          <w:instrText xml:space="preserve"> PAGEREF _Toc73576339 \h </w:instrText>
        </w:r>
        <w:r>
          <w:rPr>
            <w:webHidden/>
          </w:rPr>
        </w:r>
        <w:r>
          <w:rPr>
            <w:webHidden/>
          </w:rPr>
          <w:fldChar w:fldCharType="separate"/>
        </w:r>
        <w:r>
          <w:rPr>
            <w:webHidden/>
          </w:rPr>
          <w:t>14</w:t>
        </w:r>
        <w:r>
          <w:rPr>
            <w:webHidden/>
          </w:rPr>
          <w:fldChar w:fldCharType="end"/>
        </w:r>
      </w:hyperlink>
    </w:p>
    <w:p w14:paraId="55C454E2" w14:textId="19F6DE06" w:rsidR="004170CF" w:rsidRDefault="004170CF">
      <w:pPr>
        <w:pStyle w:val="TDC1"/>
        <w:tabs>
          <w:tab w:val="left" w:pos="1100"/>
        </w:tabs>
        <w:rPr>
          <w:rFonts w:asciiTheme="minorHAnsi" w:eastAsiaTheme="minorEastAsia" w:hAnsiTheme="minorHAnsi" w:cstheme="minorBidi"/>
          <w:sz w:val="22"/>
          <w:lang w:eastAsia="es-EC" w:bidi="ar-SA"/>
        </w:rPr>
      </w:pPr>
      <w:hyperlink w:anchor="_Toc73576340" w:history="1">
        <w:r w:rsidRPr="004E5D9B">
          <w:rPr>
            <w:rStyle w:val="Hipervnculo"/>
          </w:rPr>
          <w:t>Tabla 8.</w:t>
        </w:r>
        <w:r>
          <w:rPr>
            <w:rFonts w:asciiTheme="minorHAnsi" w:eastAsiaTheme="minorEastAsia" w:hAnsiTheme="minorHAnsi" w:cstheme="minorBidi"/>
            <w:sz w:val="22"/>
            <w:lang w:eastAsia="es-EC" w:bidi="ar-SA"/>
          </w:rPr>
          <w:tab/>
        </w:r>
        <w:r w:rsidRPr="004E5D9B">
          <w:rPr>
            <w:rStyle w:val="Hipervnculo"/>
          </w:rPr>
          <w:t>Historias de Usuario: Permitir consultar eventos en los que soy candidato</w:t>
        </w:r>
        <w:r>
          <w:rPr>
            <w:webHidden/>
          </w:rPr>
          <w:tab/>
        </w:r>
        <w:r>
          <w:rPr>
            <w:webHidden/>
          </w:rPr>
          <w:fldChar w:fldCharType="begin"/>
        </w:r>
        <w:r>
          <w:rPr>
            <w:webHidden/>
          </w:rPr>
          <w:instrText xml:space="preserve"> PAGEREF _Toc73576340 \h </w:instrText>
        </w:r>
        <w:r>
          <w:rPr>
            <w:webHidden/>
          </w:rPr>
        </w:r>
        <w:r>
          <w:rPr>
            <w:webHidden/>
          </w:rPr>
          <w:fldChar w:fldCharType="separate"/>
        </w:r>
        <w:r>
          <w:rPr>
            <w:webHidden/>
          </w:rPr>
          <w:t>14</w:t>
        </w:r>
        <w:r>
          <w:rPr>
            <w:webHidden/>
          </w:rPr>
          <w:fldChar w:fldCharType="end"/>
        </w:r>
      </w:hyperlink>
    </w:p>
    <w:p w14:paraId="67F943BB" w14:textId="68F1299E" w:rsidR="004170CF" w:rsidRDefault="004170CF">
      <w:pPr>
        <w:pStyle w:val="TDC1"/>
        <w:tabs>
          <w:tab w:val="left" w:pos="1100"/>
        </w:tabs>
        <w:rPr>
          <w:rFonts w:asciiTheme="minorHAnsi" w:eastAsiaTheme="minorEastAsia" w:hAnsiTheme="minorHAnsi" w:cstheme="minorBidi"/>
          <w:sz w:val="22"/>
          <w:lang w:eastAsia="es-EC" w:bidi="ar-SA"/>
        </w:rPr>
      </w:pPr>
      <w:hyperlink w:anchor="_Toc73576341" w:history="1">
        <w:r w:rsidRPr="004E5D9B">
          <w:rPr>
            <w:rStyle w:val="Hipervnculo"/>
          </w:rPr>
          <w:t>Tabla 9.</w:t>
        </w:r>
        <w:r>
          <w:rPr>
            <w:rFonts w:asciiTheme="minorHAnsi" w:eastAsiaTheme="minorEastAsia" w:hAnsiTheme="minorHAnsi" w:cstheme="minorBidi"/>
            <w:sz w:val="22"/>
            <w:lang w:eastAsia="es-EC" w:bidi="ar-SA"/>
          </w:rPr>
          <w:tab/>
        </w:r>
        <w:r w:rsidRPr="004E5D9B">
          <w:rPr>
            <w:rStyle w:val="Hipervnculo"/>
          </w:rPr>
          <w:t>Historias de Usuario: Permitir Consultar Evento Específico con Detalle</w:t>
        </w:r>
        <w:r>
          <w:rPr>
            <w:webHidden/>
          </w:rPr>
          <w:tab/>
        </w:r>
        <w:r>
          <w:rPr>
            <w:webHidden/>
          </w:rPr>
          <w:fldChar w:fldCharType="begin"/>
        </w:r>
        <w:r>
          <w:rPr>
            <w:webHidden/>
          </w:rPr>
          <w:instrText xml:space="preserve"> PAGEREF _Toc73576341 \h </w:instrText>
        </w:r>
        <w:r>
          <w:rPr>
            <w:webHidden/>
          </w:rPr>
        </w:r>
        <w:r>
          <w:rPr>
            <w:webHidden/>
          </w:rPr>
          <w:fldChar w:fldCharType="separate"/>
        </w:r>
        <w:r>
          <w:rPr>
            <w:webHidden/>
          </w:rPr>
          <w:t>15</w:t>
        </w:r>
        <w:r>
          <w:rPr>
            <w:webHidden/>
          </w:rPr>
          <w:fldChar w:fldCharType="end"/>
        </w:r>
      </w:hyperlink>
    </w:p>
    <w:p w14:paraId="60A850C5" w14:textId="7FAB9644" w:rsidR="004170CF" w:rsidRDefault="004170CF">
      <w:pPr>
        <w:pStyle w:val="TDC1"/>
        <w:tabs>
          <w:tab w:val="left" w:pos="1320"/>
        </w:tabs>
        <w:rPr>
          <w:rFonts w:asciiTheme="minorHAnsi" w:eastAsiaTheme="minorEastAsia" w:hAnsiTheme="minorHAnsi" w:cstheme="minorBidi"/>
          <w:sz w:val="22"/>
          <w:lang w:eastAsia="es-EC" w:bidi="ar-SA"/>
        </w:rPr>
      </w:pPr>
      <w:hyperlink w:anchor="_Toc73576342" w:history="1">
        <w:r w:rsidRPr="004E5D9B">
          <w:rPr>
            <w:rStyle w:val="Hipervnculo"/>
          </w:rPr>
          <w:t>Tabla 10.</w:t>
        </w:r>
        <w:r>
          <w:rPr>
            <w:rFonts w:asciiTheme="minorHAnsi" w:eastAsiaTheme="minorEastAsia" w:hAnsiTheme="minorHAnsi" w:cstheme="minorBidi"/>
            <w:sz w:val="22"/>
            <w:lang w:eastAsia="es-EC" w:bidi="ar-SA"/>
          </w:rPr>
          <w:tab/>
        </w:r>
        <w:r w:rsidRPr="004E5D9B">
          <w:rPr>
            <w:rStyle w:val="Hipervnculo"/>
          </w:rPr>
          <w:t>Historias de Usuario: Permite consultar la lista de eventos existentes con filtros.</w:t>
        </w:r>
        <w:r>
          <w:rPr>
            <w:webHidden/>
          </w:rPr>
          <w:tab/>
        </w:r>
        <w:r>
          <w:rPr>
            <w:webHidden/>
          </w:rPr>
          <w:fldChar w:fldCharType="begin"/>
        </w:r>
        <w:r>
          <w:rPr>
            <w:webHidden/>
          </w:rPr>
          <w:instrText xml:space="preserve"> PAGEREF _Toc73576342 \h </w:instrText>
        </w:r>
        <w:r>
          <w:rPr>
            <w:webHidden/>
          </w:rPr>
        </w:r>
        <w:r>
          <w:rPr>
            <w:webHidden/>
          </w:rPr>
          <w:fldChar w:fldCharType="separate"/>
        </w:r>
        <w:r>
          <w:rPr>
            <w:webHidden/>
          </w:rPr>
          <w:t>15</w:t>
        </w:r>
        <w:r>
          <w:rPr>
            <w:webHidden/>
          </w:rPr>
          <w:fldChar w:fldCharType="end"/>
        </w:r>
      </w:hyperlink>
    </w:p>
    <w:p w14:paraId="342F8EBA" w14:textId="66403FE5" w:rsidR="004170CF" w:rsidRDefault="004170CF">
      <w:pPr>
        <w:pStyle w:val="TDC1"/>
        <w:tabs>
          <w:tab w:val="left" w:pos="1320"/>
        </w:tabs>
        <w:rPr>
          <w:rFonts w:asciiTheme="minorHAnsi" w:eastAsiaTheme="minorEastAsia" w:hAnsiTheme="minorHAnsi" w:cstheme="minorBidi"/>
          <w:sz w:val="22"/>
          <w:lang w:eastAsia="es-EC" w:bidi="ar-SA"/>
        </w:rPr>
      </w:pPr>
      <w:hyperlink w:anchor="_Toc73576343" w:history="1">
        <w:r w:rsidRPr="004E5D9B">
          <w:rPr>
            <w:rStyle w:val="Hipervnculo"/>
          </w:rPr>
          <w:t>Tabla 11.</w:t>
        </w:r>
        <w:r>
          <w:rPr>
            <w:rFonts w:asciiTheme="minorHAnsi" w:eastAsiaTheme="minorEastAsia" w:hAnsiTheme="minorHAnsi" w:cstheme="minorBidi"/>
            <w:sz w:val="22"/>
            <w:lang w:eastAsia="es-EC" w:bidi="ar-SA"/>
          </w:rPr>
          <w:tab/>
        </w:r>
        <w:r w:rsidRPr="004E5D9B">
          <w:rPr>
            <w:rStyle w:val="Hipervnculo"/>
          </w:rPr>
          <w:t>Historias de Usuario: Permite consultar la lista de usuarios.</w:t>
        </w:r>
        <w:r>
          <w:rPr>
            <w:webHidden/>
          </w:rPr>
          <w:tab/>
        </w:r>
        <w:r>
          <w:rPr>
            <w:webHidden/>
          </w:rPr>
          <w:fldChar w:fldCharType="begin"/>
        </w:r>
        <w:r>
          <w:rPr>
            <w:webHidden/>
          </w:rPr>
          <w:instrText xml:space="preserve"> PAGEREF _Toc73576343 \h </w:instrText>
        </w:r>
        <w:r>
          <w:rPr>
            <w:webHidden/>
          </w:rPr>
        </w:r>
        <w:r>
          <w:rPr>
            <w:webHidden/>
          </w:rPr>
          <w:fldChar w:fldCharType="separate"/>
        </w:r>
        <w:r>
          <w:rPr>
            <w:webHidden/>
          </w:rPr>
          <w:t>16</w:t>
        </w:r>
        <w:r>
          <w:rPr>
            <w:webHidden/>
          </w:rPr>
          <w:fldChar w:fldCharType="end"/>
        </w:r>
      </w:hyperlink>
    </w:p>
    <w:p w14:paraId="1F834466" w14:textId="2BF9DBA4" w:rsidR="004170CF" w:rsidRDefault="004170CF">
      <w:pPr>
        <w:pStyle w:val="TDC1"/>
        <w:tabs>
          <w:tab w:val="left" w:pos="1320"/>
        </w:tabs>
        <w:rPr>
          <w:rFonts w:asciiTheme="minorHAnsi" w:eastAsiaTheme="minorEastAsia" w:hAnsiTheme="minorHAnsi" w:cstheme="minorBidi"/>
          <w:sz w:val="22"/>
          <w:lang w:eastAsia="es-EC" w:bidi="ar-SA"/>
        </w:rPr>
      </w:pPr>
      <w:hyperlink w:anchor="_Toc73576344" w:history="1">
        <w:r w:rsidRPr="004E5D9B">
          <w:rPr>
            <w:rStyle w:val="Hipervnculo"/>
          </w:rPr>
          <w:t>Tabla 12.</w:t>
        </w:r>
        <w:r>
          <w:rPr>
            <w:rFonts w:asciiTheme="minorHAnsi" w:eastAsiaTheme="minorEastAsia" w:hAnsiTheme="minorHAnsi" w:cstheme="minorBidi"/>
            <w:sz w:val="22"/>
            <w:lang w:eastAsia="es-EC" w:bidi="ar-SA"/>
          </w:rPr>
          <w:tab/>
        </w:r>
        <w:r w:rsidRPr="004E5D9B">
          <w:rPr>
            <w:rStyle w:val="Hipervnculo"/>
          </w:rPr>
          <w:t>Historias de Usuario: Permite consultar un usuario específico con su detalle.</w:t>
        </w:r>
        <w:r>
          <w:rPr>
            <w:webHidden/>
          </w:rPr>
          <w:tab/>
        </w:r>
        <w:r>
          <w:rPr>
            <w:webHidden/>
          </w:rPr>
          <w:fldChar w:fldCharType="begin"/>
        </w:r>
        <w:r>
          <w:rPr>
            <w:webHidden/>
          </w:rPr>
          <w:instrText xml:space="preserve"> PAGEREF _Toc73576344 \h </w:instrText>
        </w:r>
        <w:r>
          <w:rPr>
            <w:webHidden/>
          </w:rPr>
        </w:r>
        <w:r>
          <w:rPr>
            <w:webHidden/>
          </w:rPr>
          <w:fldChar w:fldCharType="separate"/>
        </w:r>
        <w:r>
          <w:rPr>
            <w:webHidden/>
          </w:rPr>
          <w:t>16</w:t>
        </w:r>
        <w:r>
          <w:rPr>
            <w:webHidden/>
          </w:rPr>
          <w:fldChar w:fldCharType="end"/>
        </w:r>
      </w:hyperlink>
    </w:p>
    <w:p w14:paraId="09E3B3D5" w14:textId="1730EBB4" w:rsidR="004170CF" w:rsidRDefault="004170CF">
      <w:pPr>
        <w:pStyle w:val="TDC1"/>
        <w:tabs>
          <w:tab w:val="left" w:pos="1320"/>
        </w:tabs>
        <w:rPr>
          <w:rFonts w:asciiTheme="minorHAnsi" w:eastAsiaTheme="minorEastAsia" w:hAnsiTheme="minorHAnsi" w:cstheme="minorBidi"/>
          <w:sz w:val="22"/>
          <w:lang w:eastAsia="es-EC" w:bidi="ar-SA"/>
        </w:rPr>
      </w:pPr>
      <w:hyperlink w:anchor="_Toc73576345" w:history="1">
        <w:r w:rsidRPr="004E5D9B">
          <w:rPr>
            <w:rStyle w:val="Hipervnculo"/>
          </w:rPr>
          <w:t>Tabla 13.</w:t>
        </w:r>
        <w:r>
          <w:rPr>
            <w:rFonts w:asciiTheme="minorHAnsi" w:eastAsiaTheme="minorEastAsia" w:hAnsiTheme="minorHAnsi" w:cstheme="minorBidi"/>
            <w:sz w:val="22"/>
            <w:lang w:eastAsia="es-EC" w:bidi="ar-SA"/>
          </w:rPr>
          <w:tab/>
        </w:r>
        <w:r w:rsidRPr="004E5D9B">
          <w:rPr>
            <w:rStyle w:val="Hipervnculo"/>
          </w:rPr>
          <w:t>Historias de Usuario: Permitir Actualizar datos del usuario</w:t>
        </w:r>
        <w:r>
          <w:rPr>
            <w:webHidden/>
          </w:rPr>
          <w:tab/>
        </w:r>
        <w:r>
          <w:rPr>
            <w:webHidden/>
          </w:rPr>
          <w:fldChar w:fldCharType="begin"/>
        </w:r>
        <w:r>
          <w:rPr>
            <w:webHidden/>
          </w:rPr>
          <w:instrText xml:space="preserve"> PAGEREF _Toc73576345 \h </w:instrText>
        </w:r>
        <w:r>
          <w:rPr>
            <w:webHidden/>
          </w:rPr>
        </w:r>
        <w:r>
          <w:rPr>
            <w:webHidden/>
          </w:rPr>
          <w:fldChar w:fldCharType="separate"/>
        </w:r>
        <w:r>
          <w:rPr>
            <w:webHidden/>
          </w:rPr>
          <w:t>17</w:t>
        </w:r>
        <w:r>
          <w:rPr>
            <w:webHidden/>
          </w:rPr>
          <w:fldChar w:fldCharType="end"/>
        </w:r>
      </w:hyperlink>
    </w:p>
    <w:p w14:paraId="7F769D62" w14:textId="4738F0B5" w:rsidR="004170CF" w:rsidRDefault="004170CF">
      <w:pPr>
        <w:pStyle w:val="TDC1"/>
        <w:tabs>
          <w:tab w:val="left" w:pos="1320"/>
        </w:tabs>
        <w:rPr>
          <w:rFonts w:asciiTheme="minorHAnsi" w:eastAsiaTheme="minorEastAsia" w:hAnsiTheme="minorHAnsi" w:cstheme="minorBidi"/>
          <w:sz w:val="22"/>
          <w:lang w:eastAsia="es-EC" w:bidi="ar-SA"/>
        </w:rPr>
      </w:pPr>
      <w:hyperlink w:anchor="_Toc73576346" w:history="1">
        <w:r w:rsidRPr="004E5D9B">
          <w:rPr>
            <w:rStyle w:val="Hipervnculo"/>
          </w:rPr>
          <w:t>Tabla 14.</w:t>
        </w:r>
        <w:r>
          <w:rPr>
            <w:rFonts w:asciiTheme="minorHAnsi" w:eastAsiaTheme="minorEastAsia" w:hAnsiTheme="minorHAnsi" w:cstheme="minorBidi"/>
            <w:sz w:val="22"/>
            <w:lang w:eastAsia="es-EC" w:bidi="ar-SA"/>
          </w:rPr>
          <w:tab/>
        </w:r>
        <w:r w:rsidRPr="004E5D9B">
          <w:rPr>
            <w:rStyle w:val="Hipervnculo"/>
          </w:rPr>
          <w:t>Historias de Usuario: Permitir consultar mis datos de usuario</w:t>
        </w:r>
        <w:r>
          <w:rPr>
            <w:webHidden/>
          </w:rPr>
          <w:tab/>
        </w:r>
        <w:r>
          <w:rPr>
            <w:webHidden/>
          </w:rPr>
          <w:fldChar w:fldCharType="begin"/>
        </w:r>
        <w:r>
          <w:rPr>
            <w:webHidden/>
          </w:rPr>
          <w:instrText xml:space="preserve"> PAGEREF _Toc73576346 \h </w:instrText>
        </w:r>
        <w:r>
          <w:rPr>
            <w:webHidden/>
          </w:rPr>
        </w:r>
        <w:r>
          <w:rPr>
            <w:webHidden/>
          </w:rPr>
          <w:fldChar w:fldCharType="separate"/>
        </w:r>
        <w:r>
          <w:rPr>
            <w:webHidden/>
          </w:rPr>
          <w:t>17</w:t>
        </w:r>
        <w:r>
          <w:rPr>
            <w:webHidden/>
          </w:rPr>
          <w:fldChar w:fldCharType="end"/>
        </w:r>
      </w:hyperlink>
    </w:p>
    <w:p w14:paraId="0480C2D9" w14:textId="3B463C33" w:rsidR="004170CF" w:rsidRDefault="004170CF">
      <w:pPr>
        <w:pStyle w:val="TDC1"/>
        <w:tabs>
          <w:tab w:val="left" w:pos="1320"/>
        </w:tabs>
        <w:rPr>
          <w:rFonts w:asciiTheme="minorHAnsi" w:eastAsiaTheme="minorEastAsia" w:hAnsiTheme="minorHAnsi" w:cstheme="minorBidi"/>
          <w:sz w:val="22"/>
          <w:lang w:eastAsia="es-EC" w:bidi="ar-SA"/>
        </w:rPr>
      </w:pPr>
      <w:hyperlink w:anchor="_Toc73576347" w:history="1">
        <w:r w:rsidRPr="004E5D9B">
          <w:rPr>
            <w:rStyle w:val="Hipervnculo"/>
          </w:rPr>
          <w:t>Tabla 15.</w:t>
        </w:r>
        <w:r>
          <w:rPr>
            <w:rFonts w:asciiTheme="minorHAnsi" w:eastAsiaTheme="minorEastAsia" w:hAnsiTheme="minorHAnsi" w:cstheme="minorBidi"/>
            <w:sz w:val="22"/>
            <w:lang w:eastAsia="es-EC" w:bidi="ar-SA"/>
          </w:rPr>
          <w:tab/>
        </w:r>
        <w:r w:rsidRPr="004E5D9B">
          <w:rPr>
            <w:rStyle w:val="Hipervnculo"/>
          </w:rPr>
          <w:t>Historias de Usuario: Permitir recuperar contraseña</w:t>
        </w:r>
        <w:r>
          <w:rPr>
            <w:webHidden/>
          </w:rPr>
          <w:tab/>
        </w:r>
        <w:r>
          <w:rPr>
            <w:webHidden/>
          </w:rPr>
          <w:fldChar w:fldCharType="begin"/>
        </w:r>
        <w:r>
          <w:rPr>
            <w:webHidden/>
          </w:rPr>
          <w:instrText xml:space="preserve"> PAGEREF _Toc73576347 \h </w:instrText>
        </w:r>
        <w:r>
          <w:rPr>
            <w:webHidden/>
          </w:rPr>
        </w:r>
        <w:r>
          <w:rPr>
            <w:webHidden/>
          </w:rPr>
          <w:fldChar w:fldCharType="separate"/>
        </w:r>
        <w:r>
          <w:rPr>
            <w:webHidden/>
          </w:rPr>
          <w:t>18</w:t>
        </w:r>
        <w:r>
          <w:rPr>
            <w:webHidden/>
          </w:rPr>
          <w:fldChar w:fldCharType="end"/>
        </w:r>
      </w:hyperlink>
    </w:p>
    <w:p w14:paraId="5ABFB740" w14:textId="790BFC14" w:rsidR="004170CF" w:rsidRDefault="004170CF">
      <w:pPr>
        <w:pStyle w:val="TDC1"/>
        <w:tabs>
          <w:tab w:val="left" w:pos="1320"/>
        </w:tabs>
        <w:rPr>
          <w:rFonts w:asciiTheme="minorHAnsi" w:eastAsiaTheme="minorEastAsia" w:hAnsiTheme="minorHAnsi" w:cstheme="minorBidi"/>
          <w:sz w:val="22"/>
          <w:lang w:eastAsia="es-EC" w:bidi="ar-SA"/>
        </w:rPr>
      </w:pPr>
      <w:hyperlink w:anchor="_Toc73576348" w:history="1">
        <w:r w:rsidRPr="004E5D9B">
          <w:rPr>
            <w:rStyle w:val="Hipervnculo"/>
          </w:rPr>
          <w:t>Tabla 16.</w:t>
        </w:r>
        <w:r>
          <w:rPr>
            <w:rFonts w:asciiTheme="minorHAnsi" w:eastAsiaTheme="minorEastAsia" w:hAnsiTheme="minorHAnsi" w:cstheme="minorBidi"/>
            <w:sz w:val="22"/>
            <w:lang w:eastAsia="es-EC" w:bidi="ar-SA"/>
          </w:rPr>
          <w:tab/>
        </w:r>
        <w:r w:rsidRPr="004E5D9B">
          <w:rPr>
            <w:rStyle w:val="Hipervnculo"/>
          </w:rPr>
          <w:t>Historias de Usuario: Permitir consultar participantes del evento.</w:t>
        </w:r>
        <w:r>
          <w:rPr>
            <w:webHidden/>
          </w:rPr>
          <w:tab/>
        </w:r>
        <w:r>
          <w:rPr>
            <w:webHidden/>
          </w:rPr>
          <w:fldChar w:fldCharType="begin"/>
        </w:r>
        <w:r>
          <w:rPr>
            <w:webHidden/>
          </w:rPr>
          <w:instrText xml:space="preserve"> PAGEREF _Toc73576348 \h </w:instrText>
        </w:r>
        <w:r>
          <w:rPr>
            <w:webHidden/>
          </w:rPr>
        </w:r>
        <w:r>
          <w:rPr>
            <w:webHidden/>
          </w:rPr>
          <w:fldChar w:fldCharType="separate"/>
        </w:r>
        <w:r>
          <w:rPr>
            <w:webHidden/>
          </w:rPr>
          <w:t>18</w:t>
        </w:r>
        <w:r>
          <w:rPr>
            <w:webHidden/>
          </w:rPr>
          <w:fldChar w:fldCharType="end"/>
        </w:r>
      </w:hyperlink>
    </w:p>
    <w:p w14:paraId="07E609D7" w14:textId="54E8D521" w:rsidR="004170CF" w:rsidRDefault="004170CF">
      <w:pPr>
        <w:pStyle w:val="TDC1"/>
        <w:tabs>
          <w:tab w:val="left" w:pos="1320"/>
        </w:tabs>
        <w:rPr>
          <w:rFonts w:asciiTheme="minorHAnsi" w:eastAsiaTheme="minorEastAsia" w:hAnsiTheme="minorHAnsi" w:cstheme="minorBidi"/>
          <w:sz w:val="22"/>
          <w:lang w:eastAsia="es-EC" w:bidi="ar-SA"/>
        </w:rPr>
      </w:pPr>
      <w:hyperlink w:anchor="_Toc73576349" w:history="1">
        <w:r w:rsidRPr="004E5D9B">
          <w:rPr>
            <w:rStyle w:val="Hipervnculo"/>
          </w:rPr>
          <w:t>Tabla 17.</w:t>
        </w:r>
        <w:r>
          <w:rPr>
            <w:rFonts w:asciiTheme="minorHAnsi" w:eastAsiaTheme="minorEastAsia" w:hAnsiTheme="minorHAnsi" w:cstheme="minorBidi"/>
            <w:sz w:val="22"/>
            <w:lang w:eastAsia="es-EC" w:bidi="ar-SA"/>
          </w:rPr>
          <w:tab/>
        </w:r>
        <w:r w:rsidRPr="004E5D9B">
          <w:rPr>
            <w:rStyle w:val="Hipervnculo"/>
          </w:rPr>
          <w:t>Historias de Usuario: Permitir consultar candidatos del evento.</w:t>
        </w:r>
        <w:r>
          <w:rPr>
            <w:webHidden/>
          </w:rPr>
          <w:tab/>
        </w:r>
        <w:r>
          <w:rPr>
            <w:webHidden/>
          </w:rPr>
          <w:fldChar w:fldCharType="begin"/>
        </w:r>
        <w:r>
          <w:rPr>
            <w:webHidden/>
          </w:rPr>
          <w:instrText xml:space="preserve"> PAGEREF _Toc73576349 \h </w:instrText>
        </w:r>
        <w:r>
          <w:rPr>
            <w:webHidden/>
          </w:rPr>
        </w:r>
        <w:r>
          <w:rPr>
            <w:webHidden/>
          </w:rPr>
          <w:fldChar w:fldCharType="separate"/>
        </w:r>
        <w:r>
          <w:rPr>
            <w:webHidden/>
          </w:rPr>
          <w:t>19</w:t>
        </w:r>
        <w:r>
          <w:rPr>
            <w:webHidden/>
          </w:rPr>
          <w:fldChar w:fldCharType="end"/>
        </w:r>
      </w:hyperlink>
    </w:p>
    <w:p w14:paraId="1F142CB0" w14:textId="39111A76" w:rsidR="004170CF" w:rsidRDefault="004170CF">
      <w:pPr>
        <w:pStyle w:val="TDC1"/>
        <w:tabs>
          <w:tab w:val="left" w:pos="1320"/>
        </w:tabs>
        <w:rPr>
          <w:rFonts w:asciiTheme="minorHAnsi" w:eastAsiaTheme="minorEastAsia" w:hAnsiTheme="minorHAnsi" w:cstheme="minorBidi"/>
          <w:sz w:val="22"/>
          <w:lang w:eastAsia="es-EC" w:bidi="ar-SA"/>
        </w:rPr>
      </w:pPr>
      <w:hyperlink w:anchor="_Toc73576350" w:history="1">
        <w:r w:rsidRPr="004E5D9B">
          <w:rPr>
            <w:rStyle w:val="Hipervnculo"/>
          </w:rPr>
          <w:t>Tabla 18.</w:t>
        </w:r>
        <w:r>
          <w:rPr>
            <w:rFonts w:asciiTheme="minorHAnsi" w:eastAsiaTheme="minorEastAsia" w:hAnsiTheme="minorHAnsi" w:cstheme="minorBidi"/>
            <w:sz w:val="22"/>
            <w:lang w:eastAsia="es-EC" w:bidi="ar-SA"/>
          </w:rPr>
          <w:tab/>
        </w:r>
        <w:r w:rsidRPr="004E5D9B">
          <w:rPr>
            <w:rStyle w:val="Hipervnculo"/>
          </w:rPr>
          <w:t>Historias de Usuario: Permitir consultar candidatos con detalle del evento.</w:t>
        </w:r>
        <w:r>
          <w:rPr>
            <w:webHidden/>
          </w:rPr>
          <w:tab/>
        </w:r>
        <w:r>
          <w:rPr>
            <w:webHidden/>
          </w:rPr>
          <w:fldChar w:fldCharType="begin"/>
        </w:r>
        <w:r>
          <w:rPr>
            <w:webHidden/>
          </w:rPr>
          <w:instrText xml:space="preserve"> PAGEREF _Toc73576350 \h </w:instrText>
        </w:r>
        <w:r>
          <w:rPr>
            <w:webHidden/>
          </w:rPr>
        </w:r>
        <w:r>
          <w:rPr>
            <w:webHidden/>
          </w:rPr>
          <w:fldChar w:fldCharType="separate"/>
        </w:r>
        <w:r>
          <w:rPr>
            <w:webHidden/>
          </w:rPr>
          <w:t>19</w:t>
        </w:r>
        <w:r>
          <w:rPr>
            <w:webHidden/>
          </w:rPr>
          <w:fldChar w:fldCharType="end"/>
        </w:r>
      </w:hyperlink>
    </w:p>
    <w:p w14:paraId="64031C86" w14:textId="20AF37ED" w:rsidR="004170CF" w:rsidRDefault="004170CF">
      <w:pPr>
        <w:pStyle w:val="TDC1"/>
        <w:tabs>
          <w:tab w:val="left" w:pos="1320"/>
        </w:tabs>
        <w:rPr>
          <w:rFonts w:asciiTheme="minorHAnsi" w:eastAsiaTheme="minorEastAsia" w:hAnsiTheme="minorHAnsi" w:cstheme="minorBidi"/>
          <w:sz w:val="22"/>
          <w:lang w:eastAsia="es-EC" w:bidi="ar-SA"/>
        </w:rPr>
      </w:pPr>
      <w:hyperlink w:anchor="_Toc73576351" w:history="1">
        <w:r w:rsidRPr="004E5D9B">
          <w:rPr>
            <w:rStyle w:val="Hipervnculo"/>
          </w:rPr>
          <w:t>Tabla 19.</w:t>
        </w:r>
        <w:r>
          <w:rPr>
            <w:rFonts w:asciiTheme="minorHAnsi" w:eastAsiaTheme="minorEastAsia" w:hAnsiTheme="minorHAnsi" w:cstheme="minorBidi"/>
            <w:sz w:val="22"/>
            <w:lang w:eastAsia="es-EC" w:bidi="ar-SA"/>
          </w:rPr>
          <w:tab/>
        </w:r>
        <w:r w:rsidRPr="004E5D9B">
          <w:rPr>
            <w:rStyle w:val="Hipervnculo"/>
          </w:rPr>
          <w:t>Historias de Usuario: Permitir consultar un candidato específico del evento con detalles.</w:t>
        </w:r>
        <w:r>
          <w:rPr>
            <w:webHidden/>
          </w:rPr>
          <w:tab/>
        </w:r>
        <w:r>
          <w:rPr>
            <w:webHidden/>
          </w:rPr>
          <w:fldChar w:fldCharType="begin"/>
        </w:r>
        <w:r>
          <w:rPr>
            <w:webHidden/>
          </w:rPr>
          <w:instrText xml:space="preserve"> PAGEREF _Toc73576351 \h </w:instrText>
        </w:r>
        <w:r>
          <w:rPr>
            <w:webHidden/>
          </w:rPr>
        </w:r>
        <w:r>
          <w:rPr>
            <w:webHidden/>
          </w:rPr>
          <w:fldChar w:fldCharType="separate"/>
        </w:r>
        <w:r>
          <w:rPr>
            <w:webHidden/>
          </w:rPr>
          <w:t>20</w:t>
        </w:r>
        <w:r>
          <w:rPr>
            <w:webHidden/>
          </w:rPr>
          <w:fldChar w:fldCharType="end"/>
        </w:r>
      </w:hyperlink>
    </w:p>
    <w:p w14:paraId="666A308C" w14:textId="1C8C9A0F" w:rsidR="004170CF" w:rsidRDefault="004170CF">
      <w:pPr>
        <w:pStyle w:val="TDC1"/>
        <w:tabs>
          <w:tab w:val="left" w:pos="1320"/>
        </w:tabs>
        <w:rPr>
          <w:rFonts w:asciiTheme="minorHAnsi" w:eastAsiaTheme="minorEastAsia" w:hAnsiTheme="minorHAnsi" w:cstheme="minorBidi"/>
          <w:sz w:val="22"/>
          <w:lang w:eastAsia="es-EC" w:bidi="ar-SA"/>
        </w:rPr>
      </w:pPr>
      <w:hyperlink w:anchor="_Toc73576352" w:history="1">
        <w:r w:rsidRPr="004E5D9B">
          <w:rPr>
            <w:rStyle w:val="Hipervnculo"/>
          </w:rPr>
          <w:t>Tabla 20.</w:t>
        </w:r>
        <w:r>
          <w:rPr>
            <w:rFonts w:asciiTheme="minorHAnsi" w:eastAsiaTheme="minorEastAsia" w:hAnsiTheme="minorHAnsi" w:cstheme="minorBidi"/>
            <w:sz w:val="22"/>
            <w:lang w:eastAsia="es-EC" w:bidi="ar-SA"/>
          </w:rPr>
          <w:tab/>
        </w:r>
        <w:r w:rsidRPr="004E5D9B">
          <w:rPr>
            <w:rStyle w:val="Hipervnculo"/>
          </w:rPr>
          <w:t>Historias de Usuario: Permitir consultar los resultados del evento</w:t>
        </w:r>
        <w:r>
          <w:rPr>
            <w:webHidden/>
          </w:rPr>
          <w:tab/>
        </w:r>
        <w:r>
          <w:rPr>
            <w:webHidden/>
          </w:rPr>
          <w:fldChar w:fldCharType="begin"/>
        </w:r>
        <w:r>
          <w:rPr>
            <w:webHidden/>
          </w:rPr>
          <w:instrText xml:space="preserve"> PAGEREF _Toc73576352 \h </w:instrText>
        </w:r>
        <w:r>
          <w:rPr>
            <w:webHidden/>
          </w:rPr>
        </w:r>
        <w:r>
          <w:rPr>
            <w:webHidden/>
          </w:rPr>
          <w:fldChar w:fldCharType="separate"/>
        </w:r>
        <w:r>
          <w:rPr>
            <w:webHidden/>
          </w:rPr>
          <w:t>20</w:t>
        </w:r>
        <w:r>
          <w:rPr>
            <w:webHidden/>
          </w:rPr>
          <w:fldChar w:fldCharType="end"/>
        </w:r>
      </w:hyperlink>
    </w:p>
    <w:p w14:paraId="12D54BF8" w14:textId="0A3535B4" w:rsidR="004170CF" w:rsidRDefault="004170CF">
      <w:pPr>
        <w:pStyle w:val="TDC1"/>
        <w:tabs>
          <w:tab w:val="left" w:pos="1320"/>
        </w:tabs>
        <w:rPr>
          <w:rFonts w:asciiTheme="minorHAnsi" w:eastAsiaTheme="minorEastAsia" w:hAnsiTheme="minorHAnsi" w:cstheme="minorBidi"/>
          <w:sz w:val="22"/>
          <w:lang w:eastAsia="es-EC" w:bidi="ar-SA"/>
        </w:rPr>
      </w:pPr>
      <w:hyperlink w:anchor="_Toc73576353" w:history="1">
        <w:r w:rsidRPr="004E5D9B">
          <w:rPr>
            <w:rStyle w:val="Hipervnculo"/>
          </w:rPr>
          <w:t>Tabla 21.</w:t>
        </w:r>
        <w:r>
          <w:rPr>
            <w:rFonts w:asciiTheme="minorHAnsi" w:eastAsiaTheme="minorEastAsia" w:hAnsiTheme="minorHAnsi" w:cstheme="minorBidi"/>
            <w:sz w:val="22"/>
            <w:lang w:eastAsia="es-EC" w:bidi="ar-SA"/>
          </w:rPr>
          <w:tab/>
        </w:r>
        <w:r w:rsidRPr="004E5D9B">
          <w:rPr>
            <w:rStyle w:val="Hipervnculo"/>
          </w:rPr>
          <w:t>Historias de Usuario: Permitir agregar más administradores al evento</w:t>
        </w:r>
        <w:r>
          <w:rPr>
            <w:webHidden/>
          </w:rPr>
          <w:tab/>
        </w:r>
        <w:r>
          <w:rPr>
            <w:webHidden/>
          </w:rPr>
          <w:fldChar w:fldCharType="begin"/>
        </w:r>
        <w:r>
          <w:rPr>
            <w:webHidden/>
          </w:rPr>
          <w:instrText xml:space="preserve"> PAGEREF _Toc73576353 \h </w:instrText>
        </w:r>
        <w:r>
          <w:rPr>
            <w:webHidden/>
          </w:rPr>
        </w:r>
        <w:r>
          <w:rPr>
            <w:webHidden/>
          </w:rPr>
          <w:fldChar w:fldCharType="separate"/>
        </w:r>
        <w:r>
          <w:rPr>
            <w:webHidden/>
          </w:rPr>
          <w:t>21</w:t>
        </w:r>
        <w:r>
          <w:rPr>
            <w:webHidden/>
          </w:rPr>
          <w:fldChar w:fldCharType="end"/>
        </w:r>
      </w:hyperlink>
    </w:p>
    <w:p w14:paraId="1BD02C28" w14:textId="0EB07578" w:rsidR="004170CF" w:rsidRDefault="004170CF">
      <w:pPr>
        <w:pStyle w:val="TDC1"/>
        <w:tabs>
          <w:tab w:val="left" w:pos="1320"/>
        </w:tabs>
        <w:rPr>
          <w:rFonts w:asciiTheme="minorHAnsi" w:eastAsiaTheme="minorEastAsia" w:hAnsiTheme="minorHAnsi" w:cstheme="minorBidi"/>
          <w:sz w:val="22"/>
          <w:lang w:eastAsia="es-EC" w:bidi="ar-SA"/>
        </w:rPr>
      </w:pPr>
      <w:hyperlink w:anchor="_Toc73576354" w:history="1">
        <w:r w:rsidRPr="004E5D9B">
          <w:rPr>
            <w:rStyle w:val="Hipervnculo"/>
          </w:rPr>
          <w:t>Tabla 22.</w:t>
        </w:r>
        <w:r>
          <w:rPr>
            <w:rFonts w:asciiTheme="minorHAnsi" w:eastAsiaTheme="minorEastAsia" w:hAnsiTheme="minorHAnsi" w:cstheme="minorBidi"/>
            <w:sz w:val="22"/>
            <w:lang w:eastAsia="es-EC" w:bidi="ar-SA"/>
          </w:rPr>
          <w:tab/>
        </w:r>
        <w:r w:rsidRPr="004E5D9B">
          <w:rPr>
            <w:rStyle w:val="Hipervnculo"/>
          </w:rPr>
          <w:t>Historias de Usuario: Permitir activar o desactivar administrador de eventos</w:t>
        </w:r>
        <w:r>
          <w:rPr>
            <w:webHidden/>
          </w:rPr>
          <w:tab/>
        </w:r>
        <w:r>
          <w:rPr>
            <w:webHidden/>
          </w:rPr>
          <w:fldChar w:fldCharType="begin"/>
        </w:r>
        <w:r>
          <w:rPr>
            <w:webHidden/>
          </w:rPr>
          <w:instrText xml:space="preserve"> PAGEREF _Toc73576354 \h </w:instrText>
        </w:r>
        <w:r>
          <w:rPr>
            <w:webHidden/>
          </w:rPr>
        </w:r>
        <w:r>
          <w:rPr>
            <w:webHidden/>
          </w:rPr>
          <w:fldChar w:fldCharType="separate"/>
        </w:r>
        <w:r>
          <w:rPr>
            <w:webHidden/>
          </w:rPr>
          <w:t>21</w:t>
        </w:r>
        <w:r>
          <w:rPr>
            <w:webHidden/>
          </w:rPr>
          <w:fldChar w:fldCharType="end"/>
        </w:r>
      </w:hyperlink>
    </w:p>
    <w:p w14:paraId="1C3AC3D0" w14:textId="1ADE182D" w:rsidR="004170CF" w:rsidRDefault="004170CF">
      <w:pPr>
        <w:pStyle w:val="TDC1"/>
        <w:tabs>
          <w:tab w:val="left" w:pos="1320"/>
        </w:tabs>
        <w:rPr>
          <w:rFonts w:asciiTheme="minorHAnsi" w:eastAsiaTheme="minorEastAsia" w:hAnsiTheme="minorHAnsi" w:cstheme="minorBidi"/>
          <w:sz w:val="22"/>
          <w:lang w:eastAsia="es-EC" w:bidi="ar-SA"/>
        </w:rPr>
      </w:pPr>
      <w:hyperlink w:anchor="_Toc73576355" w:history="1">
        <w:r w:rsidRPr="004E5D9B">
          <w:rPr>
            <w:rStyle w:val="Hipervnculo"/>
          </w:rPr>
          <w:t>Tabla 23.</w:t>
        </w:r>
        <w:r>
          <w:rPr>
            <w:rFonts w:asciiTheme="minorHAnsi" w:eastAsiaTheme="minorEastAsia" w:hAnsiTheme="minorHAnsi" w:cstheme="minorBidi"/>
            <w:sz w:val="22"/>
            <w:lang w:eastAsia="es-EC" w:bidi="ar-SA"/>
          </w:rPr>
          <w:tab/>
        </w:r>
        <w:r w:rsidRPr="004E5D9B">
          <w:rPr>
            <w:rStyle w:val="Hipervnculo"/>
          </w:rPr>
          <w:t>Historias de Usuario: Permitir activar o desactivar eventos</w:t>
        </w:r>
        <w:r>
          <w:rPr>
            <w:webHidden/>
          </w:rPr>
          <w:tab/>
        </w:r>
        <w:r>
          <w:rPr>
            <w:webHidden/>
          </w:rPr>
          <w:fldChar w:fldCharType="begin"/>
        </w:r>
        <w:r>
          <w:rPr>
            <w:webHidden/>
          </w:rPr>
          <w:instrText xml:space="preserve"> PAGEREF _Toc73576355 \h </w:instrText>
        </w:r>
        <w:r>
          <w:rPr>
            <w:webHidden/>
          </w:rPr>
        </w:r>
        <w:r>
          <w:rPr>
            <w:webHidden/>
          </w:rPr>
          <w:fldChar w:fldCharType="separate"/>
        </w:r>
        <w:r>
          <w:rPr>
            <w:webHidden/>
          </w:rPr>
          <w:t>22</w:t>
        </w:r>
        <w:r>
          <w:rPr>
            <w:webHidden/>
          </w:rPr>
          <w:fldChar w:fldCharType="end"/>
        </w:r>
      </w:hyperlink>
    </w:p>
    <w:p w14:paraId="1576CEC4" w14:textId="322B6DA5" w:rsidR="004170CF" w:rsidRDefault="004170CF">
      <w:pPr>
        <w:pStyle w:val="TDC1"/>
        <w:tabs>
          <w:tab w:val="left" w:pos="1320"/>
        </w:tabs>
        <w:rPr>
          <w:rFonts w:asciiTheme="minorHAnsi" w:eastAsiaTheme="minorEastAsia" w:hAnsiTheme="minorHAnsi" w:cstheme="minorBidi"/>
          <w:sz w:val="22"/>
          <w:lang w:eastAsia="es-EC" w:bidi="ar-SA"/>
        </w:rPr>
      </w:pPr>
      <w:hyperlink w:anchor="_Toc73576356" w:history="1">
        <w:r w:rsidRPr="004E5D9B">
          <w:rPr>
            <w:rStyle w:val="Hipervnculo"/>
          </w:rPr>
          <w:t>Tabla 24.</w:t>
        </w:r>
        <w:r>
          <w:rPr>
            <w:rFonts w:asciiTheme="minorHAnsi" w:eastAsiaTheme="minorEastAsia" w:hAnsiTheme="minorHAnsi" w:cstheme="minorBidi"/>
            <w:sz w:val="22"/>
            <w:lang w:eastAsia="es-EC" w:bidi="ar-SA"/>
          </w:rPr>
          <w:tab/>
        </w:r>
        <w:r w:rsidRPr="004E5D9B">
          <w:rPr>
            <w:rStyle w:val="Hipervnculo"/>
          </w:rPr>
          <w:t>Historias de Usuario: Permitir actualizar información del evento</w:t>
        </w:r>
        <w:r>
          <w:rPr>
            <w:webHidden/>
          </w:rPr>
          <w:tab/>
        </w:r>
        <w:r>
          <w:rPr>
            <w:webHidden/>
          </w:rPr>
          <w:fldChar w:fldCharType="begin"/>
        </w:r>
        <w:r>
          <w:rPr>
            <w:webHidden/>
          </w:rPr>
          <w:instrText xml:space="preserve"> PAGEREF _Toc73576356 \h </w:instrText>
        </w:r>
        <w:r>
          <w:rPr>
            <w:webHidden/>
          </w:rPr>
        </w:r>
        <w:r>
          <w:rPr>
            <w:webHidden/>
          </w:rPr>
          <w:fldChar w:fldCharType="separate"/>
        </w:r>
        <w:r>
          <w:rPr>
            <w:webHidden/>
          </w:rPr>
          <w:t>22</w:t>
        </w:r>
        <w:r>
          <w:rPr>
            <w:webHidden/>
          </w:rPr>
          <w:fldChar w:fldCharType="end"/>
        </w:r>
      </w:hyperlink>
    </w:p>
    <w:p w14:paraId="09E704A1" w14:textId="70181D77" w:rsidR="004170CF" w:rsidRDefault="004170CF">
      <w:pPr>
        <w:pStyle w:val="TDC1"/>
        <w:tabs>
          <w:tab w:val="left" w:pos="1320"/>
        </w:tabs>
        <w:rPr>
          <w:rFonts w:asciiTheme="minorHAnsi" w:eastAsiaTheme="minorEastAsia" w:hAnsiTheme="minorHAnsi" w:cstheme="minorBidi"/>
          <w:sz w:val="22"/>
          <w:lang w:eastAsia="es-EC" w:bidi="ar-SA"/>
        </w:rPr>
      </w:pPr>
      <w:hyperlink w:anchor="_Toc73576357" w:history="1">
        <w:r w:rsidRPr="004E5D9B">
          <w:rPr>
            <w:rStyle w:val="Hipervnculo"/>
          </w:rPr>
          <w:t>Tabla 25.</w:t>
        </w:r>
        <w:r>
          <w:rPr>
            <w:rFonts w:asciiTheme="minorHAnsi" w:eastAsiaTheme="minorEastAsia" w:hAnsiTheme="minorHAnsi" w:cstheme="minorBidi"/>
            <w:sz w:val="22"/>
            <w:lang w:eastAsia="es-EC" w:bidi="ar-SA"/>
          </w:rPr>
          <w:tab/>
        </w:r>
        <w:r w:rsidRPr="004E5D9B">
          <w:rPr>
            <w:rStyle w:val="Hipervnculo"/>
          </w:rPr>
          <w:t>Historias de Usuario: Permitir Registrar candidatos al evento</w:t>
        </w:r>
        <w:r>
          <w:rPr>
            <w:webHidden/>
          </w:rPr>
          <w:tab/>
        </w:r>
        <w:r>
          <w:rPr>
            <w:webHidden/>
          </w:rPr>
          <w:fldChar w:fldCharType="begin"/>
        </w:r>
        <w:r>
          <w:rPr>
            <w:webHidden/>
          </w:rPr>
          <w:instrText xml:space="preserve"> PAGEREF _Toc73576357 \h </w:instrText>
        </w:r>
        <w:r>
          <w:rPr>
            <w:webHidden/>
          </w:rPr>
        </w:r>
        <w:r>
          <w:rPr>
            <w:webHidden/>
          </w:rPr>
          <w:fldChar w:fldCharType="separate"/>
        </w:r>
        <w:r>
          <w:rPr>
            <w:webHidden/>
          </w:rPr>
          <w:t>23</w:t>
        </w:r>
        <w:r>
          <w:rPr>
            <w:webHidden/>
          </w:rPr>
          <w:fldChar w:fldCharType="end"/>
        </w:r>
      </w:hyperlink>
    </w:p>
    <w:p w14:paraId="7EA95CA4" w14:textId="1684DD6B" w:rsidR="004170CF" w:rsidRDefault="004170CF">
      <w:pPr>
        <w:pStyle w:val="TDC1"/>
        <w:tabs>
          <w:tab w:val="left" w:pos="1320"/>
        </w:tabs>
        <w:rPr>
          <w:rFonts w:asciiTheme="minorHAnsi" w:eastAsiaTheme="minorEastAsia" w:hAnsiTheme="minorHAnsi" w:cstheme="minorBidi"/>
          <w:sz w:val="22"/>
          <w:lang w:eastAsia="es-EC" w:bidi="ar-SA"/>
        </w:rPr>
      </w:pPr>
      <w:hyperlink w:anchor="_Toc73576358" w:history="1">
        <w:r w:rsidRPr="004E5D9B">
          <w:rPr>
            <w:rStyle w:val="Hipervnculo"/>
          </w:rPr>
          <w:t>Tabla 26.</w:t>
        </w:r>
        <w:r>
          <w:rPr>
            <w:rFonts w:asciiTheme="minorHAnsi" w:eastAsiaTheme="minorEastAsia" w:hAnsiTheme="minorHAnsi" w:cstheme="minorBidi"/>
            <w:sz w:val="22"/>
            <w:lang w:eastAsia="es-EC" w:bidi="ar-SA"/>
          </w:rPr>
          <w:tab/>
        </w:r>
        <w:r w:rsidRPr="004E5D9B">
          <w:rPr>
            <w:rStyle w:val="Hipervnculo"/>
          </w:rPr>
          <w:t>Historias de Usuario: Permitir Registrar participantes al evento</w:t>
        </w:r>
        <w:r>
          <w:rPr>
            <w:webHidden/>
          </w:rPr>
          <w:tab/>
        </w:r>
        <w:r>
          <w:rPr>
            <w:webHidden/>
          </w:rPr>
          <w:fldChar w:fldCharType="begin"/>
        </w:r>
        <w:r>
          <w:rPr>
            <w:webHidden/>
          </w:rPr>
          <w:instrText xml:space="preserve"> PAGEREF _Toc73576358 \h </w:instrText>
        </w:r>
        <w:r>
          <w:rPr>
            <w:webHidden/>
          </w:rPr>
        </w:r>
        <w:r>
          <w:rPr>
            <w:webHidden/>
          </w:rPr>
          <w:fldChar w:fldCharType="separate"/>
        </w:r>
        <w:r>
          <w:rPr>
            <w:webHidden/>
          </w:rPr>
          <w:t>23</w:t>
        </w:r>
        <w:r>
          <w:rPr>
            <w:webHidden/>
          </w:rPr>
          <w:fldChar w:fldCharType="end"/>
        </w:r>
      </w:hyperlink>
    </w:p>
    <w:p w14:paraId="4253FCB5" w14:textId="00E4DCB6" w:rsidR="004170CF" w:rsidRDefault="004170CF">
      <w:pPr>
        <w:pStyle w:val="TDC1"/>
        <w:tabs>
          <w:tab w:val="left" w:pos="1320"/>
        </w:tabs>
        <w:rPr>
          <w:rFonts w:asciiTheme="minorHAnsi" w:eastAsiaTheme="minorEastAsia" w:hAnsiTheme="minorHAnsi" w:cstheme="minorBidi"/>
          <w:sz w:val="22"/>
          <w:lang w:eastAsia="es-EC" w:bidi="ar-SA"/>
        </w:rPr>
      </w:pPr>
      <w:hyperlink w:anchor="_Toc73576359" w:history="1">
        <w:r w:rsidRPr="004E5D9B">
          <w:rPr>
            <w:rStyle w:val="Hipervnculo"/>
          </w:rPr>
          <w:t>Tabla 27.</w:t>
        </w:r>
        <w:r>
          <w:rPr>
            <w:rFonts w:asciiTheme="minorHAnsi" w:eastAsiaTheme="minorEastAsia" w:hAnsiTheme="minorHAnsi" w:cstheme="minorBidi"/>
            <w:sz w:val="22"/>
            <w:lang w:eastAsia="es-EC" w:bidi="ar-SA"/>
          </w:rPr>
          <w:tab/>
        </w:r>
        <w:r w:rsidRPr="004E5D9B">
          <w:rPr>
            <w:rStyle w:val="Hipervnculo"/>
          </w:rPr>
          <w:t>Historias de Usuario: Permitir Registro masivo participante al evento</w:t>
        </w:r>
        <w:r>
          <w:rPr>
            <w:webHidden/>
          </w:rPr>
          <w:tab/>
        </w:r>
        <w:r>
          <w:rPr>
            <w:webHidden/>
          </w:rPr>
          <w:fldChar w:fldCharType="begin"/>
        </w:r>
        <w:r>
          <w:rPr>
            <w:webHidden/>
          </w:rPr>
          <w:instrText xml:space="preserve"> PAGEREF _Toc73576359 \h </w:instrText>
        </w:r>
        <w:r>
          <w:rPr>
            <w:webHidden/>
          </w:rPr>
        </w:r>
        <w:r>
          <w:rPr>
            <w:webHidden/>
          </w:rPr>
          <w:fldChar w:fldCharType="separate"/>
        </w:r>
        <w:r>
          <w:rPr>
            <w:webHidden/>
          </w:rPr>
          <w:t>24</w:t>
        </w:r>
        <w:r>
          <w:rPr>
            <w:webHidden/>
          </w:rPr>
          <w:fldChar w:fldCharType="end"/>
        </w:r>
      </w:hyperlink>
    </w:p>
    <w:p w14:paraId="2B1292C8" w14:textId="7F09D7D2" w:rsidR="004170CF" w:rsidRDefault="004170CF">
      <w:pPr>
        <w:pStyle w:val="TDC1"/>
        <w:tabs>
          <w:tab w:val="left" w:pos="1320"/>
        </w:tabs>
        <w:rPr>
          <w:rFonts w:asciiTheme="minorHAnsi" w:eastAsiaTheme="minorEastAsia" w:hAnsiTheme="minorHAnsi" w:cstheme="minorBidi"/>
          <w:sz w:val="22"/>
          <w:lang w:eastAsia="es-EC" w:bidi="ar-SA"/>
        </w:rPr>
      </w:pPr>
      <w:hyperlink w:anchor="_Toc73576360" w:history="1">
        <w:r w:rsidRPr="004E5D9B">
          <w:rPr>
            <w:rStyle w:val="Hipervnculo"/>
          </w:rPr>
          <w:t>Tabla 28.</w:t>
        </w:r>
        <w:r>
          <w:rPr>
            <w:rFonts w:asciiTheme="minorHAnsi" w:eastAsiaTheme="minorEastAsia" w:hAnsiTheme="minorHAnsi" w:cstheme="minorBidi"/>
            <w:sz w:val="22"/>
            <w:lang w:eastAsia="es-EC" w:bidi="ar-SA"/>
          </w:rPr>
          <w:tab/>
        </w:r>
        <w:r w:rsidRPr="004E5D9B">
          <w:rPr>
            <w:rStyle w:val="Hipervnculo"/>
          </w:rPr>
          <w:t>Historias de Usuario: Permitir guardar imagen en los datos del evento.</w:t>
        </w:r>
        <w:r>
          <w:rPr>
            <w:webHidden/>
          </w:rPr>
          <w:tab/>
        </w:r>
        <w:r>
          <w:rPr>
            <w:webHidden/>
          </w:rPr>
          <w:fldChar w:fldCharType="begin"/>
        </w:r>
        <w:r>
          <w:rPr>
            <w:webHidden/>
          </w:rPr>
          <w:instrText xml:space="preserve"> PAGEREF _Toc73576360 \h </w:instrText>
        </w:r>
        <w:r>
          <w:rPr>
            <w:webHidden/>
          </w:rPr>
        </w:r>
        <w:r>
          <w:rPr>
            <w:webHidden/>
          </w:rPr>
          <w:fldChar w:fldCharType="separate"/>
        </w:r>
        <w:r>
          <w:rPr>
            <w:webHidden/>
          </w:rPr>
          <w:t>24</w:t>
        </w:r>
        <w:r>
          <w:rPr>
            <w:webHidden/>
          </w:rPr>
          <w:fldChar w:fldCharType="end"/>
        </w:r>
      </w:hyperlink>
    </w:p>
    <w:p w14:paraId="0295D322" w14:textId="25180C18" w:rsidR="004170CF" w:rsidRDefault="004170CF">
      <w:pPr>
        <w:pStyle w:val="TDC1"/>
        <w:tabs>
          <w:tab w:val="left" w:pos="1320"/>
        </w:tabs>
        <w:rPr>
          <w:rFonts w:asciiTheme="minorHAnsi" w:eastAsiaTheme="minorEastAsia" w:hAnsiTheme="minorHAnsi" w:cstheme="minorBidi"/>
          <w:sz w:val="22"/>
          <w:lang w:eastAsia="es-EC" w:bidi="ar-SA"/>
        </w:rPr>
      </w:pPr>
      <w:hyperlink w:anchor="_Toc73576361" w:history="1">
        <w:r w:rsidRPr="004E5D9B">
          <w:rPr>
            <w:rStyle w:val="Hipervnculo"/>
          </w:rPr>
          <w:t>Tabla 29.</w:t>
        </w:r>
        <w:r>
          <w:rPr>
            <w:rFonts w:asciiTheme="minorHAnsi" w:eastAsiaTheme="minorEastAsia" w:hAnsiTheme="minorHAnsi" w:cstheme="minorBidi"/>
            <w:sz w:val="22"/>
            <w:lang w:eastAsia="es-EC" w:bidi="ar-SA"/>
          </w:rPr>
          <w:tab/>
        </w:r>
        <w:r w:rsidRPr="004E5D9B">
          <w:rPr>
            <w:rStyle w:val="Hipervnculo"/>
          </w:rPr>
          <w:t>Historias de Usuario: Permitir activar o desactivar candidatos del evento.</w:t>
        </w:r>
        <w:r>
          <w:rPr>
            <w:webHidden/>
          </w:rPr>
          <w:tab/>
        </w:r>
        <w:r>
          <w:rPr>
            <w:webHidden/>
          </w:rPr>
          <w:fldChar w:fldCharType="begin"/>
        </w:r>
        <w:r>
          <w:rPr>
            <w:webHidden/>
          </w:rPr>
          <w:instrText xml:space="preserve"> PAGEREF _Toc73576361 \h </w:instrText>
        </w:r>
        <w:r>
          <w:rPr>
            <w:webHidden/>
          </w:rPr>
        </w:r>
        <w:r>
          <w:rPr>
            <w:webHidden/>
          </w:rPr>
          <w:fldChar w:fldCharType="separate"/>
        </w:r>
        <w:r>
          <w:rPr>
            <w:webHidden/>
          </w:rPr>
          <w:t>25</w:t>
        </w:r>
        <w:r>
          <w:rPr>
            <w:webHidden/>
          </w:rPr>
          <w:fldChar w:fldCharType="end"/>
        </w:r>
      </w:hyperlink>
    </w:p>
    <w:p w14:paraId="48D175F9" w14:textId="73A47878" w:rsidR="004170CF" w:rsidRDefault="004170CF">
      <w:pPr>
        <w:pStyle w:val="TDC1"/>
        <w:tabs>
          <w:tab w:val="left" w:pos="1320"/>
        </w:tabs>
        <w:rPr>
          <w:rFonts w:asciiTheme="minorHAnsi" w:eastAsiaTheme="minorEastAsia" w:hAnsiTheme="minorHAnsi" w:cstheme="minorBidi"/>
          <w:sz w:val="22"/>
          <w:lang w:eastAsia="es-EC" w:bidi="ar-SA"/>
        </w:rPr>
      </w:pPr>
      <w:hyperlink w:anchor="_Toc73576362" w:history="1">
        <w:r w:rsidRPr="004E5D9B">
          <w:rPr>
            <w:rStyle w:val="Hipervnculo"/>
          </w:rPr>
          <w:t>Tabla 30.</w:t>
        </w:r>
        <w:r>
          <w:rPr>
            <w:rFonts w:asciiTheme="minorHAnsi" w:eastAsiaTheme="minorEastAsia" w:hAnsiTheme="minorHAnsi" w:cstheme="minorBidi"/>
            <w:sz w:val="22"/>
            <w:lang w:eastAsia="es-EC" w:bidi="ar-SA"/>
          </w:rPr>
          <w:tab/>
        </w:r>
        <w:r w:rsidRPr="004E5D9B">
          <w:rPr>
            <w:rStyle w:val="Hipervnculo"/>
          </w:rPr>
          <w:t>Historias de Usuario: Permitir activar o desactivar participantes del evento.</w:t>
        </w:r>
        <w:r>
          <w:rPr>
            <w:webHidden/>
          </w:rPr>
          <w:tab/>
        </w:r>
        <w:r>
          <w:rPr>
            <w:webHidden/>
          </w:rPr>
          <w:fldChar w:fldCharType="begin"/>
        </w:r>
        <w:r>
          <w:rPr>
            <w:webHidden/>
          </w:rPr>
          <w:instrText xml:space="preserve"> PAGEREF _Toc73576362 \h </w:instrText>
        </w:r>
        <w:r>
          <w:rPr>
            <w:webHidden/>
          </w:rPr>
        </w:r>
        <w:r>
          <w:rPr>
            <w:webHidden/>
          </w:rPr>
          <w:fldChar w:fldCharType="separate"/>
        </w:r>
        <w:r>
          <w:rPr>
            <w:webHidden/>
          </w:rPr>
          <w:t>25</w:t>
        </w:r>
        <w:r>
          <w:rPr>
            <w:webHidden/>
          </w:rPr>
          <w:fldChar w:fldCharType="end"/>
        </w:r>
      </w:hyperlink>
    </w:p>
    <w:p w14:paraId="26A7BB43" w14:textId="6FAF294C" w:rsidR="004170CF" w:rsidRDefault="004170CF">
      <w:pPr>
        <w:pStyle w:val="TDC1"/>
        <w:tabs>
          <w:tab w:val="left" w:pos="1320"/>
        </w:tabs>
        <w:rPr>
          <w:rFonts w:asciiTheme="minorHAnsi" w:eastAsiaTheme="minorEastAsia" w:hAnsiTheme="minorHAnsi" w:cstheme="minorBidi"/>
          <w:sz w:val="22"/>
          <w:lang w:eastAsia="es-EC" w:bidi="ar-SA"/>
        </w:rPr>
      </w:pPr>
      <w:hyperlink w:anchor="_Toc73576363" w:history="1">
        <w:r w:rsidRPr="004E5D9B">
          <w:rPr>
            <w:rStyle w:val="Hipervnculo"/>
          </w:rPr>
          <w:t>Tabla 31.</w:t>
        </w:r>
        <w:r>
          <w:rPr>
            <w:rFonts w:asciiTheme="minorHAnsi" w:eastAsiaTheme="minorEastAsia" w:hAnsiTheme="minorHAnsi" w:cstheme="minorBidi"/>
            <w:sz w:val="22"/>
            <w:lang w:eastAsia="es-EC" w:bidi="ar-SA"/>
          </w:rPr>
          <w:tab/>
        </w:r>
        <w:r w:rsidRPr="004E5D9B">
          <w:rPr>
            <w:rStyle w:val="Hipervnculo"/>
          </w:rPr>
          <w:t>Historias de Usuario: Permitir Registro por parte del participante</w:t>
        </w:r>
        <w:r>
          <w:rPr>
            <w:webHidden/>
          </w:rPr>
          <w:tab/>
        </w:r>
        <w:r>
          <w:rPr>
            <w:webHidden/>
          </w:rPr>
          <w:fldChar w:fldCharType="begin"/>
        </w:r>
        <w:r>
          <w:rPr>
            <w:webHidden/>
          </w:rPr>
          <w:instrText xml:space="preserve"> PAGEREF _Toc73576363 \h </w:instrText>
        </w:r>
        <w:r>
          <w:rPr>
            <w:webHidden/>
          </w:rPr>
        </w:r>
        <w:r>
          <w:rPr>
            <w:webHidden/>
          </w:rPr>
          <w:fldChar w:fldCharType="separate"/>
        </w:r>
        <w:r>
          <w:rPr>
            <w:webHidden/>
          </w:rPr>
          <w:t>26</w:t>
        </w:r>
        <w:r>
          <w:rPr>
            <w:webHidden/>
          </w:rPr>
          <w:fldChar w:fldCharType="end"/>
        </w:r>
      </w:hyperlink>
    </w:p>
    <w:p w14:paraId="0BC7AFBE" w14:textId="348F8EDF" w:rsidR="004170CF" w:rsidRDefault="004170CF">
      <w:pPr>
        <w:pStyle w:val="TDC1"/>
        <w:tabs>
          <w:tab w:val="left" w:pos="1320"/>
        </w:tabs>
        <w:rPr>
          <w:rFonts w:asciiTheme="minorHAnsi" w:eastAsiaTheme="minorEastAsia" w:hAnsiTheme="minorHAnsi" w:cstheme="minorBidi"/>
          <w:sz w:val="22"/>
          <w:lang w:eastAsia="es-EC" w:bidi="ar-SA"/>
        </w:rPr>
      </w:pPr>
      <w:hyperlink w:anchor="_Toc73576364" w:history="1">
        <w:r w:rsidRPr="004E5D9B">
          <w:rPr>
            <w:rStyle w:val="Hipervnculo"/>
          </w:rPr>
          <w:t>Tabla 32.</w:t>
        </w:r>
        <w:r>
          <w:rPr>
            <w:rFonts w:asciiTheme="minorHAnsi" w:eastAsiaTheme="minorEastAsia" w:hAnsiTheme="minorHAnsi" w:cstheme="minorBidi"/>
            <w:sz w:val="22"/>
            <w:lang w:eastAsia="es-EC" w:bidi="ar-SA"/>
          </w:rPr>
          <w:tab/>
        </w:r>
        <w:r w:rsidRPr="004E5D9B">
          <w:rPr>
            <w:rStyle w:val="Hipervnculo"/>
          </w:rPr>
          <w:t>Historias de Usuario: Permitir a los participantes votar</w:t>
        </w:r>
        <w:r>
          <w:rPr>
            <w:webHidden/>
          </w:rPr>
          <w:tab/>
        </w:r>
        <w:r>
          <w:rPr>
            <w:webHidden/>
          </w:rPr>
          <w:fldChar w:fldCharType="begin"/>
        </w:r>
        <w:r>
          <w:rPr>
            <w:webHidden/>
          </w:rPr>
          <w:instrText xml:space="preserve"> PAGEREF _Toc73576364 \h </w:instrText>
        </w:r>
        <w:r>
          <w:rPr>
            <w:webHidden/>
          </w:rPr>
        </w:r>
        <w:r>
          <w:rPr>
            <w:webHidden/>
          </w:rPr>
          <w:fldChar w:fldCharType="separate"/>
        </w:r>
        <w:r>
          <w:rPr>
            <w:webHidden/>
          </w:rPr>
          <w:t>26</w:t>
        </w:r>
        <w:r>
          <w:rPr>
            <w:webHidden/>
          </w:rPr>
          <w:fldChar w:fldCharType="end"/>
        </w:r>
      </w:hyperlink>
    </w:p>
    <w:p w14:paraId="06ADBA8F" w14:textId="37D3F125" w:rsidR="004170CF" w:rsidRDefault="004170CF">
      <w:pPr>
        <w:pStyle w:val="TDC1"/>
        <w:tabs>
          <w:tab w:val="left" w:pos="1320"/>
        </w:tabs>
        <w:rPr>
          <w:rFonts w:asciiTheme="minorHAnsi" w:eastAsiaTheme="minorEastAsia" w:hAnsiTheme="minorHAnsi" w:cstheme="minorBidi"/>
          <w:sz w:val="22"/>
          <w:lang w:eastAsia="es-EC" w:bidi="ar-SA"/>
        </w:rPr>
      </w:pPr>
      <w:hyperlink w:anchor="_Toc73576365" w:history="1">
        <w:r w:rsidRPr="004E5D9B">
          <w:rPr>
            <w:rStyle w:val="Hipervnculo"/>
          </w:rPr>
          <w:t>Tabla 33.</w:t>
        </w:r>
        <w:r>
          <w:rPr>
            <w:rFonts w:asciiTheme="minorHAnsi" w:eastAsiaTheme="minorEastAsia" w:hAnsiTheme="minorHAnsi" w:cstheme="minorBidi"/>
            <w:sz w:val="22"/>
            <w:lang w:eastAsia="es-EC" w:bidi="ar-SA"/>
          </w:rPr>
          <w:tab/>
        </w:r>
        <w:r w:rsidRPr="004E5D9B">
          <w:rPr>
            <w:rStyle w:val="Hipervnculo"/>
          </w:rPr>
          <w:t>Historias de Usuario: Permitir Actualizar datos del candidato</w:t>
        </w:r>
        <w:r>
          <w:rPr>
            <w:webHidden/>
          </w:rPr>
          <w:tab/>
        </w:r>
        <w:r>
          <w:rPr>
            <w:webHidden/>
          </w:rPr>
          <w:fldChar w:fldCharType="begin"/>
        </w:r>
        <w:r>
          <w:rPr>
            <w:webHidden/>
          </w:rPr>
          <w:instrText xml:space="preserve"> PAGEREF _Toc73576365 \h </w:instrText>
        </w:r>
        <w:r>
          <w:rPr>
            <w:webHidden/>
          </w:rPr>
        </w:r>
        <w:r>
          <w:rPr>
            <w:webHidden/>
          </w:rPr>
          <w:fldChar w:fldCharType="separate"/>
        </w:r>
        <w:r>
          <w:rPr>
            <w:webHidden/>
          </w:rPr>
          <w:t>27</w:t>
        </w:r>
        <w:r>
          <w:rPr>
            <w:webHidden/>
          </w:rPr>
          <w:fldChar w:fldCharType="end"/>
        </w:r>
      </w:hyperlink>
    </w:p>
    <w:p w14:paraId="51DAABB5" w14:textId="37D103C3" w:rsidR="004170CF" w:rsidRDefault="004170CF">
      <w:pPr>
        <w:pStyle w:val="TDC1"/>
        <w:tabs>
          <w:tab w:val="left" w:pos="1320"/>
        </w:tabs>
        <w:rPr>
          <w:rFonts w:asciiTheme="minorHAnsi" w:eastAsiaTheme="minorEastAsia" w:hAnsiTheme="minorHAnsi" w:cstheme="minorBidi"/>
          <w:sz w:val="22"/>
          <w:lang w:eastAsia="es-EC" w:bidi="ar-SA"/>
        </w:rPr>
      </w:pPr>
      <w:hyperlink w:anchor="_Toc73576366" w:history="1">
        <w:r w:rsidRPr="004E5D9B">
          <w:rPr>
            <w:rStyle w:val="Hipervnculo"/>
          </w:rPr>
          <w:t>Tabla 34.</w:t>
        </w:r>
        <w:r>
          <w:rPr>
            <w:rFonts w:asciiTheme="minorHAnsi" w:eastAsiaTheme="minorEastAsia" w:hAnsiTheme="minorHAnsi" w:cstheme="minorBidi"/>
            <w:sz w:val="22"/>
            <w:lang w:eastAsia="es-EC" w:bidi="ar-SA"/>
          </w:rPr>
          <w:tab/>
        </w:r>
        <w:r w:rsidRPr="004E5D9B">
          <w:rPr>
            <w:rStyle w:val="Hipervnculo"/>
          </w:rPr>
          <w:t>Historias de Usuario: Permitir al candidato subir imágenes en sus registros.</w:t>
        </w:r>
        <w:r>
          <w:rPr>
            <w:webHidden/>
          </w:rPr>
          <w:tab/>
        </w:r>
        <w:r>
          <w:rPr>
            <w:webHidden/>
          </w:rPr>
          <w:fldChar w:fldCharType="begin"/>
        </w:r>
        <w:r>
          <w:rPr>
            <w:webHidden/>
          </w:rPr>
          <w:instrText xml:space="preserve"> PAGEREF _Toc73576366 \h </w:instrText>
        </w:r>
        <w:r>
          <w:rPr>
            <w:webHidden/>
          </w:rPr>
        </w:r>
        <w:r>
          <w:rPr>
            <w:webHidden/>
          </w:rPr>
          <w:fldChar w:fldCharType="separate"/>
        </w:r>
        <w:r>
          <w:rPr>
            <w:webHidden/>
          </w:rPr>
          <w:t>27</w:t>
        </w:r>
        <w:r>
          <w:rPr>
            <w:webHidden/>
          </w:rPr>
          <w:fldChar w:fldCharType="end"/>
        </w:r>
      </w:hyperlink>
    </w:p>
    <w:p w14:paraId="4CFA1B97" w14:textId="2CDDBD74" w:rsidR="004170CF" w:rsidRDefault="004170CF">
      <w:pPr>
        <w:pStyle w:val="TDC1"/>
        <w:tabs>
          <w:tab w:val="left" w:pos="1320"/>
        </w:tabs>
        <w:rPr>
          <w:rFonts w:asciiTheme="minorHAnsi" w:eastAsiaTheme="minorEastAsia" w:hAnsiTheme="minorHAnsi" w:cstheme="minorBidi"/>
          <w:sz w:val="22"/>
          <w:lang w:eastAsia="es-EC" w:bidi="ar-SA"/>
        </w:rPr>
      </w:pPr>
      <w:hyperlink w:anchor="_Toc73576367" w:history="1">
        <w:r w:rsidRPr="004E5D9B">
          <w:rPr>
            <w:rStyle w:val="Hipervnculo"/>
          </w:rPr>
          <w:t>Tabla 35.</w:t>
        </w:r>
        <w:r>
          <w:rPr>
            <w:rFonts w:asciiTheme="minorHAnsi" w:eastAsiaTheme="minorEastAsia" w:hAnsiTheme="minorHAnsi" w:cstheme="minorBidi"/>
            <w:sz w:val="22"/>
            <w:lang w:eastAsia="es-EC" w:bidi="ar-SA"/>
          </w:rPr>
          <w:tab/>
        </w:r>
        <w:r w:rsidRPr="004E5D9B">
          <w:rPr>
            <w:rStyle w:val="Hipervnculo"/>
          </w:rPr>
          <w:t>Historias de Usuario: Permitir al candidato borrar imágenes en sus registros.</w:t>
        </w:r>
        <w:r>
          <w:rPr>
            <w:webHidden/>
          </w:rPr>
          <w:tab/>
        </w:r>
        <w:r>
          <w:rPr>
            <w:webHidden/>
          </w:rPr>
          <w:fldChar w:fldCharType="begin"/>
        </w:r>
        <w:r>
          <w:rPr>
            <w:webHidden/>
          </w:rPr>
          <w:instrText xml:space="preserve"> PAGEREF _Toc73576367 \h </w:instrText>
        </w:r>
        <w:r>
          <w:rPr>
            <w:webHidden/>
          </w:rPr>
        </w:r>
        <w:r>
          <w:rPr>
            <w:webHidden/>
          </w:rPr>
          <w:fldChar w:fldCharType="separate"/>
        </w:r>
        <w:r>
          <w:rPr>
            <w:webHidden/>
          </w:rPr>
          <w:t>28</w:t>
        </w:r>
        <w:r>
          <w:rPr>
            <w:webHidden/>
          </w:rPr>
          <w:fldChar w:fldCharType="end"/>
        </w:r>
      </w:hyperlink>
    </w:p>
    <w:p w14:paraId="32014BB8" w14:textId="1D34286D" w:rsidR="004170CF" w:rsidRDefault="004170CF">
      <w:pPr>
        <w:pStyle w:val="TDC1"/>
        <w:tabs>
          <w:tab w:val="left" w:pos="1320"/>
        </w:tabs>
        <w:rPr>
          <w:rFonts w:asciiTheme="minorHAnsi" w:eastAsiaTheme="minorEastAsia" w:hAnsiTheme="minorHAnsi" w:cstheme="minorBidi"/>
          <w:sz w:val="22"/>
          <w:lang w:eastAsia="es-EC" w:bidi="ar-SA"/>
        </w:rPr>
      </w:pPr>
      <w:hyperlink w:anchor="_Toc73576368" w:history="1">
        <w:r w:rsidRPr="004E5D9B">
          <w:rPr>
            <w:rStyle w:val="Hipervnculo"/>
          </w:rPr>
          <w:t>Tabla 36.</w:t>
        </w:r>
        <w:r>
          <w:rPr>
            <w:rFonts w:asciiTheme="minorHAnsi" w:eastAsiaTheme="minorEastAsia" w:hAnsiTheme="minorHAnsi" w:cstheme="minorBidi"/>
            <w:sz w:val="22"/>
            <w:lang w:eastAsia="es-EC" w:bidi="ar-SA"/>
          </w:rPr>
          <w:tab/>
        </w:r>
        <w:r w:rsidRPr="004E5D9B">
          <w:rPr>
            <w:rStyle w:val="Hipervnculo"/>
          </w:rPr>
          <w:t>Perfiles de usuario</w:t>
        </w:r>
        <w:r>
          <w:rPr>
            <w:webHidden/>
          </w:rPr>
          <w:tab/>
        </w:r>
        <w:r>
          <w:rPr>
            <w:webHidden/>
          </w:rPr>
          <w:fldChar w:fldCharType="begin"/>
        </w:r>
        <w:r>
          <w:rPr>
            <w:webHidden/>
          </w:rPr>
          <w:instrText xml:space="preserve"> PAGEREF _Toc73576368 \h </w:instrText>
        </w:r>
        <w:r>
          <w:rPr>
            <w:webHidden/>
          </w:rPr>
        </w:r>
        <w:r>
          <w:rPr>
            <w:webHidden/>
          </w:rPr>
          <w:fldChar w:fldCharType="separate"/>
        </w:r>
        <w:r>
          <w:rPr>
            <w:webHidden/>
          </w:rPr>
          <w:t>29</w:t>
        </w:r>
        <w:r>
          <w:rPr>
            <w:webHidden/>
          </w:rPr>
          <w:fldChar w:fldCharType="end"/>
        </w:r>
      </w:hyperlink>
    </w:p>
    <w:p w14:paraId="76C29FD7" w14:textId="55A12456" w:rsidR="004170CF" w:rsidRDefault="004170CF">
      <w:pPr>
        <w:pStyle w:val="TDC1"/>
        <w:tabs>
          <w:tab w:val="left" w:pos="1320"/>
        </w:tabs>
        <w:rPr>
          <w:rFonts w:asciiTheme="minorHAnsi" w:eastAsiaTheme="minorEastAsia" w:hAnsiTheme="minorHAnsi" w:cstheme="minorBidi"/>
          <w:sz w:val="22"/>
          <w:lang w:eastAsia="es-EC" w:bidi="ar-SA"/>
        </w:rPr>
      </w:pPr>
      <w:hyperlink w:anchor="_Toc73576369" w:history="1">
        <w:r w:rsidRPr="004E5D9B">
          <w:rPr>
            <w:rStyle w:val="Hipervnculo"/>
          </w:rPr>
          <w:t>Tabla 37.</w:t>
        </w:r>
        <w:r>
          <w:rPr>
            <w:rFonts w:asciiTheme="minorHAnsi" w:eastAsiaTheme="minorEastAsia" w:hAnsiTheme="minorHAnsi" w:cstheme="minorBidi"/>
            <w:sz w:val="22"/>
            <w:lang w:eastAsia="es-EC" w:bidi="ar-SA"/>
          </w:rPr>
          <w:tab/>
        </w:r>
        <w:r w:rsidRPr="004E5D9B">
          <w:rPr>
            <w:rStyle w:val="Hipervnculo"/>
          </w:rPr>
          <w:t>Requerimientos Funcionales</w:t>
        </w:r>
        <w:r>
          <w:rPr>
            <w:webHidden/>
          </w:rPr>
          <w:tab/>
        </w:r>
        <w:r>
          <w:rPr>
            <w:webHidden/>
          </w:rPr>
          <w:fldChar w:fldCharType="begin"/>
        </w:r>
        <w:r>
          <w:rPr>
            <w:webHidden/>
          </w:rPr>
          <w:instrText xml:space="preserve"> PAGEREF _Toc73576369 \h </w:instrText>
        </w:r>
        <w:r>
          <w:rPr>
            <w:webHidden/>
          </w:rPr>
        </w:r>
        <w:r>
          <w:rPr>
            <w:webHidden/>
          </w:rPr>
          <w:fldChar w:fldCharType="separate"/>
        </w:r>
        <w:r>
          <w:rPr>
            <w:webHidden/>
          </w:rPr>
          <w:t>31</w:t>
        </w:r>
        <w:r>
          <w:rPr>
            <w:webHidden/>
          </w:rPr>
          <w:fldChar w:fldCharType="end"/>
        </w:r>
      </w:hyperlink>
    </w:p>
    <w:p w14:paraId="237AFEAE" w14:textId="7881A1B1" w:rsidR="004170CF" w:rsidRDefault="004170CF">
      <w:pPr>
        <w:pStyle w:val="TDC1"/>
        <w:tabs>
          <w:tab w:val="left" w:pos="1320"/>
        </w:tabs>
        <w:rPr>
          <w:rFonts w:asciiTheme="minorHAnsi" w:eastAsiaTheme="minorEastAsia" w:hAnsiTheme="minorHAnsi" w:cstheme="minorBidi"/>
          <w:sz w:val="22"/>
          <w:lang w:eastAsia="es-EC" w:bidi="ar-SA"/>
        </w:rPr>
      </w:pPr>
      <w:hyperlink w:anchor="_Toc73576370" w:history="1">
        <w:r w:rsidRPr="004E5D9B">
          <w:rPr>
            <w:rStyle w:val="Hipervnculo"/>
          </w:rPr>
          <w:t>Tabla 38.</w:t>
        </w:r>
        <w:r>
          <w:rPr>
            <w:rFonts w:asciiTheme="minorHAnsi" w:eastAsiaTheme="minorEastAsia" w:hAnsiTheme="minorHAnsi" w:cstheme="minorBidi"/>
            <w:sz w:val="22"/>
            <w:lang w:eastAsia="es-EC" w:bidi="ar-SA"/>
          </w:rPr>
          <w:tab/>
        </w:r>
        <w:r w:rsidRPr="004E5D9B">
          <w:rPr>
            <w:rStyle w:val="Hipervnculo"/>
          </w:rPr>
          <w:t>Requerimientos no Funcionales</w:t>
        </w:r>
        <w:r>
          <w:rPr>
            <w:webHidden/>
          </w:rPr>
          <w:tab/>
        </w:r>
        <w:r>
          <w:rPr>
            <w:webHidden/>
          </w:rPr>
          <w:fldChar w:fldCharType="begin"/>
        </w:r>
        <w:r>
          <w:rPr>
            <w:webHidden/>
          </w:rPr>
          <w:instrText xml:space="preserve"> PAGEREF _Toc73576370 \h </w:instrText>
        </w:r>
        <w:r>
          <w:rPr>
            <w:webHidden/>
          </w:rPr>
        </w:r>
        <w:r>
          <w:rPr>
            <w:webHidden/>
          </w:rPr>
          <w:fldChar w:fldCharType="separate"/>
        </w:r>
        <w:r>
          <w:rPr>
            <w:webHidden/>
          </w:rPr>
          <w:t>31</w:t>
        </w:r>
        <w:r>
          <w:rPr>
            <w:webHidden/>
          </w:rPr>
          <w:fldChar w:fldCharType="end"/>
        </w:r>
      </w:hyperlink>
    </w:p>
    <w:p w14:paraId="4089318D" w14:textId="1873D462" w:rsidR="004170CF" w:rsidRDefault="004170CF">
      <w:pPr>
        <w:pStyle w:val="TDC1"/>
        <w:tabs>
          <w:tab w:val="left" w:pos="1320"/>
        </w:tabs>
        <w:rPr>
          <w:rFonts w:asciiTheme="minorHAnsi" w:eastAsiaTheme="minorEastAsia" w:hAnsiTheme="minorHAnsi" w:cstheme="minorBidi"/>
          <w:sz w:val="22"/>
          <w:lang w:eastAsia="es-EC" w:bidi="ar-SA"/>
        </w:rPr>
      </w:pPr>
      <w:hyperlink w:anchor="_Toc73576371" w:history="1">
        <w:r w:rsidRPr="004E5D9B">
          <w:rPr>
            <w:rStyle w:val="Hipervnculo"/>
          </w:rPr>
          <w:t>Tabla 39.</w:t>
        </w:r>
        <w:r>
          <w:rPr>
            <w:rFonts w:asciiTheme="minorHAnsi" w:eastAsiaTheme="minorEastAsia" w:hAnsiTheme="minorHAnsi" w:cstheme="minorBidi"/>
            <w:sz w:val="22"/>
            <w:lang w:eastAsia="es-EC" w:bidi="ar-SA"/>
          </w:rPr>
          <w:tab/>
        </w:r>
        <w:r w:rsidRPr="004E5D9B">
          <w:rPr>
            <w:rStyle w:val="Hipervnculo"/>
          </w:rPr>
          <w:t>Tabla de Scrum</w:t>
        </w:r>
        <w:r>
          <w:rPr>
            <w:webHidden/>
          </w:rPr>
          <w:tab/>
        </w:r>
        <w:r>
          <w:rPr>
            <w:webHidden/>
          </w:rPr>
          <w:fldChar w:fldCharType="begin"/>
        </w:r>
        <w:r>
          <w:rPr>
            <w:webHidden/>
          </w:rPr>
          <w:instrText xml:space="preserve"> PAGEREF _Toc73576371 \h </w:instrText>
        </w:r>
        <w:r>
          <w:rPr>
            <w:webHidden/>
          </w:rPr>
        </w:r>
        <w:r>
          <w:rPr>
            <w:webHidden/>
          </w:rPr>
          <w:fldChar w:fldCharType="separate"/>
        </w:r>
        <w:r>
          <w:rPr>
            <w:webHidden/>
          </w:rPr>
          <w:t>33</w:t>
        </w:r>
        <w:r>
          <w:rPr>
            <w:webHidden/>
          </w:rPr>
          <w:fldChar w:fldCharType="end"/>
        </w:r>
      </w:hyperlink>
    </w:p>
    <w:p w14:paraId="6A3ECDFB" w14:textId="2195FD4E" w:rsidR="004170CF" w:rsidRDefault="004170CF">
      <w:pPr>
        <w:pStyle w:val="TDC1"/>
        <w:tabs>
          <w:tab w:val="left" w:pos="1320"/>
        </w:tabs>
        <w:rPr>
          <w:rFonts w:asciiTheme="minorHAnsi" w:eastAsiaTheme="minorEastAsia" w:hAnsiTheme="minorHAnsi" w:cstheme="minorBidi"/>
          <w:sz w:val="22"/>
          <w:lang w:eastAsia="es-EC" w:bidi="ar-SA"/>
        </w:rPr>
      </w:pPr>
      <w:hyperlink w:anchor="_Toc73576372" w:history="1">
        <w:r w:rsidRPr="004E5D9B">
          <w:rPr>
            <w:rStyle w:val="Hipervnculo"/>
          </w:rPr>
          <w:t>Tabla 40.</w:t>
        </w:r>
        <w:r>
          <w:rPr>
            <w:rFonts w:asciiTheme="minorHAnsi" w:eastAsiaTheme="minorEastAsia" w:hAnsiTheme="minorHAnsi" w:cstheme="minorBidi"/>
            <w:sz w:val="22"/>
            <w:lang w:eastAsia="es-EC" w:bidi="ar-SA"/>
          </w:rPr>
          <w:tab/>
        </w:r>
        <w:r w:rsidRPr="004E5D9B">
          <w:rPr>
            <w:rStyle w:val="Hipervnculo"/>
          </w:rPr>
          <w:t>Arquitectura del Sistema</w:t>
        </w:r>
        <w:r>
          <w:rPr>
            <w:webHidden/>
          </w:rPr>
          <w:tab/>
        </w:r>
        <w:r>
          <w:rPr>
            <w:webHidden/>
          </w:rPr>
          <w:fldChar w:fldCharType="begin"/>
        </w:r>
        <w:r>
          <w:rPr>
            <w:webHidden/>
          </w:rPr>
          <w:instrText xml:space="preserve"> PAGEREF _Toc73576372 \h </w:instrText>
        </w:r>
        <w:r>
          <w:rPr>
            <w:webHidden/>
          </w:rPr>
        </w:r>
        <w:r>
          <w:rPr>
            <w:webHidden/>
          </w:rPr>
          <w:fldChar w:fldCharType="separate"/>
        </w:r>
        <w:r>
          <w:rPr>
            <w:webHidden/>
          </w:rPr>
          <w:t>35</w:t>
        </w:r>
        <w:r>
          <w:rPr>
            <w:webHidden/>
          </w:rPr>
          <w:fldChar w:fldCharType="end"/>
        </w:r>
      </w:hyperlink>
    </w:p>
    <w:p w14:paraId="0670F545" w14:textId="51D73F60" w:rsidR="004170CF" w:rsidRDefault="004170CF">
      <w:pPr>
        <w:pStyle w:val="TDC1"/>
        <w:tabs>
          <w:tab w:val="left" w:pos="1320"/>
        </w:tabs>
        <w:rPr>
          <w:rFonts w:asciiTheme="minorHAnsi" w:eastAsiaTheme="minorEastAsia" w:hAnsiTheme="minorHAnsi" w:cstheme="minorBidi"/>
          <w:sz w:val="22"/>
          <w:lang w:eastAsia="es-EC" w:bidi="ar-SA"/>
        </w:rPr>
      </w:pPr>
      <w:hyperlink w:anchor="_Toc73576373" w:history="1">
        <w:r w:rsidRPr="004E5D9B">
          <w:rPr>
            <w:rStyle w:val="Hipervnculo"/>
          </w:rPr>
          <w:t>Tabla 41.</w:t>
        </w:r>
        <w:r>
          <w:rPr>
            <w:rFonts w:asciiTheme="minorHAnsi" w:eastAsiaTheme="minorEastAsia" w:hAnsiTheme="minorHAnsi" w:cstheme="minorBidi"/>
            <w:sz w:val="22"/>
            <w:lang w:eastAsia="es-EC" w:bidi="ar-SA"/>
          </w:rPr>
          <w:tab/>
        </w:r>
        <w:r w:rsidRPr="004E5D9B">
          <w:rPr>
            <w:rStyle w:val="Hipervnculo"/>
          </w:rPr>
          <w:t>Estándares de programación utilizados</w:t>
        </w:r>
        <w:r>
          <w:rPr>
            <w:webHidden/>
          </w:rPr>
          <w:tab/>
        </w:r>
        <w:r>
          <w:rPr>
            <w:webHidden/>
          </w:rPr>
          <w:fldChar w:fldCharType="begin"/>
        </w:r>
        <w:r>
          <w:rPr>
            <w:webHidden/>
          </w:rPr>
          <w:instrText xml:space="preserve"> PAGEREF _Toc73576373 \h </w:instrText>
        </w:r>
        <w:r>
          <w:rPr>
            <w:webHidden/>
          </w:rPr>
        </w:r>
        <w:r>
          <w:rPr>
            <w:webHidden/>
          </w:rPr>
          <w:fldChar w:fldCharType="separate"/>
        </w:r>
        <w:r>
          <w:rPr>
            <w:webHidden/>
          </w:rPr>
          <w:t>38</w:t>
        </w:r>
        <w:r>
          <w:rPr>
            <w:webHidden/>
          </w:rPr>
          <w:fldChar w:fldCharType="end"/>
        </w:r>
      </w:hyperlink>
    </w:p>
    <w:p w14:paraId="367E1ECD" w14:textId="771A2E53" w:rsidR="004170CF" w:rsidRDefault="004170CF">
      <w:pPr>
        <w:pStyle w:val="TDC1"/>
        <w:tabs>
          <w:tab w:val="left" w:pos="1320"/>
        </w:tabs>
        <w:rPr>
          <w:rFonts w:asciiTheme="minorHAnsi" w:eastAsiaTheme="minorEastAsia" w:hAnsiTheme="minorHAnsi" w:cstheme="minorBidi"/>
          <w:sz w:val="22"/>
          <w:lang w:eastAsia="es-EC" w:bidi="ar-SA"/>
        </w:rPr>
      </w:pPr>
      <w:hyperlink w:anchor="_Toc73576374" w:history="1">
        <w:r w:rsidRPr="004E5D9B">
          <w:rPr>
            <w:rStyle w:val="Hipervnculo"/>
          </w:rPr>
          <w:t>Tabla 42.</w:t>
        </w:r>
        <w:r>
          <w:rPr>
            <w:rFonts w:asciiTheme="minorHAnsi" w:eastAsiaTheme="minorEastAsia" w:hAnsiTheme="minorHAnsi" w:cstheme="minorBidi"/>
            <w:sz w:val="22"/>
            <w:lang w:eastAsia="es-EC" w:bidi="ar-SA"/>
          </w:rPr>
          <w:tab/>
        </w:r>
        <w:r w:rsidRPr="004E5D9B">
          <w:rPr>
            <w:rStyle w:val="Hipervnculo"/>
          </w:rPr>
          <w:t>Prueba de aceptación en base a Historia de Usuario 1</w:t>
        </w:r>
        <w:r>
          <w:rPr>
            <w:webHidden/>
          </w:rPr>
          <w:tab/>
        </w:r>
        <w:r>
          <w:rPr>
            <w:webHidden/>
          </w:rPr>
          <w:fldChar w:fldCharType="begin"/>
        </w:r>
        <w:r>
          <w:rPr>
            <w:webHidden/>
          </w:rPr>
          <w:instrText xml:space="preserve"> PAGEREF _Toc73576374 \h </w:instrText>
        </w:r>
        <w:r>
          <w:rPr>
            <w:webHidden/>
          </w:rPr>
        </w:r>
        <w:r>
          <w:rPr>
            <w:webHidden/>
          </w:rPr>
          <w:fldChar w:fldCharType="separate"/>
        </w:r>
        <w:r>
          <w:rPr>
            <w:webHidden/>
          </w:rPr>
          <w:t>46</w:t>
        </w:r>
        <w:r>
          <w:rPr>
            <w:webHidden/>
          </w:rPr>
          <w:fldChar w:fldCharType="end"/>
        </w:r>
      </w:hyperlink>
    </w:p>
    <w:p w14:paraId="1F7063EF" w14:textId="7D486E38" w:rsidR="004170CF" w:rsidRDefault="004170CF">
      <w:pPr>
        <w:pStyle w:val="TDC1"/>
        <w:tabs>
          <w:tab w:val="left" w:pos="1320"/>
        </w:tabs>
        <w:rPr>
          <w:rFonts w:asciiTheme="minorHAnsi" w:eastAsiaTheme="minorEastAsia" w:hAnsiTheme="minorHAnsi" w:cstheme="minorBidi"/>
          <w:sz w:val="22"/>
          <w:lang w:eastAsia="es-EC" w:bidi="ar-SA"/>
        </w:rPr>
      </w:pPr>
      <w:hyperlink w:anchor="_Toc73576375" w:history="1">
        <w:r w:rsidRPr="004E5D9B">
          <w:rPr>
            <w:rStyle w:val="Hipervnculo"/>
          </w:rPr>
          <w:t>Tabla 43.</w:t>
        </w:r>
        <w:r>
          <w:rPr>
            <w:rFonts w:asciiTheme="minorHAnsi" w:eastAsiaTheme="minorEastAsia" w:hAnsiTheme="minorHAnsi" w:cstheme="minorBidi"/>
            <w:sz w:val="22"/>
            <w:lang w:eastAsia="es-EC" w:bidi="ar-SA"/>
          </w:rPr>
          <w:tab/>
        </w:r>
        <w:r w:rsidRPr="004E5D9B">
          <w:rPr>
            <w:rStyle w:val="Hipervnculo"/>
          </w:rPr>
          <w:t>Prueba de aceptación en base a Historia de Usuario 2</w:t>
        </w:r>
        <w:r>
          <w:rPr>
            <w:webHidden/>
          </w:rPr>
          <w:tab/>
        </w:r>
        <w:r>
          <w:rPr>
            <w:webHidden/>
          </w:rPr>
          <w:fldChar w:fldCharType="begin"/>
        </w:r>
        <w:r>
          <w:rPr>
            <w:webHidden/>
          </w:rPr>
          <w:instrText xml:space="preserve"> PAGEREF _Toc73576375 \h </w:instrText>
        </w:r>
        <w:r>
          <w:rPr>
            <w:webHidden/>
          </w:rPr>
        </w:r>
        <w:r>
          <w:rPr>
            <w:webHidden/>
          </w:rPr>
          <w:fldChar w:fldCharType="separate"/>
        </w:r>
        <w:r>
          <w:rPr>
            <w:webHidden/>
          </w:rPr>
          <w:t>46</w:t>
        </w:r>
        <w:r>
          <w:rPr>
            <w:webHidden/>
          </w:rPr>
          <w:fldChar w:fldCharType="end"/>
        </w:r>
      </w:hyperlink>
    </w:p>
    <w:p w14:paraId="35B689E9" w14:textId="3361BF49" w:rsidR="004170CF" w:rsidRDefault="004170CF">
      <w:pPr>
        <w:pStyle w:val="TDC1"/>
        <w:tabs>
          <w:tab w:val="left" w:pos="1320"/>
        </w:tabs>
        <w:rPr>
          <w:rFonts w:asciiTheme="minorHAnsi" w:eastAsiaTheme="minorEastAsia" w:hAnsiTheme="minorHAnsi" w:cstheme="minorBidi"/>
          <w:sz w:val="22"/>
          <w:lang w:eastAsia="es-EC" w:bidi="ar-SA"/>
        </w:rPr>
      </w:pPr>
      <w:hyperlink w:anchor="_Toc73576376" w:history="1">
        <w:r w:rsidRPr="004E5D9B">
          <w:rPr>
            <w:rStyle w:val="Hipervnculo"/>
          </w:rPr>
          <w:t>Tabla 44.</w:t>
        </w:r>
        <w:r>
          <w:rPr>
            <w:rFonts w:asciiTheme="minorHAnsi" w:eastAsiaTheme="minorEastAsia" w:hAnsiTheme="minorHAnsi" w:cstheme="minorBidi"/>
            <w:sz w:val="22"/>
            <w:lang w:eastAsia="es-EC" w:bidi="ar-SA"/>
          </w:rPr>
          <w:tab/>
        </w:r>
        <w:r w:rsidRPr="004E5D9B">
          <w:rPr>
            <w:rStyle w:val="Hipervnculo"/>
          </w:rPr>
          <w:t>Prueba de aceptación en base a Historia de Usuario 3</w:t>
        </w:r>
        <w:r>
          <w:rPr>
            <w:webHidden/>
          </w:rPr>
          <w:tab/>
        </w:r>
        <w:r>
          <w:rPr>
            <w:webHidden/>
          </w:rPr>
          <w:fldChar w:fldCharType="begin"/>
        </w:r>
        <w:r>
          <w:rPr>
            <w:webHidden/>
          </w:rPr>
          <w:instrText xml:space="preserve"> PAGEREF _Toc73576376 \h </w:instrText>
        </w:r>
        <w:r>
          <w:rPr>
            <w:webHidden/>
          </w:rPr>
        </w:r>
        <w:r>
          <w:rPr>
            <w:webHidden/>
          </w:rPr>
          <w:fldChar w:fldCharType="separate"/>
        </w:r>
        <w:r>
          <w:rPr>
            <w:webHidden/>
          </w:rPr>
          <w:t>47</w:t>
        </w:r>
        <w:r>
          <w:rPr>
            <w:webHidden/>
          </w:rPr>
          <w:fldChar w:fldCharType="end"/>
        </w:r>
      </w:hyperlink>
    </w:p>
    <w:p w14:paraId="36D5916D" w14:textId="5847D8F7" w:rsidR="004170CF" w:rsidRDefault="004170CF">
      <w:pPr>
        <w:pStyle w:val="TDC1"/>
        <w:tabs>
          <w:tab w:val="left" w:pos="1320"/>
        </w:tabs>
        <w:rPr>
          <w:rFonts w:asciiTheme="minorHAnsi" w:eastAsiaTheme="minorEastAsia" w:hAnsiTheme="minorHAnsi" w:cstheme="minorBidi"/>
          <w:sz w:val="22"/>
          <w:lang w:eastAsia="es-EC" w:bidi="ar-SA"/>
        </w:rPr>
      </w:pPr>
      <w:hyperlink w:anchor="_Toc73576377" w:history="1">
        <w:r w:rsidRPr="004E5D9B">
          <w:rPr>
            <w:rStyle w:val="Hipervnculo"/>
          </w:rPr>
          <w:t>Tabla 45.</w:t>
        </w:r>
        <w:r>
          <w:rPr>
            <w:rFonts w:asciiTheme="minorHAnsi" w:eastAsiaTheme="minorEastAsia" w:hAnsiTheme="minorHAnsi" w:cstheme="minorBidi"/>
            <w:sz w:val="22"/>
            <w:lang w:eastAsia="es-EC" w:bidi="ar-SA"/>
          </w:rPr>
          <w:tab/>
        </w:r>
        <w:r w:rsidRPr="004E5D9B">
          <w:rPr>
            <w:rStyle w:val="Hipervnculo"/>
          </w:rPr>
          <w:t>Prueba de aceptación en base a Historia de Usuario 4</w:t>
        </w:r>
        <w:r>
          <w:rPr>
            <w:webHidden/>
          </w:rPr>
          <w:tab/>
        </w:r>
        <w:r>
          <w:rPr>
            <w:webHidden/>
          </w:rPr>
          <w:fldChar w:fldCharType="begin"/>
        </w:r>
        <w:r>
          <w:rPr>
            <w:webHidden/>
          </w:rPr>
          <w:instrText xml:space="preserve"> PAGEREF _Toc73576377 \h </w:instrText>
        </w:r>
        <w:r>
          <w:rPr>
            <w:webHidden/>
          </w:rPr>
        </w:r>
        <w:r>
          <w:rPr>
            <w:webHidden/>
          </w:rPr>
          <w:fldChar w:fldCharType="separate"/>
        </w:r>
        <w:r>
          <w:rPr>
            <w:webHidden/>
          </w:rPr>
          <w:t>47</w:t>
        </w:r>
        <w:r>
          <w:rPr>
            <w:webHidden/>
          </w:rPr>
          <w:fldChar w:fldCharType="end"/>
        </w:r>
      </w:hyperlink>
    </w:p>
    <w:p w14:paraId="3A38DE03" w14:textId="011983F0" w:rsidR="004170CF" w:rsidRDefault="004170CF">
      <w:pPr>
        <w:pStyle w:val="TDC1"/>
        <w:tabs>
          <w:tab w:val="left" w:pos="1320"/>
        </w:tabs>
        <w:rPr>
          <w:rFonts w:asciiTheme="minorHAnsi" w:eastAsiaTheme="minorEastAsia" w:hAnsiTheme="minorHAnsi" w:cstheme="minorBidi"/>
          <w:sz w:val="22"/>
          <w:lang w:eastAsia="es-EC" w:bidi="ar-SA"/>
        </w:rPr>
      </w:pPr>
      <w:hyperlink w:anchor="_Toc73576378" w:history="1">
        <w:r w:rsidRPr="004E5D9B">
          <w:rPr>
            <w:rStyle w:val="Hipervnculo"/>
          </w:rPr>
          <w:t>Tabla 46.</w:t>
        </w:r>
        <w:r>
          <w:rPr>
            <w:rFonts w:asciiTheme="minorHAnsi" w:eastAsiaTheme="minorEastAsia" w:hAnsiTheme="minorHAnsi" w:cstheme="minorBidi"/>
            <w:sz w:val="22"/>
            <w:lang w:eastAsia="es-EC" w:bidi="ar-SA"/>
          </w:rPr>
          <w:tab/>
        </w:r>
        <w:r w:rsidRPr="004E5D9B">
          <w:rPr>
            <w:rStyle w:val="Hipervnculo"/>
          </w:rPr>
          <w:t>Prueba de aceptación en base a Historia de Usuario 5</w:t>
        </w:r>
        <w:r>
          <w:rPr>
            <w:webHidden/>
          </w:rPr>
          <w:tab/>
        </w:r>
        <w:r>
          <w:rPr>
            <w:webHidden/>
          </w:rPr>
          <w:fldChar w:fldCharType="begin"/>
        </w:r>
        <w:r>
          <w:rPr>
            <w:webHidden/>
          </w:rPr>
          <w:instrText xml:space="preserve"> PAGEREF _Toc73576378 \h </w:instrText>
        </w:r>
        <w:r>
          <w:rPr>
            <w:webHidden/>
          </w:rPr>
        </w:r>
        <w:r>
          <w:rPr>
            <w:webHidden/>
          </w:rPr>
          <w:fldChar w:fldCharType="separate"/>
        </w:r>
        <w:r>
          <w:rPr>
            <w:webHidden/>
          </w:rPr>
          <w:t>48</w:t>
        </w:r>
        <w:r>
          <w:rPr>
            <w:webHidden/>
          </w:rPr>
          <w:fldChar w:fldCharType="end"/>
        </w:r>
      </w:hyperlink>
    </w:p>
    <w:p w14:paraId="32A9E3A5" w14:textId="3EC0E24D" w:rsidR="004170CF" w:rsidRDefault="004170CF">
      <w:pPr>
        <w:pStyle w:val="TDC1"/>
        <w:tabs>
          <w:tab w:val="left" w:pos="1320"/>
        </w:tabs>
        <w:rPr>
          <w:rFonts w:asciiTheme="minorHAnsi" w:eastAsiaTheme="minorEastAsia" w:hAnsiTheme="minorHAnsi" w:cstheme="minorBidi"/>
          <w:sz w:val="22"/>
          <w:lang w:eastAsia="es-EC" w:bidi="ar-SA"/>
        </w:rPr>
      </w:pPr>
      <w:hyperlink w:anchor="_Toc73576379" w:history="1">
        <w:r w:rsidRPr="004E5D9B">
          <w:rPr>
            <w:rStyle w:val="Hipervnculo"/>
          </w:rPr>
          <w:t>Tabla 47.</w:t>
        </w:r>
        <w:r>
          <w:rPr>
            <w:rFonts w:asciiTheme="minorHAnsi" w:eastAsiaTheme="minorEastAsia" w:hAnsiTheme="minorHAnsi" w:cstheme="minorBidi"/>
            <w:sz w:val="22"/>
            <w:lang w:eastAsia="es-EC" w:bidi="ar-SA"/>
          </w:rPr>
          <w:tab/>
        </w:r>
        <w:r w:rsidRPr="004E5D9B">
          <w:rPr>
            <w:rStyle w:val="Hipervnculo"/>
          </w:rPr>
          <w:t>Prueba de aceptación en base a Historia de Usuario 6</w:t>
        </w:r>
        <w:r>
          <w:rPr>
            <w:webHidden/>
          </w:rPr>
          <w:tab/>
        </w:r>
        <w:r>
          <w:rPr>
            <w:webHidden/>
          </w:rPr>
          <w:fldChar w:fldCharType="begin"/>
        </w:r>
        <w:r>
          <w:rPr>
            <w:webHidden/>
          </w:rPr>
          <w:instrText xml:space="preserve"> PAGEREF _Toc73576379 \h </w:instrText>
        </w:r>
        <w:r>
          <w:rPr>
            <w:webHidden/>
          </w:rPr>
        </w:r>
        <w:r>
          <w:rPr>
            <w:webHidden/>
          </w:rPr>
          <w:fldChar w:fldCharType="separate"/>
        </w:r>
        <w:r>
          <w:rPr>
            <w:webHidden/>
          </w:rPr>
          <w:t>48</w:t>
        </w:r>
        <w:r>
          <w:rPr>
            <w:webHidden/>
          </w:rPr>
          <w:fldChar w:fldCharType="end"/>
        </w:r>
      </w:hyperlink>
    </w:p>
    <w:p w14:paraId="3A8F0084" w14:textId="69D5792E" w:rsidR="004170CF" w:rsidRDefault="004170CF">
      <w:pPr>
        <w:pStyle w:val="TDC1"/>
        <w:tabs>
          <w:tab w:val="left" w:pos="1320"/>
        </w:tabs>
        <w:rPr>
          <w:rFonts w:asciiTheme="minorHAnsi" w:eastAsiaTheme="minorEastAsia" w:hAnsiTheme="minorHAnsi" w:cstheme="minorBidi"/>
          <w:sz w:val="22"/>
          <w:lang w:eastAsia="es-EC" w:bidi="ar-SA"/>
        </w:rPr>
      </w:pPr>
      <w:hyperlink w:anchor="_Toc73576380" w:history="1">
        <w:r w:rsidRPr="004E5D9B">
          <w:rPr>
            <w:rStyle w:val="Hipervnculo"/>
          </w:rPr>
          <w:t>Tabla 48.</w:t>
        </w:r>
        <w:r>
          <w:rPr>
            <w:rFonts w:asciiTheme="minorHAnsi" w:eastAsiaTheme="minorEastAsia" w:hAnsiTheme="minorHAnsi" w:cstheme="minorBidi"/>
            <w:sz w:val="22"/>
            <w:lang w:eastAsia="es-EC" w:bidi="ar-SA"/>
          </w:rPr>
          <w:tab/>
        </w:r>
        <w:r w:rsidRPr="004E5D9B">
          <w:rPr>
            <w:rStyle w:val="Hipervnculo"/>
          </w:rPr>
          <w:t>Prueba de aceptación en base a Historia de Usuario 7</w:t>
        </w:r>
        <w:r>
          <w:rPr>
            <w:webHidden/>
          </w:rPr>
          <w:tab/>
        </w:r>
        <w:r>
          <w:rPr>
            <w:webHidden/>
          </w:rPr>
          <w:fldChar w:fldCharType="begin"/>
        </w:r>
        <w:r>
          <w:rPr>
            <w:webHidden/>
          </w:rPr>
          <w:instrText xml:space="preserve"> PAGEREF _Toc73576380 \h </w:instrText>
        </w:r>
        <w:r>
          <w:rPr>
            <w:webHidden/>
          </w:rPr>
        </w:r>
        <w:r>
          <w:rPr>
            <w:webHidden/>
          </w:rPr>
          <w:fldChar w:fldCharType="separate"/>
        </w:r>
        <w:r>
          <w:rPr>
            <w:webHidden/>
          </w:rPr>
          <w:t>49</w:t>
        </w:r>
        <w:r>
          <w:rPr>
            <w:webHidden/>
          </w:rPr>
          <w:fldChar w:fldCharType="end"/>
        </w:r>
      </w:hyperlink>
    </w:p>
    <w:p w14:paraId="1B139E0C" w14:textId="236142D5" w:rsidR="004170CF" w:rsidRDefault="004170CF">
      <w:pPr>
        <w:pStyle w:val="TDC1"/>
        <w:tabs>
          <w:tab w:val="left" w:pos="1320"/>
        </w:tabs>
        <w:rPr>
          <w:rFonts w:asciiTheme="minorHAnsi" w:eastAsiaTheme="minorEastAsia" w:hAnsiTheme="minorHAnsi" w:cstheme="minorBidi"/>
          <w:sz w:val="22"/>
          <w:lang w:eastAsia="es-EC" w:bidi="ar-SA"/>
        </w:rPr>
      </w:pPr>
      <w:hyperlink w:anchor="_Toc73576381" w:history="1">
        <w:r w:rsidRPr="004E5D9B">
          <w:rPr>
            <w:rStyle w:val="Hipervnculo"/>
          </w:rPr>
          <w:t>Tabla 49.</w:t>
        </w:r>
        <w:r>
          <w:rPr>
            <w:rFonts w:asciiTheme="minorHAnsi" w:eastAsiaTheme="minorEastAsia" w:hAnsiTheme="minorHAnsi" w:cstheme="minorBidi"/>
            <w:sz w:val="22"/>
            <w:lang w:eastAsia="es-EC" w:bidi="ar-SA"/>
          </w:rPr>
          <w:tab/>
        </w:r>
        <w:r w:rsidRPr="004E5D9B">
          <w:rPr>
            <w:rStyle w:val="Hipervnculo"/>
          </w:rPr>
          <w:t>Prueba de aceptación en base a Historia de Usuario 8</w:t>
        </w:r>
        <w:r>
          <w:rPr>
            <w:webHidden/>
          </w:rPr>
          <w:tab/>
        </w:r>
        <w:r>
          <w:rPr>
            <w:webHidden/>
          </w:rPr>
          <w:fldChar w:fldCharType="begin"/>
        </w:r>
        <w:r>
          <w:rPr>
            <w:webHidden/>
          </w:rPr>
          <w:instrText xml:space="preserve"> PAGEREF _Toc73576381 \h </w:instrText>
        </w:r>
        <w:r>
          <w:rPr>
            <w:webHidden/>
          </w:rPr>
        </w:r>
        <w:r>
          <w:rPr>
            <w:webHidden/>
          </w:rPr>
          <w:fldChar w:fldCharType="separate"/>
        </w:r>
        <w:r>
          <w:rPr>
            <w:webHidden/>
          </w:rPr>
          <w:t>49</w:t>
        </w:r>
        <w:r>
          <w:rPr>
            <w:webHidden/>
          </w:rPr>
          <w:fldChar w:fldCharType="end"/>
        </w:r>
      </w:hyperlink>
    </w:p>
    <w:p w14:paraId="5AA300E2" w14:textId="1E81E1D7" w:rsidR="004170CF" w:rsidRDefault="004170CF">
      <w:pPr>
        <w:pStyle w:val="TDC1"/>
        <w:tabs>
          <w:tab w:val="left" w:pos="1320"/>
        </w:tabs>
        <w:rPr>
          <w:rFonts w:asciiTheme="minorHAnsi" w:eastAsiaTheme="minorEastAsia" w:hAnsiTheme="minorHAnsi" w:cstheme="minorBidi"/>
          <w:sz w:val="22"/>
          <w:lang w:eastAsia="es-EC" w:bidi="ar-SA"/>
        </w:rPr>
      </w:pPr>
      <w:hyperlink w:anchor="_Toc73576382" w:history="1">
        <w:r w:rsidRPr="004E5D9B">
          <w:rPr>
            <w:rStyle w:val="Hipervnculo"/>
          </w:rPr>
          <w:t>Tabla 50.</w:t>
        </w:r>
        <w:r>
          <w:rPr>
            <w:rFonts w:asciiTheme="minorHAnsi" w:eastAsiaTheme="minorEastAsia" w:hAnsiTheme="minorHAnsi" w:cstheme="minorBidi"/>
            <w:sz w:val="22"/>
            <w:lang w:eastAsia="es-EC" w:bidi="ar-SA"/>
          </w:rPr>
          <w:tab/>
        </w:r>
        <w:r w:rsidRPr="004E5D9B">
          <w:rPr>
            <w:rStyle w:val="Hipervnculo"/>
          </w:rPr>
          <w:t>Prueba de aceptación en base a Historia de Usuario 9</w:t>
        </w:r>
        <w:r>
          <w:rPr>
            <w:webHidden/>
          </w:rPr>
          <w:tab/>
        </w:r>
        <w:r>
          <w:rPr>
            <w:webHidden/>
          </w:rPr>
          <w:fldChar w:fldCharType="begin"/>
        </w:r>
        <w:r>
          <w:rPr>
            <w:webHidden/>
          </w:rPr>
          <w:instrText xml:space="preserve"> PAGEREF _Toc73576382 \h </w:instrText>
        </w:r>
        <w:r>
          <w:rPr>
            <w:webHidden/>
          </w:rPr>
        </w:r>
        <w:r>
          <w:rPr>
            <w:webHidden/>
          </w:rPr>
          <w:fldChar w:fldCharType="separate"/>
        </w:r>
        <w:r>
          <w:rPr>
            <w:webHidden/>
          </w:rPr>
          <w:t>50</w:t>
        </w:r>
        <w:r>
          <w:rPr>
            <w:webHidden/>
          </w:rPr>
          <w:fldChar w:fldCharType="end"/>
        </w:r>
      </w:hyperlink>
    </w:p>
    <w:p w14:paraId="3A65C5BA" w14:textId="76E20164" w:rsidR="004170CF" w:rsidRDefault="004170CF">
      <w:pPr>
        <w:pStyle w:val="TDC1"/>
        <w:tabs>
          <w:tab w:val="left" w:pos="1320"/>
        </w:tabs>
        <w:rPr>
          <w:rFonts w:asciiTheme="minorHAnsi" w:eastAsiaTheme="minorEastAsia" w:hAnsiTheme="minorHAnsi" w:cstheme="minorBidi"/>
          <w:sz w:val="22"/>
          <w:lang w:eastAsia="es-EC" w:bidi="ar-SA"/>
        </w:rPr>
      </w:pPr>
      <w:hyperlink w:anchor="_Toc73576383" w:history="1">
        <w:r w:rsidRPr="004E5D9B">
          <w:rPr>
            <w:rStyle w:val="Hipervnculo"/>
          </w:rPr>
          <w:t>Tabla 51.</w:t>
        </w:r>
        <w:r>
          <w:rPr>
            <w:rFonts w:asciiTheme="minorHAnsi" w:eastAsiaTheme="minorEastAsia" w:hAnsiTheme="minorHAnsi" w:cstheme="minorBidi"/>
            <w:sz w:val="22"/>
            <w:lang w:eastAsia="es-EC" w:bidi="ar-SA"/>
          </w:rPr>
          <w:tab/>
        </w:r>
        <w:r w:rsidRPr="004E5D9B">
          <w:rPr>
            <w:rStyle w:val="Hipervnculo"/>
          </w:rPr>
          <w:t>Prueba de aceptación en base a Historia de Usuario 10</w:t>
        </w:r>
        <w:r>
          <w:rPr>
            <w:webHidden/>
          </w:rPr>
          <w:tab/>
        </w:r>
        <w:r>
          <w:rPr>
            <w:webHidden/>
          </w:rPr>
          <w:fldChar w:fldCharType="begin"/>
        </w:r>
        <w:r>
          <w:rPr>
            <w:webHidden/>
          </w:rPr>
          <w:instrText xml:space="preserve"> PAGEREF _Toc73576383 \h </w:instrText>
        </w:r>
        <w:r>
          <w:rPr>
            <w:webHidden/>
          </w:rPr>
        </w:r>
        <w:r>
          <w:rPr>
            <w:webHidden/>
          </w:rPr>
          <w:fldChar w:fldCharType="separate"/>
        </w:r>
        <w:r>
          <w:rPr>
            <w:webHidden/>
          </w:rPr>
          <w:t>50</w:t>
        </w:r>
        <w:r>
          <w:rPr>
            <w:webHidden/>
          </w:rPr>
          <w:fldChar w:fldCharType="end"/>
        </w:r>
      </w:hyperlink>
    </w:p>
    <w:p w14:paraId="6D5F526D" w14:textId="6C528031" w:rsidR="004170CF" w:rsidRDefault="004170CF">
      <w:pPr>
        <w:pStyle w:val="TDC1"/>
        <w:tabs>
          <w:tab w:val="left" w:pos="1320"/>
        </w:tabs>
        <w:rPr>
          <w:rFonts w:asciiTheme="minorHAnsi" w:eastAsiaTheme="minorEastAsia" w:hAnsiTheme="minorHAnsi" w:cstheme="minorBidi"/>
          <w:sz w:val="22"/>
          <w:lang w:eastAsia="es-EC" w:bidi="ar-SA"/>
        </w:rPr>
      </w:pPr>
      <w:hyperlink w:anchor="_Toc73576384" w:history="1">
        <w:r w:rsidRPr="004E5D9B">
          <w:rPr>
            <w:rStyle w:val="Hipervnculo"/>
          </w:rPr>
          <w:t>Tabla 52.</w:t>
        </w:r>
        <w:r>
          <w:rPr>
            <w:rFonts w:asciiTheme="minorHAnsi" w:eastAsiaTheme="minorEastAsia" w:hAnsiTheme="minorHAnsi" w:cstheme="minorBidi"/>
            <w:sz w:val="22"/>
            <w:lang w:eastAsia="es-EC" w:bidi="ar-SA"/>
          </w:rPr>
          <w:tab/>
        </w:r>
        <w:r w:rsidRPr="004E5D9B">
          <w:rPr>
            <w:rStyle w:val="Hipervnculo"/>
          </w:rPr>
          <w:t>Prueba de aceptación en base a Historia de Usuario 11</w:t>
        </w:r>
        <w:r>
          <w:rPr>
            <w:webHidden/>
          </w:rPr>
          <w:tab/>
        </w:r>
        <w:r>
          <w:rPr>
            <w:webHidden/>
          </w:rPr>
          <w:fldChar w:fldCharType="begin"/>
        </w:r>
        <w:r>
          <w:rPr>
            <w:webHidden/>
          </w:rPr>
          <w:instrText xml:space="preserve"> PAGEREF _Toc73576384 \h </w:instrText>
        </w:r>
        <w:r>
          <w:rPr>
            <w:webHidden/>
          </w:rPr>
        </w:r>
        <w:r>
          <w:rPr>
            <w:webHidden/>
          </w:rPr>
          <w:fldChar w:fldCharType="separate"/>
        </w:r>
        <w:r>
          <w:rPr>
            <w:webHidden/>
          </w:rPr>
          <w:t>51</w:t>
        </w:r>
        <w:r>
          <w:rPr>
            <w:webHidden/>
          </w:rPr>
          <w:fldChar w:fldCharType="end"/>
        </w:r>
      </w:hyperlink>
    </w:p>
    <w:p w14:paraId="7CEA01FA" w14:textId="5BA22127" w:rsidR="004170CF" w:rsidRDefault="004170CF">
      <w:pPr>
        <w:pStyle w:val="TDC1"/>
        <w:tabs>
          <w:tab w:val="left" w:pos="1320"/>
        </w:tabs>
        <w:rPr>
          <w:rFonts w:asciiTheme="minorHAnsi" w:eastAsiaTheme="minorEastAsia" w:hAnsiTheme="minorHAnsi" w:cstheme="minorBidi"/>
          <w:sz w:val="22"/>
          <w:lang w:eastAsia="es-EC" w:bidi="ar-SA"/>
        </w:rPr>
      </w:pPr>
      <w:hyperlink w:anchor="_Toc73576385" w:history="1">
        <w:r w:rsidRPr="004E5D9B">
          <w:rPr>
            <w:rStyle w:val="Hipervnculo"/>
          </w:rPr>
          <w:t>Tabla 53.</w:t>
        </w:r>
        <w:r>
          <w:rPr>
            <w:rFonts w:asciiTheme="minorHAnsi" w:eastAsiaTheme="minorEastAsia" w:hAnsiTheme="minorHAnsi" w:cstheme="minorBidi"/>
            <w:sz w:val="22"/>
            <w:lang w:eastAsia="es-EC" w:bidi="ar-SA"/>
          </w:rPr>
          <w:tab/>
        </w:r>
        <w:r w:rsidRPr="004E5D9B">
          <w:rPr>
            <w:rStyle w:val="Hipervnculo"/>
          </w:rPr>
          <w:t>Prueba de aceptación en base a Historia de Usuario 12</w:t>
        </w:r>
        <w:r>
          <w:rPr>
            <w:webHidden/>
          </w:rPr>
          <w:tab/>
        </w:r>
        <w:r>
          <w:rPr>
            <w:webHidden/>
          </w:rPr>
          <w:fldChar w:fldCharType="begin"/>
        </w:r>
        <w:r>
          <w:rPr>
            <w:webHidden/>
          </w:rPr>
          <w:instrText xml:space="preserve"> PAGEREF _Toc73576385 \h </w:instrText>
        </w:r>
        <w:r>
          <w:rPr>
            <w:webHidden/>
          </w:rPr>
        </w:r>
        <w:r>
          <w:rPr>
            <w:webHidden/>
          </w:rPr>
          <w:fldChar w:fldCharType="separate"/>
        </w:r>
        <w:r>
          <w:rPr>
            <w:webHidden/>
          </w:rPr>
          <w:t>51</w:t>
        </w:r>
        <w:r>
          <w:rPr>
            <w:webHidden/>
          </w:rPr>
          <w:fldChar w:fldCharType="end"/>
        </w:r>
      </w:hyperlink>
    </w:p>
    <w:p w14:paraId="385AC0B1" w14:textId="556B6486" w:rsidR="004170CF" w:rsidRDefault="004170CF">
      <w:pPr>
        <w:pStyle w:val="TDC1"/>
        <w:tabs>
          <w:tab w:val="left" w:pos="1320"/>
        </w:tabs>
        <w:rPr>
          <w:rFonts w:asciiTheme="minorHAnsi" w:eastAsiaTheme="minorEastAsia" w:hAnsiTheme="minorHAnsi" w:cstheme="minorBidi"/>
          <w:sz w:val="22"/>
          <w:lang w:eastAsia="es-EC" w:bidi="ar-SA"/>
        </w:rPr>
      </w:pPr>
      <w:hyperlink w:anchor="_Toc73576386" w:history="1">
        <w:r w:rsidRPr="004E5D9B">
          <w:rPr>
            <w:rStyle w:val="Hipervnculo"/>
          </w:rPr>
          <w:t>Tabla 54.</w:t>
        </w:r>
        <w:r>
          <w:rPr>
            <w:rFonts w:asciiTheme="minorHAnsi" w:eastAsiaTheme="minorEastAsia" w:hAnsiTheme="minorHAnsi" w:cstheme="minorBidi"/>
            <w:sz w:val="22"/>
            <w:lang w:eastAsia="es-EC" w:bidi="ar-SA"/>
          </w:rPr>
          <w:tab/>
        </w:r>
        <w:r w:rsidRPr="004E5D9B">
          <w:rPr>
            <w:rStyle w:val="Hipervnculo"/>
          </w:rPr>
          <w:t>Prueba de aceptación en base a Historia de Usuario 13</w:t>
        </w:r>
        <w:r>
          <w:rPr>
            <w:webHidden/>
          </w:rPr>
          <w:tab/>
        </w:r>
        <w:r>
          <w:rPr>
            <w:webHidden/>
          </w:rPr>
          <w:fldChar w:fldCharType="begin"/>
        </w:r>
        <w:r>
          <w:rPr>
            <w:webHidden/>
          </w:rPr>
          <w:instrText xml:space="preserve"> PAGEREF _Toc73576386 \h </w:instrText>
        </w:r>
        <w:r>
          <w:rPr>
            <w:webHidden/>
          </w:rPr>
        </w:r>
        <w:r>
          <w:rPr>
            <w:webHidden/>
          </w:rPr>
          <w:fldChar w:fldCharType="separate"/>
        </w:r>
        <w:r>
          <w:rPr>
            <w:webHidden/>
          </w:rPr>
          <w:t>52</w:t>
        </w:r>
        <w:r>
          <w:rPr>
            <w:webHidden/>
          </w:rPr>
          <w:fldChar w:fldCharType="end"/>
        </w:r>
      </w:hyperlink>
    </w:p>
    <w:p w14:paraId="0C9F1D4C" w14:textId="1DA0B755" w:rsidR="004170CF" w:rsidRDefault="004170CF">
      <w:pPr>
        <w:pStyle w:val="TDC1"/>
        <w:tabs>
          <w:tab w:val="left" w:pos="1320"/>
        </w:tabs>
        <w:rPr>
          <w:rFonts w:asciiTheme="minorHAnsi" w:eastAsiaTheme="minorEastAsia" w:hAnsiTheme="minorHAnsi" w:cstheme="minorBidi"/>
          <w:sz w:val="22"/>
          <w:lang w:eastAsia="es-EC" w:bidi="ar-SA"/>
        </w:rPr>
      </w:pPr>
      <w:hyperlink w:anchor="_Toc73576387" w:history="1">
        <w:r w:rsidRPr="004E5D9B">
          <w:rPr>
            <w:rStyle w:val="Hipervnculo"/>
          </w:rPr>
          <w:t>Tabla 55.</w:t>
        </w:r>
        <w:r>
          <w:rPr>
            <w:rFonts w:asciiTheme="minorHAnsi" w:eastAsiaTheme="minorEastAsia" w:hAnsiTheme="minorHAnsi" w:cstheme="minorBidi"/>
            <w:sz w:val="22"/>
            <w:lang w:eastAsia="es-EC" w:bidi="ar-SA"/>
          </w:rPr>
          <w:tab/>
        </w:r>
        <w:r w:rsidRPr="004E5D9B">
          <w:rPr>
            <w:rStyle w:val="Hipervnculo"/>
          </w:rPr>
          <w:t>Prueba de aceptación en base a Historia de Usuario 14</w:t>
        </w:r>
        <w:r>
          <w:rPr>
            <w:webHidden/>
          </w:rPr>
          <w:tab/>
        </w:r>
        <w:r>
          <w:rPr>
            <w:webHidden/>
          </w:rPr>
          <w:fldChar w:fldCharType="begin"/>
        </w:r>
        <w:r>
          <w:rPr>
            <w:webHidden/>
          </w:rPr>
          <w:instrText xml:space="preserve"> PAGEREF _Toc73576387 \h </w:instrText>
        </w:r>
        <w:r>
          <w:rPr>
            <w:webHidden/>
          </w:rPr>
        </w:r>
        <w:r>
          <w:rPr>
            <w:webHidden/>
          </w:rPr>
          <w:fldChar w:fldCharType="separate"/>
        </w:r>
        <w:r>
          <w:rPr>
            <w:webHidden/>
          </w:rPr>
          <w:t>52</w:t>
        </w:r>
        <w:r>
          <w:rPr>
            <w:webHidden/>
          </w:rPr>
          <w:fldChar w:fldCharType="end"/>
        </w:r>
      </w:hyperlink>
    </w:p>
    <w:p w14:paraId="4F339BAA" w14:textId="26F0C0B8" w:rsidR="004170CF" w:rsidRDefault="004170CF">
      <w:pPr>
        <w:pStyle w:val="TDC1"/>
        <w:tabs>
          <w:tab w:val="left" w:pos="1320"/>
        </w:tabs>
        <w:rPr>
          <w:rFonts w:asciiTheme="minorHAnsi" w:eastAsiaTheme="minorEastAsia" w:hAnsiTheme="minorHAnsi" w:cstheme="minorBidi"/>
          <w:sz w:val="22"/>
          <w:lang w:eastAsia="es-EC" w:bidi="ar-SA"/>
        </w:rPr>
      </w:pPr>
      <w:hyperlink w:anchor="_Toc73576388" w:history="1">
        <w:r w:rsidRPr="004E5D9B">
          <w:rPr>
            <w:rStyle w:val="Hipervnculo"/>
          </w:rPr>
          <w:t>Tabla 56.</w:t>
        </w:r>
        <w:r>
          <w:rPr>
            <w:rFonts w:asciiTheme="minorHAnsi" w:eastAsiaTheme="minorEastAsia" w:hAnsiTheme="minorHAnsi" w:cstheme="minorBidi"/>
            <w:sz w:val="22"/>
            <w:lang w:eastAsia="es-EC" w:bidi="ar-SA"/>
          </w:rPr>
          <w:tab/>
        </w:r>
        <w:r w:rsidRPr="004E5D9B">
          <w:rPr>
            <w:rStyle w:val="Hipervnculo"/>
          </w:rPr>
          <w:t>Prueba de aceptación en base a Historia de Usuario 15</w:t>
        </w:r>
        <w:r>
          <w:rPr>
            <w:webHidden/>
          </w:rPr>
          <w:tab/>
        </w:r>
        <w:r>
          <w:rPr>
            <w:webHidden/>
          </w:rPr>
          <w:fldChar w:fldCharType="begin"/>
        </w:r>
        <w:r>
          <w:rPr>
            <w:webHidden/>
          </w:rPr>
          <w:instrText xml:space="preserve"> PAGEREF _Toc73576388 \h </w:instrText>
        </w:r>
        <w:r>
          <w:rPr>
            <w:webHidden/>
          </w:rPr>
        </w:r>
        <w:r>
          <w:rPr>
            <w:webHidden/>
          </w:rPr>
          <w:fldChar w:fldCharType="separate"/>
        </w:r>
        <w:r>
          <w:rPr>
            <w:webHidden/>
          </w:rPr>
          <w:t>53</w:t>
        </w:r>
        <w:r>
          <w:rPr>
            <w:webHidden/>
          </w:rPr>
          <w:fldChar w:fldCharType="end"/>
        </w:r>
      </w:hyperlink>
    </w:p>
    <w:p w14:paraId="09E7A54C" w14:textId="3E6492C2" w:rsidR="004170CF" w:rsidRDefault="004170CF">
      <w:pPr>
        <w:pStyle w:val="TDC1"/>
        <w:tabs>
          <w:tab w:val="left" w:pos="1320"/>
        </w:tabs>
        <w:rPr>
          <w:rFonts w:asciiTheme="minorHAnsi" w:eastAsiaTheme="minorEastAsia" w:hAnsiTheme="minorHAnsi" w:cstheme="minorBidi"/>
          <w:sz w:val="22"/>
          <w:lang w:eastAsia="es-EC" w:bidi="ar-SA"/>
        </w:rPr>
      </w:pPr>
      <w:hyperlink w:anchor="_Toc73576389" w:history="1">
        <w:r w:rsidRPr="004E5D9B">
          <w:rPr>
            <w:rStyle w:val="Hipervnculo"/>
          </w:rPr>
          <w:t>Tabla 57.</w:t>
        </w:r>
        <w:r>
          <w:rPr>
            <w:rFonts w:asciiTheme="minorHAnsi" w:eastAsiaTheme="minorEastAsia" w:hAnsiTheme="minorHAnsi" w:cstheme="minorBidi"/>
            <w:sz w:val="22"/>
            <w:lang w:eastAsia="es-EC" w:bidi="ar-SA"/>
          </w:rPr>
          <w:tab/>
        </w:r>
        <w:r w:rsidRPr="004E5D9B">
          <w:rPr>
            <w:rStyle w:val="Hipervnculo"/>
          </w:rPr>
          <w:t>Prueba de aceptación en base a Historia de Usuario 16</w:t>
        </w:r>
        <w:r>
          <w:rPr>
            <w:webHidden/>
          </w:rPr>
          <w:tab/>
        </w:r>
        <w:r>
          <w:rPr>
            <w:webHidden/>
          </w:rPr>
          <w:fldChar w:fldCharType="begin"/>
        </w:r>
        <w:r>
          <w:rPr>
            <w:webHidden/>
          </w:rPr>
          <w:instrText xml:space="preserve"> PAGEREF _Toc73576389 \h </w:instrText>
        </w:r>
        <w:r>
          <w:rPr>
            <w:webHidden/>
          </w:rPr>
        </w:r>
        <w:r>
          <w:rPr>
            <w:webHidden/>
          </w:rPr>
          <w:fldChar w:fldCharType="separate"/>
        </w:r>
        <w:r>
          <w:rPr>
            <w:webHidden/>
          </w:rPr>
          <w:t>53</w:t>
        </w:r>
        <w:r>
          <w:rPr>
            <w:webHidden/>
          </w:rPr>
          <w:fldChar w:fldCharType="end"/>
        </w:r>
      </w:hyperlink>
    </w:p>
    <w:p w14:paraId="16BD149A" w14:textId="61161DBD" w:rsidR="004170CF" w:rsidRDefault="004170CF">
      <w:pPr>
        <w:pStyle w:val="TDC1"/>
        <w:tabs>
          <w:tab w:val="left" w:pos="1320"/>
        </w:tabs>
        <w:rPr>
          <w:rFonts w:asciiTheme="minorHAnsi" w:eastAsiaTheme="minorEastAsia" w:hAnsiTheme="minorHAnsi" w:cstheme="minorBidi"/>
          <w:sz w:val="22"/>
          <w:lang w:eastAsia="es-EC" w:bidi="ar-SA"/>
        </w:rPr>
      </w:pPr>
      <w:hyperlink w:anchor="_Toc73576390" w:history="1">
        <w:r w:rsidRPr="004E5D9B">
          <w:rPr>
            <w:rStyle w:val="Hipervnculo"/>
          </w:rPr>
          <w:t>Tabla 58.</w:t>
        </w:r>
        <w:r>
          <w:rPr>
            <w:rFonts w:asciiTheme="minorHAnsi" w:eastAsiaTheme="minorEastAsia" w:hAnsiTheme="minorHAnsi" w:cstheme="minorBidi"/>
            <w:sz w:val="22"/>
            <w:lang w:eastAsia="es-EC" w:bidi="ar-SA"/>
          </w:rPr>
          <w:tab/>
        </w:r>
        <w:r w:rsidRPr="004E5D9B">
          <w:rPr>
            <w:rStyle w:val="Hipervnculo"/>
          </w:rPr>
          <w:t>Prueba de aceptación en base a Historia de Usuario 17</w:t>
        </w:r>
        <w:r>
          <w:rPr>
            <w:webHidden/>
          </w:rPr>
          <w:tab/>
        </w:r>
        <w:r>
          <w:rPr>
            <w:webHidden/>
          </w:rPr>
          <w:fldChar w:fldCharType="begin"/>
        </w:r>
        <w:r>
          <w:rPr>
            <w:webHidden/>
          </w:rPr>
          <w:instrText xml:space="preserve"> PAGEREF _Toc73576390 \h </w:instrText>
        </w:r>
        <w:r>
          <w:rPr>
            <w:webHidden/>
          </w:rPr>
        </w:r>
        <w:r>
          <w:rPr>
            <w:webHidden/>
          </w:rPr>
          <w:fldChar w:fldCharType="separate"/>
        </w:r>
        <w:r>
          <w:rPr>
            <w:webHidden/>
          </w:rPr>
          <w:t>54</w:t>
        </w:r>
        <w:r>
          <w:rPr>
            <w:webHidden/>
          </w:rPr>
          <w:fldChar w:fldCharType="end"/>
        </w:r>
      </w:hyperlink>
    </w:p>
    <w:p w14:paraId="6ECC1010" w14:textId="36764A0A" w:rsidR="004170CF" w:rsidRDefault="004170CF">
      <w:pPr>
        <w:pStyle w:val="TDC1"/>
        <w:tabs>
          <w:tab w:val="left" w:pos="1320"/>
        </w:tabs>
        <w:rPr>
          <w:rFonts w:asciiTheme="minorHAnsi" w:eastAsiaTheme="minorEastAsia" w:hAnsiTheme="minorHAnsi" w:cstheme="minorBidi"/>
          <w:sz w:val="22"/>
          <w:lang w:eastAsia="es-EC" w:bidi="ar-SA"/>
        </w:rPr>
      </w:pPr>
      <w:hyperlink w:anchor="_Toc73576391" w:history="1">
        <w:r w:rsidRPr="004E5D9B">
          <w:rPr>
            <w:rStyle w:val="Hipervnculo"/>
          </w:rPr>
          <w:t>Tabla 59.</w:t>
        </w:r>
        <w:r>
          <w:rPr>
            <w:rFonts w:asciiTheme="minorHAnsi" w:eastAsiaTheme="minorEastAsia" w:hAnsiTheme="minorHAnsi" w:cstheme="minorBidi"/>
            <w:sz w:val="22"/>
            <w:lang w:eastAsia="es-EC" w:bidi="ar-SA"/>
          </w:rPr>
          <w:tab/>
        </w:r>
        <w:r w:rsidRPr="004E5D9B">
          <w:rPr>
            <w:rStyle w:val="Hipervnculo"/>
          </w:rPr>
          <w:t>Prueba de aceptación en base a Historia de Usuario 18</w:t>
        </w:r>
        <w:r>
          <w:rPr>
            <w:webHidden/>
          </w:rPr>
          <w:tab/>
        </w:r>
        <w:r>
          <w:rPr>
            <w:webHidden/>
          </w:rPr>
          <w:fldChar w:fldCharType="begin"/>
        </w:r>
        <w:r>
          <w:rPr>
            <w:webHidden/>
          </w:rPr>
          <w:instrText xml:space="preserve"> PAGEREF _Toc73576391 \h </w:instrText>
        </w:r>
        <w:r>
          <w:rPr>
            <w:webHidden/>
          </w:rPr>
        </w:r>
        <w:r>
          <w:rPr>
            <w:webHidden/>
          </w:rPr>
          <w:fldChar w:fldCharType="separate"/>
        </w:r>
        <w:r>
          <w:rPr>
            <w:webHidden/>
          </w:rPr>
          <w:t>54</w:t>
        </w:r>
        <w:r>
          <w:rPr>
            <w:webHidden/>
          </w:rPr>
          <w:fldChar w:fldCharType="end"/>
        </w:r>
      </w:hyperlink>
    </w:p>
    <w:p w14:paraId="259137E4" w14:textId="7331D8F4" w:rsidR="004170CF" w:rsidRDefault="004170CF">
      <w:pPr>
        <w:pStyle w:val="TDC1"/>
        <w:tabs>
          <w:tab w:val="left" w:pos="1320"/>
        </w:tabs>
        <w:rPr>
          <w:rFonts w:asciiTheme="minorHAnsi" w:eastAsiaTheme="minorEastAsia" w:hAnsiTheme="minorHAnsi" w:cstheme="minorBidi"/>
          <w:sz w:val="22"/>
          <w:lang w:eastAsia="es-EC" w:bidi="ar-SA"/>
        </w:rPr>
      </w:pPr>
      <w:hyperlink w:anchor="_Toc73576392" w:history="1">
        <w:r w:rsidRPr="004E5D9B">
          <w:rPr>
            <w:rStyle w:val="Hipervnculo"/>
          </w:rPr>
          <w:t>Tabla 60.</w:t>
        </w:r>
        <w:r>
          <w:rPr>
            <w:rFonts w:asciiTheme="minorHAnsi" w:eastAsiaTheme="minorEastAsia" w:hAnsiTheme="minorHAnsi" w:cstheme="minorBidi"/>
            <w:sz w:val="22"/>
            <w:lang w:eastAsia="es-EC" w:bidi="ar-SA"/>
          </w:rPr>
          <w:tab/>
        </w:r>
        <w:r w:rsidRPr="004E5D9B">
          <w:rPr>
            <w:rStyle w:val="Hipervnculo"/>
          </w:rPr>
          <w:t>Prueba de aceptación en base a Historia de Usuario 19</w:t>
        </w:r>
        <w:r>
          <w:rPr>
            <w:webHidden/>
          </w:rPr>
          <w:tab/>
        </w:r>
        <w:r>
          <w:rPr>
            <w:webHidden/>
          </w:rPr>
          <w:fldChar w:fldCharType="begin"/>
        </w:r>
        <w:r>
          <w:rPr>
            <w:webHidden/>
          </w:rPr>
          <w:instrText xml:space="preserve"> PAGEREF _Toc73576392 \h </w:instrText>
        </w:r>
        <w:r>
          <w:rPr>
            <w:webHidden/>
          </w:rPr>
        </w:r>
        <w:r>
          <w:rPr>
            <w:webHidden/>
          </w:rPr>
          <w:fldChar w:fldCharType="separate"/>
        </w:r>
        <w:r>
          <w:rPr>
            <w:webHidden/>
          </w:rPr>
          <w:t>55</w:t>
        </w:r>
        <w:r>
          <w:rPr>
            <w:webHidden/>
          </w:rPr>
          <w:fldChar w:fldCharType="end"/>
        </w:r>
      </w:hyperlink>
    </w:p>
    <w:p w14:paraId="4F19E5E4" w14:textId="28A01B6B" w:rsidR="004170CF" w:rsidRDefault="004170CF">
      <w:pPr>
        <w:pStyle w:val="TDC1"/>
        <w:tabs>
          <w:tab w:val="left" w:pos="1320"/>
        </w:tabs>
        <w:rPr>
          <w:rFonts w:asciiTheme="minorHAnsi" w:eastAsiaTheme="minorEastAsia" w:hAnsiTheme="minorHAnsi" w:cstheme="minorBidi"/>
          <w:sz w:val="22"/>
          <w:lang w:eastAsia="es-EC" w:bidi="ar-SA"/>
        </w:rPr>
      </w:pPr>
      <w:hyperlink w:anchor="_Toc73576393" w:history="1">
        <w:r w:rsidRPr="004E5D9B">
          <w:rPr>
            <w:rStyle w:val="Hipervnculo"/>
          </w:rPr>
          <w:t>Tabla 61.</w:t>
        </w:r>
        <w:r>
          <w:rPr>
            <w:rFonts w:asciiTheme="minorHAnsi" w:eastAsiaTheme="minorEastAsia" w:hAnsiTheme="minorHAnsi" w:cstheme="minorBidi"/>
            <w:sz w:val="22"/>
            <w:lang w:eastAsia="es-EC" w:bidi="ar-SA"/>
          </w:rPr>
          <w:tab/>
        </w:r>
        <w:r w:rsidRPr="004E5D9B">
          <w:rPr>
            <w:rStyle w:val="Hipervnculo"/>
          </w:rPr>
          <w:t>Prueba de aceptación en base a Historia de Usuario 20</w:t>
        </w:r>
        <w:r>
          <w:rPr>
            <w:webHidden/>
          </w:rPr>
          <w:tab/>
        </w:r>
        <w:r>
          <w:rPr>
            <w:webHidden/>
          </w:rPr>
          <w:fldChar w:fldCharType="begin"/>
        </w:r>
        <w:r>
          <w:rPr>
            <w:webHidden/>
          </w:rPr>
          <w:instrText xml:space="preserve"> PAGEREF _Toc73576393 \h </w:instrText>
        </w:r>
        <w:r>
          <w:rPr>
            <w:webHidden/>
          </w:rPr>
        </w:r>
        <w:r>
          <w:rPr>
            <w:webHidden/>
          </w:rPr>
          <w:fldChar w:fldCharType="separate"/>
        </w:r>
        <w:r>
          <w:rPr>
            <w:webHidden/>
          </w:rPr>
          <w:t>55</w:t>
        </w:r>
        <w:r>
          <w:rPr>
            <w:webHidden/>
          </w:rPr>
          <w:fldChar w:fldCharType="end"/>
        </w:r>
      </w:hyperlink>
    </w:p>
    <w:p w14:paraId="2F954148" w14:textId="5AE00A83" w:rsidR="004170CF" w:rsidRDefault="004170CF">
      <w:pPr>
        <w:pStyle w:val="TDC1"/>
        <w:tabs>
          <w:tab w:val="left" w:pos="1320"/>
        </w:tabs>
        <w:rPr>
          <w:rFonts w:asciiTheme="minorHAnsi" w:eastAsiaTheme="minorEastAsia" w:hAnsiTheme="minorHAnsi" w:cstheme="minorBidi"/>
          <w:sz w:val="22"/>
          <w:lang w:eastAsia="es-EC" w:bidi="ar-SA"/>
        </w:rPr>
      </w:pPr>
      <w:hyperlink w:anchor="_Toc73576394" w:history="1">
        <w:r w:rsidRPr="004E5D9B">
          <w:rPr>
            <w:rStyle w:val="Hipervnculo"/>
          </w:rPr>
          <w:t>Tabla 62.</w:t>
        </w:r>
        <w:r>
          <w:rPr>
            <w:rFonts w:asciiTheme="minorHAnsi" w:eastAsiaTheme="minorEastAsia" w:hAnsiTheme="minorHAnsi" w:cstheme="minorBidi"/>
            <w:sz w:val="22"/>
            <w:lang w:eastAsia="es-EC" w:bidi="ar-SA"/>
          </w:rPr>
          <w:tab/>
        </w:r>
        <w:r w:rsidRPr="004E5D9B">
          <w:rPr>
            <w:rStyle w:val="Hipervnculo"/>
          </w:rPr>
          <w:t>Prueba de aceptación en base a Historia de Usuario 21</w:t>
        </w:r>
        <w:r>
          <w:rPr>
            <w:webHidden/>
          </w:rPr>
          <w:tab/>
        </w:r>
        <w:r>
          <w:rPr>
            <w:webHidden/>
          </w:rPr>
          <w:fldChar w:fldCharType="begin"/>
        </w:r>
        <w:r>
          <w:rPr>
            <w:webHidden/>
          </w:rPr>
          <w:instrText xml:space="preserve"> PAGEREF _Toc73576394 \h </w:instrText>
        </w:r>
        <w:r>
          <w:rPr>
            <w:webHidden/>
          </w:rPr>
        </w:r>
        <w:r>
          <w:rPr>
            <w:webHidden/>
          </w:rPr>
          <w:fldChar w:fldCharType="separate"/>
        </w:r>
        <w:r>
          <w:rPr>
            <w:webHidden/>
          </w:rPr>
          <w:t>56</w:t>
        </w:r>
        <w:r>
          <w:rPr>
            <w:webHidden/>
          </w:rPr>
          <w:fldChar w:fldCharType="end"/>
        </w:r>
      </w:hyperlink>
    </w:p>
    <w:p w14:paraId="0BF63EC0" w14:textId="57D7C3F1" w:rsidR="004170CF" w:rsidRDefault="004170CF">
      <w:pPr>
        <w:pStyle w:val="TDC1"/>
        <w:tabs>
          <w:tab w:val="left" w:pos="1320"/>
        </w:tabs>
        <w:rPr>
          <w:rFonts w:asciiTheme="minorHAnsi" w:eastAsiaTheme="minorEastAsia" w:hAnsiTheme="minorHAnsi" w:cstheme="minorBidi"/>
          <w:sz w:val="22"/>
          <w:lang w:eastAsia="es-EC" w:bidi="ar-SA"/>
        </w:rPr>
      </w:pPr>
      <w:hyperlink w:anchor="_Toc73576395" w:history="1">
        <w:r w:rsidRPr="004E5D9B">
          <w:rPr>
            <w:rStyle w:val="Hipervnculo"/>
          </w:rPr>
          <w:t>Tabla 63.</w:t>
        </w:r>
        <w:r>
          <w:rPr>
            <w:rFonts w:asciiTheme="minorHAnsi" w:eastAsiaTheme="minorEastAsia" w:hAnsiTheme="minorHAnsi" w:cstheme="minorBidi"/>
            <w:sz w:val="22"/>
            <w:lang w:eastAsia="es-EC" w:bidi="ar-SA"/>
          </w:rPr>
          <w:tab/>
        </w:r>
        <w:r w:rsidRPr="004E5D9B">
          <w:rPr>
            <w:rStyle w:val="Hipervnculo"/>
          </w:rPr>
          <w:t>Prueba de aceptación en base a Historia de Usuario 22</w:t>
        </w:r>
        <w:r>
          <w:rPr>
            <w:webHidden/>
          </w:rPr>
          <w:tab/>
        </w:r>
        <w:r>
          <w:rPr>
            <w:webHidden/>
          </w:rPr>
          <w:fldChar w:fldCharType="begin"/>
        </w:r>
        <w:r>
          <w:rPr>
            <w:webHidden/>
          </w:rPr>
          <w:instrText xml:space="preserve"> PAGEREF _Toc73576395 \h </w:instrText>
        </w:r>
        <w:r>
          <w:rPr>
            <w:webHidden/>
          </w:rPr>
        </w:r>
        <w:r>
          <w:rPr>
            <w:webHidden/>
          </w:rPr>
          <w:fldChar w:fldCharType="separate"/>
        </w:r>
        <w:r>
          <w:rPr>
            <w:webHidden/>
          </w:rPr>
          <w:t>56</w:t>
        </w:r>
        <w:r>
          <w:rPr>
            <w:webHidden/>
          </w:rPr>
          <w:fldChar w:fldCharType="end"/>
        </w:r>
      </w:hyperlink>
    </w:p>
    <w:p w14:paraId="00D20C31" w14:textId="7BDC1FED" w:rsidR="004170CF" w:rsidRDefault="004170CF">
      <w:pPr>
        <w:pStyle w:val="TDC1"/>
        <w:tabs>
          <w:tab w:val="left" w:pos="1320"/>
        </w:tabs>
        <w:rPr>
          <w:rFonts w:asciiTheme="minorHAnsi" w:eastAsiaTheme="minorEastAsia" w:hAnsiTheme="minorHAnsi" w:cstheme="minorBidi"/>
          <w:sz w:val="22"/>
          <w:lang w:eastAsia="es-EC" w:bidi="ar-SA"/>
        </w:rPr>
      </w:pPr>
      <w:hyperlink w:anchor="_Toc73576396" w:history="1">
        <w:r w:rsidRPr="004E5D9B">
          <w:rPr>
            <w:rStyle w:val="Hipervnculo"/>
          </w:rPr>
          <w:t>Tabla 64.</w:t>
        </w:r>
        <w:r>
          <w:rPr>
            <w:rFonts w:asciiTheme="minorHAnsi" w:eastAsiaTheme="minorEastAsia" w:hAnsiTheme="minorHAnsi" w:cstheme="minorBidi"/>
            <w:sz w:val="22"/>
            <w:lang w:eastAsia="es-EC" w:bidi="ar-SA"/>
          </w:rPr>
          <w:tab/>
        </w:r>
        <w:r w:rsidRPr="004E5D9B">
          <w:rPr>
            <w:rStyle w:val="Hipervnculo"/>
          </w:rPr>
          <w:t>Prueba de aceptación en base a Historia de Usuario 23</w:t>
        </w:r>
        <w:r>
          <w:rPr>
            <w:webHidden/>
          </w:rPr>
          <w:tab/>
        </w:r>
        <w:r>
          <w:rPr>
            <w:webHidden/>
          </w:rPr>
          <w:fldChar w:fldCharType="begin"/>
        </w:r>
        <w:r>
          <w:rPr>
            <w:webHidden/>
          </w:rPr>
          <w:instrText xml:space="preserve"> PAGEREF _Toc73576396 \h </w:instrText>
        </w:r>
        <w:r>
          <w:rPr>
            <w:webHidden/>
          </w:rPr>
        </w:r>
        <w:r>
          <w:rPr>
            <w:webHidden/>
          </w:rPr>
          <w:fldChar w:fldCharType="separate"/>
        </w:r>
        <w:r>
          <w:rPr>
            <w:webHidden/>
          </w:rPr>
          <w:t>57</w:t>
        </w:r>
        <w:r>
          <w:rPr>
            <w:webHidden/>
          </w:rPr>
          <w:fldChar w:fldCharType="end"/>
        </w:r>
      </w:hyperlink>
    </w:p>
    <w:p w14:paraId="152A6F5F" w14:textId="4D3C445D" w:rsidR="004170CF" w:rsidRDefault="004170CF">
      <w:pPr>
        <w:pStyle w:val="TDC1"/>
        <w:tabs>
          <w:tab w:val="left" w:pos="1320"/>
        </w:tabs>
        <w:rPr>
          <w:rFonts w:asciiTheme="minorHAnsi" w:eastAsiaTheme="minorEastAsia" w:hAnsiTheme="minorHAnsi" w:cstheme="minorBidi"/>
          <w:sz w:val="22"/>
          <w:lang w:eastAsia="es-EC" w:bidi="ar-SA"/>
        </w:rPr>
      </w:pPr>
      <w:hyperlink w:anchor="_Toc73576397" w:history="1">
        <w:r w:rsidRPr="004E5D9B">
          <w:rPr>
            <w:rStyle w:val="Hipervnculo"/>
          </w:rPr>
          <w:t>Tabla 65.</w:t>
        </w:r>
        <w:r>
          <w:rPr>
            <w:rFonts w:asciiTheme="minorHAnsi" w:eastAsiaTheme="minorEastAsia" w:hAnsiTheme="minorHAnsi" w:cstheme="minorBidi"/>
            <w:sz w:val="22"/>
            <w:lang w:eastAsia="es-EC" w:bidi="ar-SA"/>
          </w:rPr>
          <w:tab/>
        </w:r>
        <w:r w:rsidRPr="004E5D9B">
          <w:rPr>
            <w:rStyle w:val="Hipervnculo"/>
          </w:rPr>
          <w:t>Prueba de aceptación en base a Historia de Usuario 24</w:t>
        </w:r>
        <w:r>
          <w:rPr>
            <w:webHidden/>
          </w:rPr>
          <w:tab/>
        </w:r>
        <w:r>
          <w:rPr>
            <w:webHidden/>
          </w:rPr>
          <w:fldChar w:fldCharType="begin"/>
        </w:r>
        <w:r>
          <w:rPr>
            <w:webHidden/>
          </w:rPr>
          <w:instrText xml:space="preserve"> PAGEREF _Toc73576397 \h </w:instrText>
        </w:r>
        <w:r>
          <w:rPr>
            <w:webHidden/>
          </w:rPr>
        </w:r>
        <w:r>
          <w:rPr>
            <w:webHidden/>
          </w:rPr>
          <w:fldChar w:fldCharType="separate"/>
        </w:r>
        <w:r>
          <w:rPr>
            <w:webHidden/>
          </w:rPr>
          <w:t>57</w:t>
        </w:r>
        <w:r>
          <w:rPr>
            <w:webHidden/>
          </w:rPr>
          <w:fldChar w:fldCharType="end"/>
        </w:r>
      </w:hyperlink>
    </w:p>
    <w:p w14:paraId="17FF5280" w14:textId="062BA786" w:rsidR="004170CF" w:rsidRDefault="004170CF">
      <w:pPr>
        <w:pStyle w:val="TDC1"/>
        <w:tabs>
          <w:tab w:val="left" w:pos="1320"/>
        </w:tabs>
        <w:rPr>
          <w:rFonts w:asciiTheme="minorHAnsi" w:eastAsiaTheme="minorEastAsia" w:hAnsiTheme="minorHAnsi" w:cstheme="minorBidi"/>
          <w:sz w:val="22"/>
          <w:lang w:eastAsia="es-EC" w:bidi="ar-SA"/>
        </w:rPr>
      </w:pPr>
      <w:hyperlink w:anchor="_Toc73576398" w:history="1">
        <w:r w:rsidRPr="004E5D9B">
          <w:rPr>
            <w:rStyle w:val="Hipervnculo"/>
          </w:rPr>
          <w:t>Tabla 66.</w:t>
        </w:r>
        <w:r>
          <w:rPr>
            <w:rFonts w:asciiTheme="minorHAnsi" w:eastAsiaTheme="minorEastAsia" w:hAnsiTheme="minorHAnsi" w:cstheme="minorBidi"/>
            <w:sz w:val="22"/>
            <w:lang w:eastAsia="es-EC" w:bidi="ar-SA"/>
          </w:rPr>
          <w:tab/>
        </w:r>
        <w:r w:rsidRPr="004E5D9B">
          <w:rPr>
            <w:rStyle w:val="Hipervnculo"/>
          </w:rPr>
          <w:t>Prueba de aceptación en base a Historia de Usuario 25</w:t>
        </w:r>
        <w:r>
          <w:rPr>
            <w:webHidden/>
          </w:rPr>
          <w:tab/>
        </w:r>
        <w:r>
          <w:rPr>
            <w:webHidden/>
          </w:rPr>
          <w:fldChar w:fldCharType="begin"/>
        </w:r>
        <w:r>
          <w:rPr>
            <w:webHidden/>
          </w:rPr>
          <w:instrText xml:space="preserve"> PAGEREF _Toc73576398 \h </w:instrText>
        </w:r>
        <w:r>
          <w:rPr>
            <w:webHidden/>
          </w:rPr>
        </w:r>
        <w:r>
          <w:rPr>
            <w:webHidden/>
          </w:rPr>
          <w:fldChar w:fldCharType="separate"/>
        </w:r>
        <w:r>
          <w:rPr>
            <w:webHidden/>
          </w:rPr>
          <w:t>58</w:t>
        </w:r>
        <w:r>
          <w:rPr>
            <w:webHidden/>
          </w:rPr>
          <w:fldChar w:fldCharType="end"/>
        </w:r>
      </w:hyperlink>
    </w:p>
    <w:p w14:paraId="390CC650" w14:textId="567504A7" w:rsidR="004170CF" w:rsidRDefault="004170CF">
      <w:pPr>
        <w:pStyle w:val="TDC1"/>
        <w:tabs>
          <w:tab w:val="left" w:pos="1320"/>
        </w:tabs>
        <w:rPr>
          <w:rFonts w:asciiTheme="minorHAnsi" w:eastAsiaTheme="minorEastAsia" w:hAnsiTheme="minorHAnsi" w:cstheme="minorBidi"/>
          <w:sz w:val="22"/>
          <w:lang w:eastAsia="es-EC" w:bidi="ar-SA"/>
        </w:rPr>
      </w:pPr>
      <w:hyperlink w:anchor="_Toc73576399" w:history="1">
        <w:r w:rsidRPr="004E5D9B">
          <w:rPr>
            <w:rStyle w:val="Hipervnculo"/>
          </w:rPr>
          <w:t>Tabla 67.</w:t>
        </w:r>
        <w:r>
          <w:rPr>
            <w:rFonts w:asciiTheme="minorHAnsi" w:eastAsiaTheme="minorEastAsia" w:hAnsiTheme="minorHAnsi" w:cstheme="minorBidi"/>
            <w:sz w:val="22"/>
            <w:lang w:eastAsia="es-EC" w:bidi="ar-SA"/>
          </w:rPr>
          <w:tab/>
        </w:r>
        <w:r w:rsidRPr="004E5D9B">
          <w:rPr>
            <w:rStyle w:val="Hipervnculo"/>
          </w:rPr>
          <w:t>Prueba de aceptación en base a Historia de Usuario 26</w:t>
        </w:r>
        <w:r>
          <w:rPr>
            <w:webHidden/>
          </w:rPr>
          <w:tab/>
        </w:r>
        <w:r>
          <w:rPr>
            <w:webHidden/>
          </w:rPr>
          <w:fldChar w:fldCharType="begin"/>
        </w:r>
        <w:r>
          <w:rPr>
            <w:webHidden/>
          </w:rPr>
          <w:instrText xml:space="preserve"> PAGEREF _Toc73576399 \h </w:instrText>
        </w:r>
        <w:r>
          <w:rPr>
            <w:webHidden/>
          </w:rPr>
        </w:r>
        <w:r>
          <w:rPr>
            <w:webHidden/>
          </w:rPr>
          <w:fldChar w:fldCharType="separate"/>
        </w:r>
        <w:r>
          <w:rPr>
            <w:webHidden/>
          </w:rPr>
          <w:t>58</w:t>
        </w:r>
        <w:r>
          <w:rPr>
            <w:webHidden/>
          </w:rPr>
          <w:fldChar w:fldCharType="end"/>
        </w:r>
      </w:hyperlink>
    </w:p>
    <w:p w14:paraId="3A20CA09" w14:textId="2077D429" w:rsidR="004170CF" w:rsidRDefault="004170CF">
      <w:pPr>
        <w:pStyle w:val="TDC1"/>
        <w:tabs>
          <w:tab w:val="left" w:pos="1320"/>
        </w:tabs>
        <w:rPr>
          <w:rFonts w:asciiTheme="minorHAnsi" w:eastAsiaTheme="minorEastAsia" w:hAnsiTheme="minorHAnsi" w:cstheme="minorBidi"/>
          <w:sz w:val="22"/>
          <w:lang w:eastAsia="es-EC" w:bidi="ar-SA"/>
        </w:rPr>
      </w:pPr>
      <w:hyperlink w:anchor="_Toc73576400" w:history="1">
        <w:r w:rsidRPr="004E5D9B">
          <w:rPr>
            <w:rStyle w:val="Hipervnculo"/>
          </w:rPr>
          <w:t>Tabla 68.</w:t>
        </w:r>
        <w:r>
          <w:rPr>
            <w:rFonts w:asciiTheme="minorHAnsi" w:eastAsiaTheme="minorEastAsia" w:hAnsiTheme="minorHAnsi" w:cstheme="minorBidi"/>
            <w:sz w:val="22"/>
            <w:lang w:eastAsia="es-EC" w:bidi="ar-SA"/>
          </w:rPr>
          <w:tab/>
        </w:r>
        <w:r w:rsidRPr="004E5D9B">
          <w:rPr>
            <w:rStyle w:val="Hipervnculo"/>
          </w:rPr>
          <w:t>Prueba de aceptación en base a Historia de Usuario 27</w:t>
        </w:r>
        <w:r>
          <w:rPr>
            <w:webHidden/>
          </w:rPr>
          <w:tab/>
        </w:r>
        <w:r>
          <w:rPr>
            <w:webHidden/>
          </w:rPr>
          <w:fldChar w:fldCharType="begin"/>
        </w:r>
        <w:r>
          <w:rPr>
            <w:webHidden/>
          </w:rPr>
          <w:instrText xml:space="preserve"> PAGEREF _Toc73576400 \h </w:instrText>
        </w:r>
        <w:r>
          <w:rPr>
            <w:webHidden/>
          </w:rPr>
        </w:r>
        <w:r>
          <w:rPr>
            <w:webHidden/>
          </w:rPr>
          <w:fldChar w:fldCharType="separate"/>
        </w:r>
        <w:r>
          <w:rPr>
            <w:webHidden/>
          </w:rPr>
          <w:t>59</w:t>
        </w:r>
        <w:r>
          <w:rPr>
            <w:webHidden/>
          </w:rPr>
          <w:fldChar w:fldCharType="end"/>
        </w:r>
      </w:hyperlink>
    </w:p>
    <w:p w14:paraId="16F38AB2" w14:textId="7EF43D65" w:rsidR="004170CF" w:rsidRDefault="004170CF">
      <w:pPr>
        <w:pStyle w:val="TDC1"/>
        <w:tabs>
          <w:tab w:val="left" w:pos="1320"/>
        </w:tabs>
        <w:rPr>
          <w:rFonts w:asciiTheme="minorHAnsi" w:eastAsiaTheme="minorEastAsia" w:hAnsiTheme="minorHAnsi" w:cstheme="minorBidi"/>
          <w:sz w:val="22"/>
          <w:lang w:eastAsia="es-EC" w:bidi="ar-SA"/>
        </w:rPr>
      </w:pPr>
      <w:hyperlink w:anchor="_Toc73576401" w:history="1">
        <w:r w:rsidRPr="004E5D9B">
          <w:rPr>
            <w:rStyle w:val="Hipervnculo"/>
          </w:rPr>
          <w:t>Tabla 69.</w:t>
        </w:r>
        <w:r>
          <w:rPr>
            <w:rFonts w:asciiTheme="minorHAnsi" w:eastAsiaTheme="minorEastAsia" w:hAnsiTheme="minorHAnsi" w:cstheme="minorBidi"/>
            <w:sz w:val="22"/>
            <w:lang w:eastAsia="es-EC" w:bidi="ar-SA"/>
          </w:rPr>
          <w:tab/>
        </w:r>
        <w:r w:rsidRPr="004E5D9B">
          <w:rPr>
            <w:rStyle w:val="Hipervnculo"/>
          </w:rPr>
          <w:t>Prueba de aceptación en base a Historia de Usuario 28</w:t>
        </w:r>
        <w:r>
          <w:rPr>
            <w:webHidden/>
          </w:rPr>
          <w:tab/>
        </w:r>
        <w:r>
          <w:rPr>
            <w:webHidden/>
          </w:rPr>
          <w:fldChar w:fldCharType="begin"/>
        </w:r>
        <w:r>
          <w:rPr>
            <w:webHidden/>
          </w:rPr>
          <w:instrText xml:space="preserve"> PAGEREF _Toc73576401 \h </w:instrText>
        </w:r>
        <w:r>
          <w:rPr>
            <w:webHidden/>
          </w:rPr>
        </w:r>
        <w:r>
          <w:rPr>
            <w:webHidden/>
          </w:rPr>
          <w:fldChar w:fldCharType="separate"/>
        </w:r>
        <w:r>
          <w:rPr>
            <w:webHidden/>
          </w:rPr>
          <w:t>60</w:t>
        </w:r>
        <w:r>
          <w:rPr>
            <w:webHidden/>
          </w:rPr>
          <w:fldChar w:fldCharType="end"/>
        </w:r>
      </w:hyperlink>
    </w:p>
    <w:p w14:paraId="181C96D3" w14:textId="4B265A95" w:rsidR="004170CF" w:rsidRDefault="004170CF">
      <w:pPr>
        <w:pStyle w:val="TDC1"/>
        <w:tabs>
          <w:tab w:val="left" w:pos="1320"/>
        </w:tabs>
        <w:rPr>
          <w:rFonts w:asciiTheme="minorHAnsi" w:eastAsiaTheme="minorEastAsia" w:hAnsiTheme="minorHAnsi" w:cstheme="minorBidi"/>
          <w:sz w:val="22"/>
          <w:lang w:eastAsia="es-EC" w:bidi="ar-SA"/>
        </w:rPr>
      </w:pPr>
      <w:hyperlink w:anchor="_Toc73576402" w:history="1">
        <w:r w:rsidRPr="004E5D9B">
          <w:rPr>
            <w:rStyle w:val="Hipervnculo"/>
          </w:rPr>
          <w:t>Tabla 70.</w:t>
        </w:r>
        <w:r>
          <w:rPr>
            <w:rFonts w:asciiTheme="minorHAnsi" w:eastAsiaTheme="minorEastAsia" w:hAnsiTheme="minorHAnsi" w:cstheme="minorBidi"/>
            <w:sz w:val="22"/>
            <w:lang w:eastAsia="es-EC" w:bidi="ar-SA"/>
          </w:rPr>
          <w:tab/>
        </w:r>
        <w:r w:rsidRPr="004E5D9B">
          <w:rPr>
            <w:rStyle w:val="Hipervnculo"/>
          </w:rPr>
          <w:t>Prueba de aceptación en base a Historia de Usuario 29</w:t>
        </w:r>
        <w:r>
          <w:rPr>
            <w:webHidden/>
          </w:rPr>
          <w:tab/>
        </w:r>
        <w:r>
          <w:rPr>
            <w:webHidden/>
          </w:rPr>
          <w:fldChar w:fldCharType="begin"/>
        </w:r>
        <w:r>
          <w:rPr>
            <w:webHidden/>
          </w:rPr>
          <w:instrText xml:space="preserve"> PAGEREF _Toc73576402 \h </w:instrText>
        </w:r>
        <w:r>
          <w:rPr>
            <w:webHidden/>
          </w:rPr>
        </w:r>
        <w:r>
          <w:rPr>
            <w:webHidden/>
          </w:rPr>
          <w:fldChar w:fldCharType="separate"/>
        </w:r>
        <w:r>
          <w:rPr>
            <w:webHidden/>
          </w:rPr>
          <w:t>60</w:t>
        </w:r>
        <w:r>
          <w:rPr>
            <w:webHidden/>
          </w:rPr>
          <w:fldChar w:fldCharType="end"/>
        </w:r>
      </w:hyperlink>
    </w:p>
    <w:p w14:paraId="1BD2CD0F" w14:textId="55A5BF8E" w:rsidR="004170CF" w:rsidRDefault="004170CF">
      <w:pPr>
        <w:pStyle w:val="TDC1"/>
        <w:tabs>
          <w:tab w:val="left" w:pos="1320"/>
        </w:tabs>
        <w:rPr>
          <w:rFonts w:asciiTheme="minorHAnsi" w:eastAsiaTheme="minorEastAsia" w:hAnsiTheme="minorHAnsi" w:cstheme="minorBidi"/>
          <w:sz w:val="22"/>
          <w:lang w:eastAsia="es-EC" w:bidi="ar-SA"/>
        </w:rPr>
      </w:pPr>
      <w:hyperlink w:anchor="_Toc73576403" w:history="1">
        <w:r w:rsidRPr="004E5D9B">
          <w:rPr>
            <w:rStyle w:val="Hipervnculo"/>
          </w:rPr>
          <w:t>Tabla 71.</w:t>
        </w:r>
        <w:r>
          <w:rPr>
            <w:rFonts w:asciiTheme="minorHAnsi" w:eastAsiaTheme="minorEastAsia" w:hAnsiTheme="minorHAnsi" w:cstheme="minorBidi"/>
            <w:sz w:val="22"/>
            <w:lang w:eastAsia="es-EC" w:bidi="ar-SA"/>
          </w:rPr>
          <w:tab/>
        </w:r>
        <w:r w:rsidRPr="004E5D9B">
          <w:rPr>
            <w:rStyle w:val="Hipervnculo"/>
          </w:rPr>
          <w:t>Prueba de aceptación en base a Historia de Usuario 30</w:t>
        </w:r>
        <w:r>
          <w:rPr>
            <w:webHidden/>
          </w:rPr>
          <w:tab/>
        </w:r>
        <w:r>
          <w:rPr>
            <w:webHidden/>
          </w:rPr>
          <w:fldChar w:fldCharType="begin"/>
        </w:r>
        <w:r>
          <w:rPr>
            <w:webHidden/>
          </w:rPr>
          <w:instrText xml:space="preserve"> PAGEREF _Toc73576403 \h </w:instrText>
        </w:r>
        <w:r>
          <w:rPr>
            <w:webHidden/>
          </w:rPr>
        </w:r>
        <w:r>
          <w:rPr>
            <w:webHidden/>
          </w:rPr>
          <w:fldChar w:fldCharType="separate"/>
        </w:r>
        <w:r>
          <w:rPr>
            <w:webHidden/>
          </w:rPr>
          <w:t>61</w:t>
        </w:r>
        <w:r>
          <w:rPr>
            <w:webHidden/>
          </w:rPr>
          <w:fldChar w:fldCharType="end"/>
        </w:r>
      </w:hyperlink>
    </w:p>
    <w:p w14:paraId="011178F7" w14:textId="1DE41776" w:rsidR="004170CF" w:rsidRDefault="004170CF">
      <w:pPr>
        <w:pStyle w:val="TDC1"/>
        <w:tabs>
          <w:tab w:val="left" w:pos="1320"/>
        </w:tabs>
        <w:rPr>
          <w:rFonts w:asciiTheme="minorHAnsi" w:eastAsiaTheme="minorEastAsia" w:hAnsiTheme="minorHAnsi" w:cstheme="minorBidi"/>
          <w:sz w:val="22"/>
          <w:lang w:eastAsia="es-EC" w:bidi="ar-SA"/>
        </w:rPr>
      </w:pPr>
      <w:hyperlink w:anchor="_Toc73576404" w:history="1">
        <w:r w:rsidRPr="004E5D9B">
          <w:rPr>
            <w:rStyle w:val="Hipervnculo"/>
          </w:rPr>
          <w:t>Tabla 72.</w:t>
        </w:r>
        <w:r>
          <w:rPr>
            <w:rFonts w:asciiTheme="minorHAnsi" w:eastAsiaTheme="minorEastAsia" w:hAnsiTheme="minorHAnsi" w:cstheme="minorBidi"/>
            <w:sz w:val="22"/>
            <w:lang w:eastAsia="es-EC" w:bidi="ar-SA"/>
          </w:rPr>
          <w:tab/>
        </w:r>
        <w:r w:rsidRPr="004E5D9B">
          <w:rPr>
            <w:rStyle w:val="Hipervnculo"/>
          </w:rPr>
          <w:t>Prueba de aceptación en base a Historia de Usuario 31</w:t>
        </w:r>
        <w:r>
          <w:rPr>
            <w:webHidden/>
          </w:rPr>
          <w:tab/>
        </w:r>
        <w:r>
          <w:rPr>
            <w:webHidden/>
          </w:rPr>
          <w:fldChar w:fldCharType="begin"/>
        </w:r>
        <w:r>
          <w:rPr>
            <w:webHidden/>
          </w:rPr>
          <w:instrText xml:space="preserve"> PAGEREF _Toc73576404 \h </w:instrText>
        </w:r>
        <w:r>
          <w:rPr>
            <w:webHidden/>
          </w:rPr>
        </w:r>
        <w:r>
          <w:rPr>
            <w:webHidden/>
          </w:rPr>
          <w:fldChar w:fldCharType="separate"/>
        </w:r>
        <w:r>
          <w:rPr>
            <w:webHidden/>
          </w:rPr>
          <w:t>61</w:t>
        </w:r>
        <w:r>
          <w:rPr>
            <w:webHidden/>
          </w:rPr>
          <w:fldChar w:fldCharType="end"/>
        </w:r>
      </w:hyperlink>
    </w:p>
    <w:p w14:paraId="165A5E45" w14:textId="7C161302" w:rsidR="004170CF" w:rsidRDefault="004170CF">
      <w:pPr>
        <w:pStyle w:val="TDC1"/>
        <w:tabs>
          <w:tab w:val="left" w:pos="1320"/>
        </w:tabs>
        <w:rPr>
          <w:rFonts w:asciiTheme="minorHAnsi" w:eastAsiaTheme="minorEastAsia" w:hAnsiTheme="minorHAnsi" w:cstheme="minorBidi"/>
          <w:sz w:val="22"/>
          <w:lang w:eastAsia="es-EC" w:bidi="ar-SA"/>
        </w:rPr>
      </w:pPr>
      <w:hyperlink w:anchor="_Toc73576405" w:history="1">
        <w:r w:rsidRPr="004E5D9B">
          <w:rPr>
            <w:rStyle w:val="Hipervnculo"/>
          </w:rPr>
          <w:t>Tabla 73.</w:t>
        </w:r>
        <w:r>
          <w:rPr>
            <w:rFonts w:asciiTheme="minorHAnsi" w:eastAsiaTheme="minorEastAsia" w:hAnsiTheme="minorHAnsi" w:cstheme="minorBidi"/>
            <w:sz w:val="22"/>
            <w:lang w:eastAsia="es-EC" w:bidi="ar-SA"/>
          </w:rPr>
          <w:tab/>
        </w:r>
        <w:r w:rsidRPr="004E5D9B">
          <w:rPr>
            <w:rStyle w:val="Hipervnculo"/>
          </w:rPr>
          <w:t>Prueba de aceptación en base a Historia de Usuario 32</w:t>
        </w:r>
        <w:r>
          <w:rPr>
            <w:webHidden/>
          </w:rPr>
          <w:tab/>
        </w:r>
        <w:r>
          <w:rPr>
            <w:webHidden/>
          </w:rPr>
          <w:fldChar w:fldCharType="begin"/>
        </w:r>
        <w:r>
          <w:rPr>
            <w:webHidden/>
          </w:rPr>
          <w:instrText xml:space="preserve"> PAGEREF _Toc73576405 \h </w:instrText>
        </w:r>
        <w:r>
          <w:rPr>
            <w:webHidden/>
          </w:rPr>
        </w:r>
        <w:r>
          <w:rPr>
            <w:webHidden/>
          </w:rPr>
          <w:fldChar w:fldCharType="separate"/>
        </w:r>
        <w:r>
          <w:rPr>
            <w:webHidden/>
          </w:rPr>
          <w:t>62</w:t>
        </w:r>
        <w:r>
          <w:rPr>
            <w:webHidden/>
          </w:rPr>
          <w:fldChar w:fldCharType="end"/>
        </w:r>
      </w:hyperlink>
    </w:p>
    <w:p w14:paraId="23DF3BEF" w14:textId="44C6856B" w:rsidR="004170CF" w:rsidRDefault="004170CF">
      <w:pPr>
        <w:pStyle w:val="TDC1"/>
        <w:tabs>
          <w:tab w:val="left" w:pos="1320"/>
        </w:tabs>
        <w:rPr>
          <w:rFonts w:asciiTheme="minorHAnsi" w:eastAsiaTheme="minorEastAsia" w:hAnsiTheme="minorHAnsi" w:cstheme="minorBidi"/>
          <w:sz w:val="22"/>
          <w:lang w:eastAsia="es-EC" w:bidi="ar-SA"/>
        </w:rPr>
      </w:pPr>
      <w:hyperlink w:anchor="_Toc73576406" w:history="1">
        <w:r w:rsidRPr="004E5D9B">
          <w:rPr>
            <w:rStyle w:val="Hipervnculo"/>
          </w:rPr>
          <w:t>Tabla 74.</w:t>
        </w:r>
        <w:r>
          <w:rPr>
            <w:rFonts w:asciiTheme="minorHAnsi" w:eastAsiaTheme="minorEastAsia" w:hAnsiTheme="minorHAnsi" w:cstheme="minorBidi"/>
            <w:sz w:val="22"/>
            <w:lang w:eastAsia="es-EC" w:bidi="ar-SA"/>
          </w:rPr>
          <w:tab/>
        </w:r>
        <w:r w:rsidRPr="004E5D9B">
          <w:rPr>
            <w:rStyle w:val="Hipervnculo"/>
          </w:rPr>
          <w:t>Prueba de aceptación en base a Historia de Usuario 33</w:t>
        </w:r>
        <w:r>
          <w:rPr>
            <w:webHidden/>
          </w:rPr>
          <w:tab/>
        </w:r>
        <w:r>
          <w:rPr>
            <w:webHidden/>
          </w:rPr>
          <w:fldChar w:fldCharType="begin"/>
        </w:r>
        <w:r>
          <w:rPr>
            <w:webHidden/>
          </w:rPr>
          <w:instrText xml:space="preserve"> PAGEREF _Toc73576406 \h </w:instrText>
        </w:r>
        <w:r>
          <w:rPr>
            <w:webHidden/>
          </w:rPr>
        </w:r>
        <w:r>
          <w:rPr>
            <w:webHidden/>
          </w:rPr>
          <w:fldChar w:fldCharType="separate"/>
        </w:r>
        <w:r>
          <w:rPr>
            <w:webHidden/>
          </w:rPr>
          <w:t>62</w:t>
        </w:r>
        <w:r>
          <w:rPr>
            <w:webHidden/>
          </w:rPr>
          <w:fldChar w:fldCharType="end"/>
        </w:r>
      </w:hyperlink>
    </w:p>
    <w:p w14:paraId="460B0E03" w14:textId="2F0E0613" w:rsidR="004170CF" w:rsidRDefault="004170CF">
      <w:pPr>
        <w:pStyle w:val="TDC1"/>
        <w:tabs>
          <w:tab w:val="left" w:pos="1320"/>
        </w:tabs>
        <w:rPr>
          <w:rFonts w:asciiTheme="minorHAnsi" w:eastAsiaTheme="minorEastAsia" w:hAnsiTheme="minorHAnsi" w:cstheme="minorBidi"/>
          <w:sz w:val="22"/>
          <w:lang w:eastAsia="es-EC" w:bidi="ar-SA"/>
        </w:rPr>
      </w:pPr>
      <w:hyperlink w:anchor="_Toc73576407" w:history="1">
        <w:r w:rsidRPr="004E5D9B">
          <w:rPr>
            <w:rStyle w:val="Hipervnculo"/>
          </w:rPr>
          <w:t>Tabla 75.</w:t>
        </w:r>
        <w:r>
          <w:rPr>
            <w:rFonts w:asciiTheme="minorHAnsi" w:eastAsiaTheme="minorEastAsia" w:hAnsiTheme="minorHAnsi" w:cstheme="minorBidi"/>
            <w:sz w:val="22"/>
            <w:lang w:eastAsia="es-EC" w:bidi="ar-SA"/>
          </w:rPr>
          <w:tab/>
        </w:r>
        <w:r w:rsidRPr="004E5D9B">
          <w:rPr>
            <w:rStyle w:val="Hipervnculo"/>
          </w:rPr>
          <w:t>Prueba de aceptación en base a Historia de Usuario 34</w:t>
        </w:r>
        <w:r>
          <w:rPr>
            <w:webHidden/>
          </w:rPr>
          <w:tab/>
        </w:r>
        <w:r>
          <w:rPr>
            <w:webHidden/>
          </w:rPr>
          <w:fldChar w:fldCharType="begin"/>
        </w:r>
        <w:r>
          <w:rPr>
            <w:webHidden/>
          </w:rPr>
          <w:instrText xml:space="preserve"> PAGEREF _Toc73576407 \h </w:instrText>
        </w:r>
        <w:r>
          <w:rPr>
            <w:webHidden/>
          </w:rPr>
        </w:r>
        <w:r>
          <w:rPr>
            <w:webHidden/>
          </w:rPr>
          <w:fldChar w:fldCharType="separate"/>
        </w:r>
        <w:r>
          <w:rPr>
            <w:webHidden/>
          </w:rPr>
          <w:t>63</w:t>
        </w:r>
        <w:r>
          <w:rPr>
            <w:webHidden/>
          </w:rPr>
          <w:fldChar w:fldCharType="end"/>
        </w:r>
      </w:hyperlink>
    </w:p>
    <w:p w14:paraId="3125648B" w14:textId="563A3697" w:rsidR="004170CF" w:rsidRDefault="004170CF">
      <w:pPr>
        <w:pStyle w:val="TDC1"/>
        <w:tabs>
          <w:tab w:val="left" w:pos="1320"/>
        </w:tabs>
        <w:rPr>
          <w:rFonts w:asciiTheme="minorHAnsi" w:eastAsiaTheme="minorEastAsia" w:hAnsiTheme="minorHAnsi" w:cstheme="minorBidi"/>
          <w:sz w:val="22"/>
          <w:lang w:eastAsia="es-EC" w:bidi="ar-SA"/>
        </w:rPr>
      </w:pPr>
      <w:hyperlink w:anchor="_Toc73576408" w:history="1">
        <w:r w:rsidRPr="004E5D9B">
          <w:rPr>
            <w:rStyle w:val="Hipervnculo"/>
          </w:rPr>
          <w:t>Tabla 76.</w:t>
        </w:r>
        <w:r>
          <w:rPr>
            <w:rFonts w:asciiTheme="minorHAnsi" w:eastAsiaTheme="minorEastAsia" w:hAnsiTheme="minorHAnsi" w:cstheme="minorBidi"/>
            <w:sz w:val="22"/>
            <w:lang w:eastAsia="es-EC" w:bidi="ar-SA"/>
          </w:rPr>
          <w:tab/>
        </w:r>
        <w:r w:rsidRPr="004E5D9B">
          <w:rPr>
            <w:rStyle w:val="Hipervnculo"/>
          </w:rPr>
          <w:t>Prueba de aceptación en base a Historia de Usuario 35</w:t>
        </w:r>
        <w:r>
          <w:rPr>
            <w:webHidden/>
          </w:rPr>
          <w:tab/>
        </w:r>
        <w:r>
          <w:rPr>
            <w:webHidden/>
          </w:rPr>
          <w:fldChar w:fldCharType="begin"/>
        </w:r>
        <w:r>
          <w:rPr>
            <w:webHidden/>
          </w:rPr>
          <w:instrText xml:space="preserve"> PAGEREF _Toc73576408 \h </w:instrText>
        </w:r>
        <w:r>
          <w:rPr>
            <w:webHidden/>
          </w:rPr>
        </w:r>
        <w:r>
          <w:rPr>
            <w:webHidden/>
          </w:rPr>
          <w:fldChar w:fldCharType="separate"/>
        </w:r>
        <w:r>
          <w:rPr>
            <w:webHidden/>
          </w:rPr>
          <w:t>63</w:t>
        </w:r>
        <w:r>
          <w:rPr>
            <w:webHidden/>
          </w:rPr>
          <w:fldChar w:fldCharType="end"/>
        </w:r>
      </w:hyperlink>
    </w:p>
    <w:p w14:paraId="5E975B48" w14:textId="028EE365" w:rsidR="00622D02" w:rsidRDefault="00622D02">
      <w:pPr>
        <w:rPr>
          <w:szCs w:val="24"/>
        </w:rPr>
        <w:sectPr w:rsidR="00622D02" w:rsidSect="00DF171E">
          <w:headerReference w:type="default" r:id="rId13"/>
          <w:footerReference w:type="default" r:id="rId14"/>
          <w:headerReference w:type="first" r:id="rId15"/>
          <w:footerReference w:type="first" r:id="rId16"/>
          <w:pgSz w:w="11907" w:h="16840" w:code="9"/>
          <w:pgMar w:top="1418" w:right="1418" w:bottom="1418" w:left="1985" w:header="709" w:footer="709" w:gutter="0"/>
          <w:pgNumType w:start="1"/>
          <w:cols w:space="708"/>
          <w:titlePg/>
          <w:docGrid w:linePitch="360"/>
        </w:sectPr>
      </w:pPr>
      <w:r>
        <w:rPr>
          <w:szCs w:val="24"/>
        </w:rPr>
        <w:fldChar w:fldCharType="end"/>
      </w:r>
    </w:p>
    <w:p w14:paraId="5E975B4C" w14:textId="7846DBAD" w:rsidR="004A4DFE" w:rsidRPr="00BE67CB" w:rsidRDefault="004A4DFE" w:rsidP="00586BF1">
      <w:pPr>
        <w:pStyle w:val="Ttulo1"/>
        <w:numPr>
          <w:ilvl w:val="0"/>
          <w:numId w:val="0"/>
        </w:numPr>
        <w:rPr>
          <w:rFonts w:eastAsiaTheme="minorHAnsi"/>
          <w:color w:val="000000"/>
          <w:sz w:val="24"/>
          <w:szCs w:val="24"/>
        </w:rPr>
      </w:pPr>
      <w:bookmarkStart w:id="3" w:name="_Toc8325412"/>
      <w:bookmarkStart w:id="4" w:name="_Toc8328612"/>
      <w:bookmarkStart w:id="5" w:name="_Toc8329311"/>
      <w:r w:rsidRPr="00BE67CB">
        <w:lastRenderedPageBreak/>
        <w:t>INTRODUCCIÓN</w:t>
      </w:r>
      <w:bookmarkEnd w:id="3"/>
      <w:bookmarkEnd w:id="4"/>
      <w:bookmarkEnd w:id="5"/>
    </w:p>
    <w:p w14:paraId="5E975B4D" w14:textId="2F2F2D09" w:rsidR="004A4DFE" w:rsidRPr="00586BF1" w:rsidRDefault="004A4DFE" w:rsidP="00B35DC4">
      <w:pPr>
        <w:pStyle w:val="Ttulo2"/>
        <w:numPr>
          <w:ilvl w:val="0"/>
          <w:numId w:val="0"/>
        </w:numPr>
        <w:ind w:left="576"/>
        <w:rPr>
          <w:rStyle w:val="Textoennegrita"/>
          <w:b/>
          <w:bCs w:val="0"/>
        </w:rPr>
      </w:pPr>
      <w:bookmarkStart w:id="6" w:name="_Toc503343634"/>
      <w:bookmarkStart w:id="7" w:name="_Toc8325413"/>
      <w:bookmarkStart w:id="8" w:name="_Toc8328613"/>
      <w:bookmarkStart w:id="9" w:name="_Toc8329312"/>
      <w:r w:rsidRPr="00586BF1">
        <w:rPr>
          <w:rStyle w:val="Textoennegrita"/>
          <w:b/>
          <w:bCs w:val="0"/>
        </w:rPr>
        <w:t>Antecedentes de la situación objeto de estudio</w:t>
      </w:r>
      <w:bookmarkEnd w:id="6"/>
      <w:bookmarkEnd w:id="7"/>
      <w:bookmarkEnd w:id="8"/>
      <w:bookmarkEnd w:id="9"/>
      <w:r w:rsidRPr="00586BF1">
        <w:rPr>
          <w:rStyle w:val="Textoennegrita"/>
          <w:b/>
          <w:bCs w:val="0"/>
        </w:rPr>
        <w:t xml:space="preserve"> </w:t>
      </w:r>
    </w:p>
    <w:p w14:paraId="39FEEA10" w14:textId="77777777" w:rsidR="00737FF3" w:rsidRDefault="00737FF3" w:rsidP="00737FF3">
      <w: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4A6BAD68" w14:textId="59602FE8" w:rsidR="00737FF3" w:rsidRDefault="00737FF3" w:rsidP="00737FF3">
      <w: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 (Robles, 2010)</w:t>
      </w:r>
    </w:p>
    <w:p w14:paraId="5E975B52" w14:textId="521B459F" w:rsidR="004A4DFE" w:rsidRPr="00586BF1" w:rsidRDefault="004A4DFE" w:rsidP="00B35DC4">
      <w:pPr>
        <w:pStyle w:val="Ttulo2"/>
        <w:numPr>
          <w:ilvl w:val="0"/>
          <w:numId w:val="0"/>
        </w:numPr>
        <w:ind w:left="576"/>
        <w:rPr>
          <w:rStyle w:val="Textoennegrita"/>
          <w:b/>
          <w:bCs w:val="0"/>
        </w:rPr>
      </w:pPr>
      <w:bookmarkStart w:id="10" w:name="_Toc503343635"/>
      <w:bookmarkStart w:id="11" w:name="_Toc8325414"/>
      <w:bookmarkStart w:id="12" w:name="_Toc8328614"/>
      <w:bookmarkStart w:id="13" w:name="_Toc8329313"/>
      <w:r w:rsidRPr="00586BF1">
        <w:rPr>
          <w:rStyle w:val="Textoennegrita"/>
          <w:b/>
          <w:bCs w:val="0"/>
        </w:rPr>
        <w:t>Planteamiento del problema</w:t>
      </w:r>
      <w:bookmarkEnd w:id="10"/>
      <w:bookmarkEnd w:id="11"/>
      <w:bookmarkEnd w:id="12"/>
      <w:bookmarkEnd w:id="13"/>
      <w:r w:rsidRPr="00586BF1">
        <w:rPr>
          <w:rStyle w:val="Textoennegrita"/>
          <w:b/>
          <w:bCs w:val="0"/>
        </w:rPr>
        <w:t xml:space="preserve"> </w:t>
      </w:r>
    </w:p>
    <w:p w14:paraId="5737E1D8" w14:textId="77777777" w:rsidR="003064E0" w:rsidRPr="003064E0" w:rsidRDefault="003064E0" w:rsidP="003064E0">
      <w:pPr>
        <w:rPr>
          <w:szCs w:val="24"/>
        </w:rPr>
      </w:pPr>
      <w:r w:rsidRPr="003064E0">
        <w:rPr>
          <w:szCs w:val="24"/>
        </w:rPr>
        <w:t>La problemática principal surge con las restricciones que exige la pandemia mundial que atravesamos, las cuales obliga a evitar en lo posible un contacto físico con muchas personas y por lo tanto cancelar los eventos que atraigan varios espectadores o público en general a un determinado lugar.</w:t>
      </w:r>
    </w:p>
    <w:p w14:paraId="6875F438" w14:textId="30442BF9" w:rsidR="003064E0" w:rsidRDefault="003064E0" w:rsidP="003064E0">
      <w:pPr>
        <w:rPr>
          <w:szCs w:val="24"/>
        </w:rPr>
      </w:pPr>
      <w:r w:rsidRPr="003064E0">
        <w:rPr>
          <w:szCs w:val="24"/>
        </w:rPr>
        <w:t>Con el problema antes mencionado, principalmente los eventos de elecciones de candidatos o reinas son cancelados y muy difícilmente manejables mediante chats comunes, u otro medio que no implemente las características específicas que requieren estos concursos, como puede ser: presentar información de candidatos ya sea características, imágenes, videos, propuestas etc, llevar un control de los individuos que realizar sus votos y también presentar las estadísticas al los participantes para conocer los resultados.</w:t>
      </w:r>
    </w:p>
    <w:p w14:paraId="4257B73D" w14:textId="77777777" w:rsidR="003064E0" w:rsidRDefault="003064E0" w:rsidP="003064E0">
      <w:pPr>
        <w:rPr>
          <w:szCs w:val="24"/>
        </w:rPr>
      </w:pPr>
    </w:p>
    <w:p w14:paraId="5E975B56" w14:textId="0A9E8C8A" w:rsidR="004A4DFE" w:rsidRPr="00586BF1" w:rsidRDefault="004A4DFE" w:rsidP="00B35DC4">
      <w:pPr>
        <w:pStyle w:val="Ttulo2"/>
        <w:numPr>
          <w:ilvl w:val="0"/>
          <w:numId w:val="0"/>
        </w:numPr>
        <w:ind w:left="576"/>
        <w:rPr>
          <w:rStyle w:val="Textoennegrita"/>
          <w:b/>
          <w:bCs w:val="0"/>
        </w:rPr>
      </w:pPr>
      <w:bookmarkStart w:id="14" w:name="_Toc8325415"/>
      <w:bookmarkStart w:id="15" w:name="_Toc8328615"/>
      <w:bookmarkStart w:id="16" w:name="_Toc8329314"/>
      <w:r w:rsidRPr="00586BF1">
        <w:rPr>
          <w:rStyle w:val="Textoennegrita"/>
          <w:b/>
          <w:bCs w:val="0"/>
        </w:rPr>
        <w:lastRenderedPageBreak/>
        <w:t>Justificación</w:t>
      </w:r>
      <w:bookmarkEnd w:id="14"/>
      <w:bookmarkEnd w:id="15"/>
      <w:bookmarkEnd w:id="16"/>
      <w:r w:rsidRPr="00586BF1">
        <w:rPr>
          <w:rStyle w:val="Textoennegrita"/>
          <w:b/>
          <w:bCs w:val="0"/>
        </w:rPr>
        <w:t xml:space="preserve"> </w:t>
      </w:r>
    </w:p>
    <w:p w14:paraId="4E396933" w14:textId="77777777" w:rsidR="003064E0" w:rsidRDefault="003064E0" w:rsidP="003064E0">
      <w:r>
        <w:t>El propósito de desarrollar un API para elecciones de candidatos tiene como objetivo atacar 2 fines directamente:</w:t>
      </w:r>
    </w:p>
    <w:p w14:paraId="0B85B919" w14:textId="77777777" w:rsidR="003064E0" w:rsidRDefault="003064E0" w:rsidP="003064E0">
      <w:r>
        <w:t>1)</w:t>
      </w:r>
      <w:r>
        <w:tab/>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66C1E3C7" w14:textId="241AB951" w:rsidR="003064E0" w:rsidRPr="003064E0" w:rsidRDefault="003064E0" w:rsidP="003064E0">
      <w:r>
        <w:t>2)</w:t>
      </w:r>
      <w:r>
        <w:tab/>
        <w:t>Al crear un API se pretende abrir la posibilidad a ser implementado un cualquier visualizador (FrontEnd)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p w14:paraId="5E975B58" w14:textId="6A1B235E" w:rsidR="004A4DFE" w:rsidRPr="00586BF1" w:rsidRDefault="004A4DFE" w:rsidP="00B35DC4">
      <w:pPr>
        <w:pStyle w:val="Ttulo2"/>
        <w:numPr>
          <w:ilvl w:val="0"/>
          <w:numId w:val="0"/>
        </w:numPr>
        <w:ind w:left="576"/>
        <w:rPr>
          <w:rStyle w:val="Textoennegrita"/>
          <w:b/>
          <w:bCs w:val="0"/>
        </w:rPr>
      </w:pPr>
      <w:bookmarkStart w:id="17" w:name="_Toc8325416"/>
      <w:bookmarkStart w:id="18" w:name="_Toc8328616"/>
      <w:bookmarkStart w:id="19" w:name="_Toc8329315"/>
      <w:r w:rsidRPr="00586BF1">
        <w:rPr>
          <w:rStyle w:val="Textoennegrita"/>
          <w:b/>
          <w:bCs w:val="0"/>
        </w:rPr>
        <w:lastRenderedPageBreak/>
        <w:t>Objetivos</w:t>
      </w:r>
      <w:bookmarkEnd w:id="17"/>
      <w:bookmarkEnd w:id="18"/>
      <w:bookmarkEnd w:id="19"/>
    </w:p>
    <w:p w14:paraId="5E975B59" w14:textId="253277BA" w:rsidR="004A4DFE" w:rsidRPr="00586BF1" w:rsidRDefault="004A4DFE" w:rsidP="004A4DFE">
      <w:pPr>
        <w:pStyle w:val="Ttulo3"/>
        <w:numPr>
          <w:ilvl w:val="0"/>
          <w:numId w:val="0"/>
        </w:numPr>
        <w:ind w:left="720" w:hanging="720"/>
        <w:rPr>
          <w:rStyle w:val="Textoennegrita"/>
          <w:b/>
          <w:bCs/>
        </w:rPr>
      </w:pPr>
      <w:bookmarkStart w:id="20" w:name="_Toc8325417"/>
      <w:bookmarkStart w:id="21" w:name="_Toc8328617"/>
      <w:bookmarkStart w:id="22" w:name="_Toc8329316"/>
      <w:r w:rsidRPr="00586BF1">
        <w:rPr>
          <w:rStyle w:val="Textoennegrita"/>
          <w:b/>
          <w:bCs/>
        </w:rPr>
        <w:t>General</w:t>
      </w:r>
      <w:bookmarkEnd w:id="20"/>
      <w:bookmarkEnd w:id="21"/>
      <w:bookmarkEnd w:id="22"/>
      <w:r w:rsidRPr="00586BF1">
        <w:rPr>
          <w:rStyle w:val="Textoennegrita"/>
          <w:b/>
          <w:bCs/>
        </w:rPr>
        <w:t xml:space="preserve"> </w:t>
      </w:r>
    </w:p>
    <w:p w14:paraId="65862A58" w14:textId="77777777" w:rsidR="003064E0" w:rsidRDefault="003064E0" w:rsidP="003064E0">
      <w:pPr>
        <w:pStyle w:val="Ttulo3"/>
        <w:numPr>
          <w:ilvl w:val="0"/>
          <w:numId w:val="0"/>
        </w:numPr>
        <w:ind w:left="720" w:hanging="11"/>
        <w:rPr>
          <w:rFonts w:eastAsia="Calibri"/>
          <w:b w:val="0"/>
          <w:bCs w:val="0"/>
          <w:szCs w:val="22"/>
          <w:lang w:eastAsia="en-US"/>
        </w:rPr>
      </w:pPr>
      <w:bookmarkStart w:id="23" w:name="_Toc8325418"/>
      <w:bookmarkStart w:id="24" w:name="_Toc8328618"/>
      <w:bookmarkStart w:id="25" w:name="_Toc8329317"/>
      <w:r w:rsidRPr="003064E0">
        <w:rPr>
          <w:rFonts w:eastAsia="Calibri"/>
          <w:b w:val="0"/>
          <w:bCs w:val="0"/>
          <w:szCs w:val="22"/>
          <w:lang w:eastAsia="en-US"/>
        </w:rPr>
        <w:t>Desarrollo de un Backend (API) que permita gestionar el proceso de elecciones de candidatos.</w:t>
      </w:r>
    </w:p>
    <w:p w14:paraId="5E975B5B" w14:textId="04B94BFA" w:rsidR="004A4DFE" w:rsidRPr="00586BF1" w:rsidRDefault="004A4DFE" w:rsidP="003064E0">
      <w:pPr>
        <w:pStyle w:val="Ttulo3"/>
        <w:numPr>
          <w:ilvl w:val="0"/>
          <w:numId w:val="0"/>
        </w:numPr>
        <w:rPr>
          <w:rStyle w:val="Textoennegrita"/>
          <w:b/>
          <w:bCs/>
        </w:rPr>
      </w:pPr>
      <w:r w:rsidRPr="00586BF1">
        <w:rPr>
          <w:rStyle w:val="Textoennegrita"/>
          <w:b/>
          <w:bCs/>
        </w:rPr>
        <w:t>Objetivos específicos</w:t>
      </w:r>
      <w:bookmarkEnd w:id="23"/>
      <w:bookmarkEnd w:id="24"/>
      <w:bookmarkEnd w:id="25"/>
      <w:r w:rsidRPr="00586BF1">
        <w:rPr>
          <w:rStyle w:val="Textoennegrita"/>
          <w:b/>
          <w:bCs/>
        </w:rPr>
        <w:t xml:space="preserve"> </w:t>
      </w:r>
    </w:p>
    <w:p w14:paraId="44FC93D7" w14:textId="77777777" w:rsidR="003064E0" w:rsidRPr="00FF610C" w:rsidRDefault="003064E0" w:rsidP="00B35DC4">
      <w:pPr>
        <w:pStyle w:val="Ttulo2"/>
        <w:numPr>
          <w:ilvl w:val="0"/>
          <w:numId w:val="8"/>
        </w:numPr>
        <w:rPr>
          <w:rFonts w:eastAsia="Calibri"/>
          <w:b w:val="0"/>
          <w:bCs/>
        </w:rPr>
      </w:pPr>
      <w:bookmarkStart w:id="26" w:name="_Toc8328619"/>
      <w:bookmarkStart w:id="27" w:name="_Toc8329318"/>
      <w:r w:rsidRPr="00FF610C">
        <w:rPr>
          <w:rFonts w:eastAsia="Calibri"/>
          <w:b w:val="0"/>
          <w:bCs/>
        </w:rPr>
        <w:t>Aplicar la metodología Scrum para llevar un control correcto y rápido en el desarrollo del módulo.</w:t>
      </w:r>
    </w:p>
    <w:p w14:paraId="28C06D68" w14:textId="77777777" w:rsidR="003064E0" w:rsidRPr="00FF610C" w:rsidRDefault="003064E0" w:rsidP="00B35DC4">
      <w:pPr>
        <w:pStyle w:val="Ttulo2"/>
        <w:numPr>
          <w:ilvl w:val="0"/>
          <w:numId w:val="8"/>
        </w:numPr>
        <w:rPr>
          <w:rFonts w:eastAsia="Calibri"/>
          <w:b w:val="0"/>
          <w:bCs/>
        </w:rPr>
      </w:pPr>
      <w:r w:rsidRPr="00FF610C">
        <w:rPr>
          <w:rFonts w:eastAsia="Calibri"/>
          <w:b w:val="0"/>
          <w:bCs/>
        </w:rPr>
        <w:t>Diseñar los modelos y esquemas que permitan fluir la lógica que conlleva los eventos de selecciones.</w:t>
      </w:r>
    </w:p>
    <w:p w14:paraId="79320180" w14:textId="3277D687" w:rsidR="003064E0" w:rsidRPr="00FF610C" w:rsidRDefault="003064E0" w:rsidP="00B35DC4">
      <w:pPr>
        <w:pStyle w:val="Ttulo2"/>
        <w:numPr>
          <w:ilvl w:val="0"/>
          <w:numId w:val="8"/>
        </w:numPr>
        <w:rPr>
          <w:rFonts w:eastAsia="Calibri"/>
          <w:b w:val="0"/>
          <w:bCs/>
        </w:rPr>
      </w:pPr>
      <w:r w:rsidRPr="00FF610C">
        <w:rPr>
          <w:rFonts w:eastAsia="Calibri"/>
          <w:b w:val="0"/>
          <w:bCs/>
        </w:rPr>
        <w:t>Implementar seguridades a todas las peticiones realizadas al API mediante cualquier implementación de FrontEnd.</w:t>
      </w:r>
    </w:p>
    <w:p w14:paraId="0E7079B9" w14:textId="77777777" w:rsidR="003064E0" w:rsidRPr="00FF610C" w:rsidRDefault="003064E0" w:rsidP="00B35DC4">
      <w:pPr>
        <w:pStyle w:val="Ttulo2"/>
        <w:numPr>
          <w:ilvl w:val="0"/>
          <w:numId w:val="8"/>
        </w:numPr>
        <w:rPr>
          <w:rFonts w:eastAsia="Calibri"/>
          <w:b w:val="0"/>
          <w:bCs/>
        </w:rPr>
      </w:pPr>
      <w:r w:rsidRPr="00FF610C">
        <w:rPr>
          <w:rFonts w:eastAsia="Calibri"/>
          <w:b w:val="0"/>
          <w:bCs/>
        </w:rPr>
        <w:t>Exponer todos los servicios que estén disponibles en el API mediante Swagger para su correcto uso y consumo por parte de terceros.</w:t>
      </w:r>
    </w:p>
    <w:p w14:paraId="5E975B60" w14:textId="113E5BDE" w:rsidR="00FD0FE1" w:rsidRPr="00586BF1" w:rsidRDefault="004A4DFE" w:rsidP="00B35DC4">
      <w:pPr>
        <w:pStyle w:val="Ttulo2"/>
        <w:numPr>
          <w:ilvl w:val="0"/>
          <w:numId w:val="0"/>
        </w:numPr>
        <w:ind w:left="576"/>
        <w:rPr>
          <w:rStyle w:val="Textoennegrita"/>
          <w:b/>
          <w:bCs w:val="0"/>
        </w:rPr>
      </w:pPr>
      <w:r w:rsidRPr="00586BF1">
        <w:rPr>
          <w:rStyle w:val="Textoennegrita"/>
          <w:b/>
          <w:bCs w:val="0"/>
        </w:rPr>
        <w:t>Alcance</w:t>
      </w:r>
      <w:bookmarkEnd w:id="26"/>
      <w:bookmarkEnd w:id="27"/>
    </w:p>
    <w:p w14:paraId="71E4338F" w14:textId="77777777" w:rsidR="003064E0" w:rsidRDefault="003064E0" w:rsidP="003064E0">
      <w:r>
        <w:t>El proyecto tendrá como alcance la creación de un API consumible, implementado en un entorno de desarrollo, para elecciones de candidatos con proyección y soporte a una cantidad variable de participantes dentro de los eventos a realizarse en empresas o instituciones educativas. El software permitirá nombrar un candidato ganador, dentro de un grupo de participantes en el evento; a continuación, se detalla los módulos a entregar:</w:t>
      </w:r>
    </w:p>
    <w:p w14:paraId="5A9AF12E" w14:textId="77777777" w:rsidR="003064E0" w:rsidRDefault="003064E0" w:rsidP="003064E0">
      <w:r>
        <w:t>•</w:t>
      </w:r>
      <w:r>
        <w:tab/>
        <w:t>Autentificación y autorización.</w:t>
      </w:r>
    </w:p>
    <w:p w14:paraId="052351D9" w14:textId="77777777" w:rsidR="003064E0" w:rsidRDefault="003064E0" w:rsidP="003064E0">
      <w:r>
        <w:t>•</w:t>
      </w:r>
      <w:r>
        <w:tab/>
        <w:t>Registros de Candidatos.</w:t>
      </w:r>
    </w:p>
    <w:p w14:paraId="3707A708" w14:textId="77777777" w:rsidR="003064E0" w:rsidRDefault="003064E0" w:rsidP="003064E0">
      <w:r>
        <w:t>•</w:t>
      </w:r>
      <w:r>
        <w:tab/>
        <w:t>Registro de participantes.</w:t>
      </w:r>
    </w:p>
    <w:p w14:paraId="3B9FB666" w14:textId="77777777" w:rsidR="003064E0" w:rsidRDefault="003064E0" w:rsidP="003064E0">
      <w:r>
        <w:lastRenderedPageBreak/>
        <w:t>•</w:t>
      </w:r>
      <w:r>
        <w:tab/>
        <w:t>Votación de los participantes registrados.</w:t>
      </w:r>
    </w:p>
    <w:p w14:paraId="79252E62" w14:textId="77777777" w:rsidR="003064E0" w:rsidRDefault="003064E0" w:rsidP="003064E0">
      <w:r>
        <w:t>En el proceso de Autentificación y autorización se receptará los datos proporcionados por el usuario y se los validará en el servidor para verificar que sean correctos, entonces podrá acceder a los demás recursos o servicios.</w:t>
      </w:r>
    </w:p>
    <w:p w14:paraId="227162CF" w14:textId="77777777" w:rsidR="003064E0" w:rsidRDefault="003064E0" w:rsidP="003064E0">
      <w:r>
        <w:t>En el proceso de Registro de candidatos los usuarios participantes podrán registrarse en las pantallas correspondientes y estos datos serán enviados al servidor para validarlos y concluir con el registro.</w:t>
      </w:r>
    </w:p>
    <w:p w14:paraId="72E866C1" w14:textId="77777777" w:rsidR="003064E0" w:rsidRDefault="003064E0" w:rsidP="003064E0">
      <w:r>
        <w:t>En el proceso de registro de participantes: se podrá subir un archivo con la lista de los usuarios que podrán asistir al evento determinado, esta lista la analizará el servidor y la guardará.</w:t>
      </w:r>
    </w:p>
    <w:p w14:paraId="58BAE5DC" w14:textId="77777777" w:rsidR="003064E0" w:rsidRDefault="003064E0" w:rsidP="003064E0">
      <w:r>
        <w:t>Para el módulo de votación: los usuarios ingresarán a las pantallas correspondientes y podrán elegir solo a un candidato para votar, este voto será registro por el servidor y almacenado en una base de datos.</w:t>
      </w:r>
    </w:p>
    <w:p w14:paraId="5465FE17" w14:textId="15110A8E" w:rsidR="003064E0" w:rsidRPr="003064E0" w:rsidRDefault="003064E0" w:rsidP="003064E0">
      <w:r>
        <w:t>El módulo solamente contará con una infraestructura para soportar eventos con una cantidad de personas correspondiente a instituciones educativas o barrios.</w:t>
      </w:r>
    </w:p>
    <w:p w14:paraId="5E975B67" w14:textId="77777777" w:rsidR="005C43F4" w:rsidRDefault="005C43F4" w:rsidP="00744C9E">
      <w:pPr>
        <w:rPr>
          <w:b/>
          <w:szCs w:val="24"/>
        </w:rPr>
      </w:pPr>
    </w:p>
    <w:p w14:paraId="5E975B68" w14:textId="77777777" w:rsidR="006851AA" w:rsidRPr="00174077" w:rsidRDefault="006851AA" w:rsidP="006851AA">
      <w:pPr>
        <w:rPr>
          <w:rFonts w:eastAsiaTheme="minorHAnsi"/>
          <w:color w:val="000000"/>
          <w:szCs w:val="24"/>
        </w:rPr>
      </w:pPr>
      <w:r w:rsidRPr="00174077">
        <w:rPr>
          <w:szCs w:val="24"/>
        </w:rPr>
        <w:br w:type="page"/>
      </w:r>
    </w:p>
    <w:p w14:paraId="5E975B69" w14:textId="77777777" w:rsidR="006851AA" w:rsidRPr="00174077" w:rsidRDefault="006851AA">
      <w:pPr>
        <w:rPr>
          <w:rFonts w:eastAsiaTheme="minorHAnsi"/>
          <w:color w:val="000000"/>
          <w:szCs w:val="24"/>
        </w:rPr>
        <w:sectPr w:rsidR="006851AA" w:rsidRPr="00174077" w:rsidSect="0082740C">
          <w:headerReference w:type="default" r:id="rId17"/>
          <w:headerReference w:type="first" r:id="rId18"/>
          <w:footerReference w:type="first" r:id="rId19"/>
          <w:pgSz w:w="11907" w:h="16840" w:code="9"/>
          <w:pgMar w:top="1418" w:right="1418" w:bottom="1418" w:left="1985" w:header="709" w:footer="709" w:gutter="0"/>
          <w:pgNumType w:fmt="lowerRoman" w:start="1"/>
          <w:cols w:space="708"/>
          <w:titlePg/>
          <w:docGrid w:linePitch="360"/>
        </w:sectPr>
      </w:pPr>
    </w:p>
    <w:p w14:paraId="5E975B6D" w14:textId="2412713F" w:rsidR="007B53B5" w:rsidRPr="006E5B95" w:rsidRDefault="00AA0283" w:rsidP="003E429B">
      <w:pPr>
        <w:pStyle w:val="Ttulo1"/>
      </w:pPr>
      <w:bookmarkStart w:id="28" w:name="_Toc503343637"/>
      <w:bookmarkStart w:id="29" w:name="_Toc8328620"/>
      <w:bookmarkStart w:id="30" w:name="_Toc8329319"/>
      <w:r w:rsidRPr="006E5B95">
        <w:lastRenderedPageBreak/>
        <w:t xml:space="preserve">CAPÍTULO </w:t>
      </w:r>
      <w:r w:rsidR="0082740C" w:rsidRPr="006E5B95">
        <w:t>1</w:t>
      </w:r>
      <w:r w:rsidR="007B53B5" w:rsidRPr="006E5B95">
        <w:t>. PROPUESTA</w:t>
      </w:r>
      <w:bookmarkEnd w:id="28"/>
      <w:bookmarkEnd w:id="29"/>
      <w:bookmarkEnd w:id="30"/>
      <w:r w:rsidR="007B53B5" w:rsidRPr="006E5B95">
        <w:t xml:space="preserve"> </w:t>
      </w:r>
    </w:p>
    <w:p w14:paraId="5E975B6E" w14:textId="08A5D3B2" w:rsidR="00A777BB" w:rsidRPr="006E5B95" w:rsidRDefault="0082740C" w:rsidP="003E429B">
      <w:pPr>
        <w:pStyle w:val="Ttulo2"/>
      </w:pPr>
      <w:bookmarkStart w:id="31" w:name="_Toc503343639"/>
      <w:bookmarkStart w:id="32" w:name="_Toc8328621"/>
      <w:bookmarkStart w:id="33" w:name="_Toc8329320"/>
      <w:r w:rsidRPr="006E5B95">
        <w:rPr>
          <w:rStyle w:val="Ttulo2Car"/>
          <w:b/>
        </w:rPr>
        <w:t>Diagramas de procesos</w:t>
      </w:r>
      <w:bookmarkEnd w:id="31"/>
      <w:bookmarkEnd w:id="32"/>
      <w:bookmarkEnd w:id="33"/>
      <w:r w:rsidRPr="006E5B95">
        <w:t xml:space="preserve"> </w:t>
      </w:r>
    </w:p>
    <w:p w14:paraId="5E975B70" w14:textId="37368B84" w:rsidR="00474552" w:rsidRDefault="00474552" w:rsidP="00F93F50">
      <w:r>
        <w:t>La siguiente figura</w:t>
      </w:r>
      <w:r w:rsidR="00D713C3">
        <w:t xml:space="preserve"> 1.1</w:t>
      </w:r>
      <w:r>
        <w:t xml:space="preserve"> muestra </w:t>
      </w:r>
      <w:r w:rsidR="002F098B">
        <w:t xml:space="preserve">el proceso </w:t>
      </w:r>
      <w:r w:rsidR="004258B4">
        <w:t>genérico actual</w:t>
      </w:r>
      <w:r w:rsidR="002F098B">
        <w:t xml:space="preserve">, no automatizado con el cual </w:t>
      </w:r>
      <w:r w:rsidR="004258B4">
        <w:t>se maneja las elecciones de candidatos en la mayoría de instituciones</w:t>
      </w:r>
      <w:r w:rsidR="00D713C3">
        <w:t>, este proceso tiene que realizar algunas validaciones que normalmente son ejecutadas por los administradores de los eventos:</w:t>
      </w:r>
    </w:p>
    <w:p w14:paraId="5C5BE7F3" w14:textId="77777777" w:rsidR="00EB343E" w:rsidRDefault="00EB343E" w:rsidP="000F4550">
      <w:pPr>
        <w:ind w:firstLine="0"/>
        <w:rPr>
          <w:lang w:eastAsia="es-EC"/>
        </w:rPr>
        <w:sectPr w:rsidR="00EB343E" w:rsidSect="00A64F19">
          <w:headerReference w:type="default" r:id="rId20"/>
          <w:headerReference w:type="first" r:id="rId21"/>
          <w:pgSz w:w="11907" w:h="16840" w:code="9"/>
          <w:pgMar w:top="1418" w:right="1418" w:bottom="1418" w:left="1985" w:header="709" w:footer="709" w:gutter="0"/>
          <w:cols w:space="708"/>
          <w:titlePg/>
          <w:docGrid w:linePitch="360"/>
        </w:sectPr>
      </w:pPr>
    </w:p>
    <w:p w14:paraId="7CB217AF" w14:textId="43DD94A2" w:rsidR="00EB343E" w:rsidRPr="00AD2EED" w:rsidRDefault="00D21B78" w:rsidP="00BE4B15">
      <w:pPr>
        <w:pStyle w:val="Figura"/>
      </w:pPr>
      <w:bookmarkStart w:id="34" w:name="_Toc73276753"/>
      <w:bookmarkStart w:id="35" w:name="_Toc73279524"/>
      <w:r w:rsidRPr="00AD2EED">
        <w:lastRenderedPageBreak/>
        <w:drawing>
          <wp:anchor distT="0" distB="0" distL="114300" distR="114300" simplePos="0" relativeHeight="251662336" behindDoc="1" locked="0" layoutInCell="1" allowOverlap="1" wp14:anchorId="21D977DC" wp14:editId="54F14121">
            <wp:simplePos x="0" y="0"/>
            <wp:positionH relativeFrom="margin">
              <wp:posOffset>-1270</wp:posOffset>
            </wp:positionH>
            <wp:positionV relativeFrom="paragraph">
              <wp:posOffset>278765</wp:posOffset>
            </wp:positionV>
            <wp:extent cx="8892540" cy="4564380"/>
            <wp:effectExtent l="0" t="0" r="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92540" cy="4564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343E" w:rsidRPr="00AD2EED">
        <w:t>Proceso actual, no automatiza</w:t>
      </w:r>
      <w:r w:rsidR="00550794" w:rsidRPr="00AD2EED">
        <w:t>do</w:t>
      </w:r>
      <w:r w:rsidR="00390BB8" w:rsidRPr="00AD2EED">
        <w:t xml:space="preserve"> de un evento genérico al elegir candidatos.</w:t>
      </w:r>
      <w:bookmarkEnd w:id="34"/>
      <w:bookmarkEnd w:id="35"/>
    </w:p>
    <w:p w14:paraId="5E076775" w14:textId="70F6B729" w:rsidR="00BE3D85" w:rsidRPr="0068597D" w:rsidRDefault="00BE3D85" w:rsidP="00BE3D85">
      <w:pPr>
        <w:keepNext/>
        <w:rPr>
          <w:i/>
          <w:sz w:val="20"/>
          <w:szCs w:val="18"/>
        </w:rPr>
        <w:sectPr w:rsidR="00BE3D85" w:rsidRPr="0068597D" w:rsidSect="003739B8">
          <w:pgSz w:w="16840" w:h="11907" w:orient="landscape" w:code="9"/>
          <w:pgMar w:top="1985" w:right="1418" w:bottom="1418" w:left="1418" w:header="709" w:footer="709" w:gutter="0"/>
          <w:cols w:space="708"/>
          <w:docGrid w:linePitch="360"/>
        </w:sectPr>
      </w:pPr>
      <w:r w:rsidRPr="0068597D">
        <w:rPr>
          <w:i/>
          <w:sz w:val="20"/>
          <w:szCs w:val="18"/>
        </w:rPr>
        <w:t>Fuente: Elaboración propia.</w:t>
      </w:r>
    </w:p>
    <w:p w14:paraId="64859220" w14:textId="47A3CFED" w:rsidR="00D713C3" w:rsidRDefault="002F098B" w:rsidP="00F93F50">
      <w:r>
        <w:lastRenderedPageBreak/>
        <w:t xml:space="preserve">En la figura </w:t>
      </w:r>
      <w:r w:rsidR="00D713C3">
        <w:t>1</w:t>
      </w:r>
      <w:r>
        <w:t>.2. se describe la forma que se va a seguir para automatizar el proceso,</w:t>
      </w:r>
      <w:r w:rsidR="00D713C3">
        <w:t xml:space="preserve"> cabe resaltar que se toma en cuenta los mismos roles involucrados en cada </w:t>
      </w:r>
      <w:r w:rsidR="009230C9">
        <w:t>proceso,</w:t>
      </w:r>
      <w:r w:rsidR="00D713C3">
        <w:t xml:space="preserve"> pero indicando las ejecuciones automáticas que realizará el software propuesto.</w:t>
      </w:r>
      <w:r>
        <w:t xml:space="preserve"> </w:t>
      </w:r>
    </w:p>
    <w:p w14:paraId="3153AAC8" w14:textId="71CB8E46" w:rsidR="000F4550" w:rsidRDefault="000F4550" w:rsidP="00F93F50"/>
    <w:p w14:paraId="291E088B" w14:textId="77777777" w:rsidR="000F4550" w:rsidRDefault="000F4550" w:rsidP="00F93F50"/>
    <w:p w14:paraId="621C391F" w14:textId="6FC839A5" w:rsidR="000F4550" w:rsidRDefault="000F4550" w:rsidP="00F93F50"/>
    <w:p w14:paraId="6F585FEE" w14:textId="2C652A5E" w:rsidR="000F4550" w:rsidRDefault="000F4550" w:rsidP="00F93F50"/>
    <w:p w14:paraId="40172A32" w14:textId="53BA9608" w:rsidR="000F4550" w:rsidRDefault="000F4550" w:rsidP="00F93F50"/>
    <w:p w14:paraId="381A90E4" w14:textId="6E354874" w:rsidR="000F4550" w:rsidRDefault="000F4550" w:rsidP="00F93F50"/>
    <w:p w14:paraId="0D296AE0" w14:textId="08F5DA09" w:rsidR="000F4550" w:rsidRDefault="000F4550" w:rsidP="00F93F50"/>
    <w:p w14:paraId="4BFBD7C0" w14:textId="77777777" w:rsidR="00666101" w:rsidRDefault="00666101" w:rsidP="00F93F50">
      <w:pPr>
        <w:sectPr w:rsidR="00666101" w:rsidSect="003739B8">
          <w:pgSz w:w="11907" w:h="16840" w:code="9"/>
          <w:pgMar w:top="1418" w:right="1418" w:bottom="1418" w:left="1985" w:header="709" w:footer="709" w:gutter="0"/>
          <w:cols w:space="708"/>
          <w:docGrid w:linePitch="360"/>
        </w:sectPr>
      </w:pPr>
    </w:p>
    <w:p w14:paraId="58CF4228" w14:textId="44645AE4" w:rsidR="00A61943" w:rsidRDefault="00A61943" w:rsidP="00BE4B15">
      <w:pPr>
        <w:pStyle w:val="Figura"/>
      </w:pPr>
      <w:bookmarkStart w:id="36" w:name="_Toc73279525"/>
      <w:r w:rsidRPr="00F958AD">
        <w:rPr>
          <w:color w:val="FF0000"/>
        </w:rPr>
        <w:lastRenderedPageBreak/>
        <w:drawing>
          <wp:anchor distT="0" distB="0" distL="114300" distR="114300" simplePos="0" relativeHeight="251659264" behindDoc="0" locked="0" layoutInCell="1" allowOverlap="1" wp14:anchorId="12AAA211" wp14:editId="44B3C749">
            <wp:simplePos x="0" y="0"/>
            <wp:positionH relativeFrom="column">
              <wp:posOffset>77470</wp:posOffset>
            </wp:positionH>
            <wp:positionV relativeFrom="paragraph">
              <wp:posOffset>238125</wp:posOffset>
            </wp:positionV>
            <wp:extent cx="8115300" cy="438467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5300" cy="43846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7" w:name="_Toc73276754"/>
      <w:r w:rsidRPr="004A4DFE">
        <w:t>Diagrama del proceso automatizado</w:t>
      </w:r>
      <w:bookmarkEnd w:id="37"/>
      <w:r w:rsidR="00FD05C7">
        <w:t xml:space="preserve"> con el software ElectionSystem.</w:t>
      </w:r>
      <w:bookmarkEnd w:id="36"/>
    </w:p>
    <w:p w14:paraId="3B6060AA" w14:textId="490B6833" w:rsidR="00FD05C7" w:rsidRPr="009E450B" w:rsidRDefault="00FD05C7" w:rsidP="00FD05C7">
      <w:pPr>
        <w:ind w:left="576" w:firstLine="0"/>
        <w:rPr>
          <w:i/>
          <w:iCs/>
          <w:sz w:val="20"/>
          <w:szCs w:val="18"/>
        </w:rPr>
      </w:pPr>
      <w:r w:rsidRPr="009E450B">
        <w:rPr>
          <w:i/>
          <w:iCs/>
          <w:sz w:val="20"/>
          <w:szCs w:val="18"/>
        </w:rPr>
        <w:t>Fuente: Elaboración Propia</w:t>
      </w:r>
    </w:p>
    <w:p w14:paraId="6C82D304" w14:textId="0AF0A8A8" w:rsidR="00FD05C7" w:rsidRPr="0068597D" w:rsidRDefault="00FD05C7" w:rsidP="00FD05C7">
      <w:pPr>
        <w:ind w:firstLine="0"/>
        <w:rPr>
          <w:u w:val="single"/>
        </w:rPr>
        <w:sectPr w:rsidR="00FD05C7" w:rsidRPr="0068597D" w:rsidSect="003739B8">
          <w:pgSz w:w="16840" w:h="11907" w:orient="landscape" w:code="9"/>
          <w:pgMar w:top="1985" w:right="1418" w:bottom="1418" w:left="1418" w:header="709" w:footer="709" w:gutter="0"/>
          <w:cols w:space="708"/>
          <w:docGrid w:linePitch="360"/>
        </w:sectPr>
      </w:pPr>
    </w:p>
    <w:p w14:paraId="5E975B77" w14:textId="08F97E79" w:rsidR="007C5CA4" w:rsidRPr="00586BF1" w:rsidRDefault="003B1BDC" w:rsidP="00B35DC4">
      <w:pPr>
        <w:pStyle w:val="Ttulo2"/>
      </w:pPr>
      <w:bookmarkStart w:id="38" w:name="_Toc503343640"/>
      <w:bookmarkStart w:id="39" w:name="_Toc8328622"/>
      <w:bookmarkStart w:id="40" w:name="_Toc8329321"/>
      <w:r w:rsidRPr="00586BF1">
        <w:rPr>
          <w:rStyle w:val="Ttulo2Car"/>
          <w:b/>
        </w:rPr>
        <w:lastRenderedPageBreak/>
        <w:t>Especificación de requerimientos</w:t>
      </w:r>
      <w:bookmarkEnd w:id="38"/>
      <w:bookmarkEnd w:id="39"/>
      <w:bookmarkEnd w:id="40"/>
      <w:r w:rsidR="00B8372D" w:rsidRPr="00586BF1">
        <w:t xml:space="preserve">  </w:t>
      </w:r>
    </w:p>
    <w:p w14:paraId="2C42953B" w14:textId="605389C0" w:rsidR="009230C9" w:rsidRDefault="009230C9" w:rsidP="009230C9">
      <w:r>
        <w:t xml:space="preserve">Para recopilar los requerimientos necesarios para este desarrollo </w:t>
      </w:r>
      <w:r w:rsidR="00227625">
        <w:t>se utilizó</w:t>
      </w:r>
      <w:r>
        <w:t xml:space="preserve"> encuestas a personal de un par de instituciones que realizan este tipo de eventos; con los cuales se pudo descubrir las principales falencias que conlleva ejecutar este proceso.</w:t>
      </w:r>
    </w:p>
    <w:p w14:paraId="449FD89C" w14:textId="0C45B965" w:rsidR="009230C9" w:rsidRPr="009230C9" w:rsidRDefault="009230C9" w:rsidP="009230C9">
      <w:r>
        <w:t xml:space="preserve">Mediante las entrevistar online se propuso preguntas claves que ayudaría a especificar las posibles mejoras que debería tener este proceso al serlo llevada a un administrador de software, las encuestas se detallan </w:t>
      </w:r>
      <w:r w:rsidR="002A653B">
        <w:t>más</w:t>
      </w:r>
      <w:r>
        <w:t xml:space="preserve"> adelante en Anexos.</w:t>
      </w:r>
    </w:p>
    <w:p w14:paraId="5E975B79" w14:textId="150E93CB" w:rsidR="007C5CA4" w:rsidRPr="007C5CA4" w:rsidRDefault="003B1BDC" w:rsidP="007C5CA4">
      <w:pPr>
        <w:pStyle w:val="Ttulo3"/>
      </w:pPr>
      <w:bookmarkStart w:id="41" w:name="_Toc503343641"/>
      <w:bookmarkStart w:id="42" w:name="_Toc8328623"/>
      <w:bookmarkStart w:id="43" w:name="_Toc8329322"/>
      <w:r>
        <w:t>Á</w:t>
      </w:r>
      <w:r w:rsidRPr="007C5CA4">
        <w:t>mbito del software</w:t>
      </w:r>
      <w:bookmarkEnd w:id="41"/>
      <w:bookmarkEnd w:id="42"/>
      <w:bookmarkEnd w:id="43"/>
      <w:r w:rsidRPr="007C5CA4">
        <w:t xml:space="preserve"> </w:t>
      </w:r>
    </w:p>
    <w:p w14:paraId="5E975B7A" w14:textId="282EFFB2" w:rsidR="00A11625" w:rsidRDefault="00236F08" w:rsidP="00F93F50">
      <w:r>
        <w:t>El sistema propuesto tendrá el nombre de “ElectionSystemEc”, el api como tal tendrá el objetivo de ofrecer los servicios de un sistema de elecciones que pueda ser implementado y consumido desde cualquier FrontEnd.</w:t>
      </w:r>
    </w:p>
    <w:p w14:paraId="22A6A489" w14:textId="10F23889" w:rsidR="00236F08" w:rsidRPr="00236F08" w:rsidRDefault="00236F08" w:rsidP="00F93F50">
      <w:pPr>
        <w:rPr>
          <w:b/>
          <w:bCs/>
        </w:rPr>
      </w:pPr>
      <w:r w:rsidRPr="00236F08">
        <w:rPr>
          <w:b/>
          <w:bCs/>
        </w:rPr>
        <w:t xml:space="preserve">¿Qué hará? </w:t>
      </w:r>
    </w:p>
    <w:p w14:paraId="376FA9B9" w14:textId="563FC1A9" w:rsidR="00236F08" w:rsidRDefault="00236F08" w:rsidP="008F7D2B">
      <w:pPr>
        <w:pStyle w:val="Prrafodelista"/>
        <w:numPr>
          <w:ilvl w:val="0"/>
          <w:numId w:val="9"/>
        </w:numPr>
      </w:pPr>
      <w:r>
        <w:t>Contendrá toda la lógica pesada del manejo, administración y ejecución de los eventos a crear.</w:t>
      </w:r>
    </w:p>
    <w:p w14:paraId="602CA046" w14:textId="54176EFD" w:rsidR="00236F08" w:rsidRDefault="00236F08" w:rsidP="008F7D2B">
      <w:pPr>
        <w:pStyle w:val="Prrafodelista"/>
        <w:numPr>
          <w:ilvl w:val="0"/>
          <w:numId w:val="9"/>
        </w:numPr>
      </w:pPr>
      <w:r>
        <w:t>Permitirá que cualquier usuario pueda crear una cuenta solamente con el correo.</w:t>
      </w:r>
    </w:p>
    <w:p w14:paraId="682F375B" w14:textId="7E5205E6" w:rsidR="00236F08" w:rsidRDefault="00236F08" w:rsidP="008F7D2B">
      <w:pPr>
        <w:pStyle w:val="Prrafodelista"/>
        <w:numPr>
          <w:ilvl w:val="0"/>
          <w:numId w:val="9"/>
        </w:numPr>
      </w:pPr>
      <w:r>
        <w:t>Administrará fechas, reglas, validaciones para que los participantes del evento estén apegados a ellas.</w:t>
      </w:r>
    </w:p>
    <w:p w14:paraId="2BB94802" w14:textId="542BD151" w:rsidR="00236F08" w:rsidRDefault="00236F08" w:rsidP="008F7D2B">
      <w:pPr>
        <w:pStyle w:val="Prrafodelista"/>
        <w:numPr>
          <w:ilvl w:val="0"/>
          <w:numId w:val="9"/>
        </w:numPr>
      </w:pPr>
      <w:r>
        <w:t>Permitirá al administrador del evento asignar mas administrador que puedan ayudarle a inscribir personas.</w:t>
      </w:r>
    </w:p>
    <w:p w14:paraId="300A047E" w14:textId="2ECFFB98" w:rsidR="00236F08" w:rsidRDefault="00236F08" w:rsidP="008F7D2B">
      <w:pPr>
        <w:pStyle w:val="Prrafodelista"/>
        <w:numPr>
          <w:ilvl w:val="0"/>
          <w:numId w:val="9"/>
        </w:numPr>
      </w:pPr>
      <w:r>
        <w:t>Manejará el registro masivo de participantes a los eventos.</w:t>
      </w:r>
    </w:p>
    <w:p w14:paraId="7BF3CAF6" w14:textId="0048172E" w:rsidR="00236F08" w:rsidRDefault="00236F08" w:rsidP="008F7D2B">
      <w:pPr>
        <w:pStyle w:val="Prrafodelista"/>
        <w:numPr>
          <w:ilvl w:val="0"/>
          <w:numId w:val="9"/>
        </w:numPr>
      </w:pPr>
      <w:r>
        <w:t>Podrán los participantes registrarse automáticamente mediante un código único por evento.</w:t>
      </w:r>
    </w:p>
    <w:p w14:paraId="68ADEB65" w14:textId="026F0A33" w:rsidR="00236F08" w:rsidRDefault="00236F08" w:rsidP="008F7D2B">
      <w:pPr>
        <w:pStyle w:val="Prrafodelista"/>
        <w:numPr>
          <w:ilvl w:val="0"/>
          <w:numId w:val="9"/>
        </w:numPr>
      </w:pPr>
      <w:r>
        <w:t>Notificará por correo a los participantes, candidatos asignados a un evento.</w:t>
      </w:r>
    </w:p>
    <w:p w14:paraId="78E6F7E7" w14:textId="55E46351" w:rsidR="00236F08" w:rsidRDefault="00236F08" w:rsidP="008F7D2B">
      <w:pPr>
        <w:pStyle w:val="Prrafodelista"/>
        <w:numPr>
          <w:ilvl w:val="0"/>
          <w:numId w:val="9"/>
        </w:numPr>
      </w:pPr>
      <w:r>
        <w:t>Tendrá la funcionalidad de recuperar contraseña.</w:t>
      </w:r>
    </w:p>
    <w:p w14:paraId="5C8DD66B" w14:textId="77777777" w:rsidR="009C4998" w:rsidRDefault="009C4998" w:rsidP="00F93F50">
      <w:pPr>
        <w:rPr>
          <w:b/>
          <w:bCs/>
        </w:rPr>
      </w:pPr>
    </w:p>
    <w:p w14:paraId="3AAA4985" w14:textId="06EA10A9" w:rsidR="00236F08" w:rsidRDefault="00236F08" w:rsidP="00F93F50">
      <w:pPr>
        <w:rPr>
          <w:b/>
          <w:bCs/>
        </w:rPr>
      </w:pPr>
      <w:r w:rsidRPr="00236F08">
        <w:rPr>
          <w:b/>
          <w:bCs/>
        </w:rPr>
        <w:lastRenderedPageBreak/>
        <w:t>¿Qué no hará?</w:t>
      </w:r>
    </w:p>
    <w:p w14:paraId="2B420217" w14:textId="177FFF4C" w:rsidR="00236F08" w:rsidRPr="00236F08" w:rsidRDefault="00236F08" w:rsidP="008F7D2B">
      <w:pPr>
        <w:pStyle w:val="Prrafodelista"/>
        <w:numPr>
          <w:ilvl w:val="0"/>
          <w:numId w:val="10"/>
        </w:numPr>
        <w:rPr>
          <w:b/>
          <w:bCs/>
        </w:rPr>
      </w:pPr>
      <w:r>
        <w:t xml:space="preserve">No contará con la infraestructura para administrar eventos con una población </w:t>
      </w:r>
      <w:r w:rsidR="002A653B">
        <w:t>más</w:t>
      </w:r>
      <w:r>
        <w:t xml:space="preserve"> grande a la que encontramos en instituciones privadas o públicas.</w:t>
      </w:r>
    </w:p>
    <w:p w14:paraId="16CB2406" w14:textId="453A9133" w:rsidR="00236F08" w:rsidRPr="00897E3B" w:rsidRDefault="00236F08" w:rsidP="008F7D2B">
      <w:pPr>
        <w:pStyle w:val="Prrafodelista"/>
        <w:numPr>
          <w:ilvl w:val="0"/>
          <w:numId w:val="10"/>
        </w:numPr>
        <w:rPr>
          <w:b/>
          <w:bCs/>
        </w:rPr>
      </w:pPr>
      <w:r>
        <w:t>No permitirá eventos en los</w:t>
      </w:r>
      <w:r w:rsidR="00897E3B">
        <w:t xml:space="preserve"> que existan listas de candidatos ya que solo permite registros únicos.</w:t>
      </w:r>
    </w:p>
    <w:p w14:paraId="72E12DD6" w14:textId="2471B5D1" w:rsidR="00897E3B" w:rsidRPr="002A653B" w:rsidRDefault="00897E3B" w:rsidP="008F7D2B">
      <w:pPr>
        <w:pStyle w:val="Prrafodelista"/>
        <w:numPr>
          <w:ilvl w:val="0"/>
          <w:numId w:val="10"/>
        </w:numPr>
        <w:rPr>
          <w:b/>
          <w:bCs/>
        </w:rPr>
      </w:pPr>
      <w:r>
        <w:t>No permitirá eventos ilimitados por administrador, cada persona solo podrá crear un evento y en caso de necesitar más, deberá contactarse con el administrador general para que le acredite la opción de más eventos.</w:t>
      </w:r>
    </w:p>
    <w:p w14:paraId="772C4A3D" w14:textId="7C3AEDB3" w:rsidR="00897E3B" w:rsidRDefault="00897E3B" w:rsidP="00897E3B">
      <w:pPr>
        <w:rPr>
          <w:b/>
          <w:bCs/>
        </w:rPr>
      </w:pPr>
      <w:r>
        <w:rPr>
          <w:b/>
          <w:bCs/>
        </w:rPr>
        <w:t>Metas con el sistema</w:t>
      </w:r>
    </w:p>
    <w:p w14:paraId="7BBDEFE6" w14:textId="1F770C7B" w:rsidR="00897E3B" w:rsidRPr="00897E3B" w:rsidRDefault="00897E3B" w:rsidP="008F7D2B">
      <w:pPr>
        <w:pStyle w:val="Prrafodelista"/>
        <w:numPr>
          <w:ilvl w:val="0"/>
          <w:numId w:val="11"/>
        </w:numPr>
      </w:pPr>
      <w:r w:rsidRPr="00897E3B">
        <w:t xml:space="preserve">Con el software propuesto se planea que en la actualidad los eventos </w:t>
      </w:r>
      <w:r w:rsidR="0076693A">
        <w:t>realizados</w:t>
      </w:r>
      <w:r w:rsidRPr="00897E3B">
        <w:t xml:space="preserve"> sean de manera virtual sin necesidad de que los participantes </w:t>
      </w:r>
      <w:r w:rsidR="00CB5B40" w:rsidRPr="00897E3B">
        <w:t>y candidatos</w:t>
      </w:r>
      <w:r w:rsidRPr="00897E3B">
        <w:t xml:space="preserve"> tengas que asistir presencialmente a lugares de destino</w:t>
      </w:r>
    </w:p>
    <w:p w14:paraId="5E975B7D" w14:textId="0066E298" w:rsidR="007C5CA4" w:rsidRDefault="003B1BDC" w:rsidP="007C5CA4">
      <w:pPr>
        <w:pStyle w:val="Ttulo3"/>
      </w:pPr>
      <w:bookmarkStart w:id="44" w:name="_Toc503343642"/>
      <w:bookmarkStart w:id="45" w:name="_Toc8328624"/>
      <w:bookmarkStart w:id="46" w:name="_Toc8329323"/>
      <w:r>
        <w:t>F</w:t>
      </w:r>
      <w:r w:rsidRPr="00C636E7">
        <w:t>unciones del producto</w:t>
      </w:r>
      <w:bookmarkEnd w:id="44"/>
      <w:bookmarkEnd w:id="45"/>
      <w:bookmarkEnd w:id="46"/>
      <w:r w:rsidRPr="00C636E7">
        <w:t xml:space="preserve"> </w:t>
      </w:r>
    </w:p>
    <w:p w14:paraId="5E975B7E" w14:textId="24CA06DA" w:rsidR="00C636E7" w:rsidRDefault="004A4DFE" w:rsidP="00F93F50">
      <w:r>
        <w:rPr>
          <w:szCs w:val="24"/>
        </w:rPr>
        <w:t>R</w:t>
      </w:r>
      <w:r w:rsidR="00C636E7" w:rsidRPr="00B25A2E">
        <w:rPr>
          <w:szCs w:val="24"/>
        </w:rPr>
        <w:t xml:space="preserve">esumen de las funciones </w:t>
      </w:r>
      <w:r w:rsidR="00C636E7" w:rsidRPr="00F93F50">
        <w:t>principales que el software debe llevar a cabo</w:t>
      </w:r>
      <w:r w:rsidR="006906E9">
        <w:t>. A continuación, se detalla cada uno de las Historias de Usuario que se recopilaron para el proyecto.</w:t>
      </w:r>
    </w:p>
    <w:p w14:paraId="7575925D" w14:textId="3A7CEA54" w:rsidR="00CE79A3" w:rsidRDefault="00CE79A3" w:rsidP="00F93F50"/>
    <w:p w14:paraId="65366BC2" w14:textId="3C59FD9C" w:rsidR="00CE79A3" w:rsidRDefault="00CE79A3" w:rsidP="00F93F50"/>
    <w:p w14:paraId="63631F63" w14:textId="6E6F0A27" w:rsidR="00CE79A3" w:rsidRDefault="00CE79A3" w:rsidP="00F93F50"/>
    <w:p w14:paraId="34E57C2B" w14:textId="33FDC637" w:rsidR="00CE79A3" w:rsidRDefault="00CE79A3" w:rsidP="00F93F50"/>
    <w:p w14:paraId="29A9F051" w14:textId="6C937EA8" w:rsidR="00CE79A3" w:rsidRDefault="00CE79A3" w:rsidP="00F93F50"/>
    <w:p w14:paraId="716ED9FB" w14:textId="0AECFB18" w:rsidR="00CE79A3" w:rsidRDefault="00CE79A3" w:rsidP="00F93F50"/>
    <w:p w14:paraId="40698DA1" w14:textId="77777777" w:rsidR="00CE79A3" w:rsidRDefault="00CE79A3" w:rsidP="00F93F50">
      <w:pPr>
        <w:rPr>
          <w:szCs w:val="24"/>
        </w:rPr>
      </w:pPr>
    </w:p>
    <w:p w14:paraId="5E975B7F" w14:textId="26B8DD36" w:rsidR="00ED7C78" w:rsidRPr="006906E9" w:rsidRDefault="006560BD" w:rsidP="002E645F">
      <w:pPr>
        <w:pStyle w:val="Tablas"/>
        <w:rPr>
          <w:u w:val="single"/>
        </w:rPr>
      </w:pPr>
      <w:bookmarkStart w:id="47" w:name="_Toc8329419"/>
      <w:bookmarkStart w:id="48" w:name="_Toc73576333"/>
      <w:r w:rsidRPr="0082740C">
        <w:t>Historias de Usuario</w:t>
      </w:r>
      <w:bookmarkEnd w:id="47"/>
      <w:r w:rsidR="006906E9">
        <w:t>: Creación de usuarios</w:t>
      </w:r>
      <w:bookmarkEnd w:id="4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60BD" w:rsidRPr="00693AB1" w14:paraId="5E975B81" w14:textId="77777777" w:rsidTr="002E0DEA">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E975B80" w14:textId="77777777" w:rsidR="006560BD" w:rsidRPr="006412E0" w:rsidRDefault="006560BD" w:rsidP="004A4DFE">
            <w:pPr>
              <w:spacing w:before="120" w:after="120" w:line="240" w:lineRule="auto"/>
              <w:ind w:firstLine="0"/>
              <w:rPr>
                <w:rFonts w:eastAsia="Times New Roman"/>
                <w:szCs w:val="24"/>
              </w:rPr>
            </w:pPr>
            <w:r w:rsidRPr="006412E0">
              <w:rPr>
                <w:rFonts w:eastAsia="Times New Roman"/>
                <w:szCs w:val="24"/>
              </w:rPr>
              <w:t>HISTORIA DE USUARIO</w:t>
            </w:r>
          </w:p>
        </w:tc>
      </w:tr>
      <w:tr w:rsidR="006560BD" w:rsidRPr="00693AB1" w14:paraId="5E975B84" w14:textId="77777777" w:rsidTr="006560BD">
        <w:tc>
          <w:tcPr>
            <w:tcW w:w="3858" w:type="dxa"/>
            <w:tcBorders>
              <w:top w:val="single" w:sz="4" w:space="0" w:color="auto"/>
            </w:tcBorders>
          </w:tcPr>
          <w:p w14:paraId="5E975B82" w14:textId="1C3655E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6906E9">
              <w:rPr>
                <w:rFonts w:eastAsia="Times New Roman"/>
                <w:szCs w:val="24"/>
              </w:rPr>
              <w:t>1</w:t>
            </w:r>
          </w:p>
        </w:tc>
        <w:tc>
          <w:tcPr>
            <w:tcW w:w="5253" w:type="dxa"/>
            <w:tcBorders>
              <w:top w:val="single" w:sz="4" w:space="0" w:color="auto"/>
            </w:tcBorders>
          </w:tcPr>
          <w:p w14:paraId="5E975B83" w14:textId="4B1F2744"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6906E9" w:rsidRPr="006906E9">
              <w:rPr>
                <w:rFonts w:eastAsia="Times New Roman"/>
                <w:szCs w:val="24"/>
              </w:rPr>
              <w:t>Crea</w:t>
            </w:r>
            <w:r w:rsidR="00D71088">
              <w:rPr>
                <w:rFonts w:eastAsia="Times New Roman"/>
                <w:szCs w:val="24"/>
              </w:rPr>
              <w:t>r</w:t>
            </w:r>
            <w:r w:rsidR="006906E9" w:rsidRPr="006906E9">
              <w:rPr>
                <w:rFonts w:eastAsia="Times New Roman"/>
                <w:szCs w:val="24"/>
              </w:rPr>
              <w:t xml:space="preserve"> </w:t>
            </w:r>
            <w:r w:rsidR="00D71088">
              <w:rPr>
                <w:rFonts w:eastAsia="Times New Roman"/>
                <w:szCs w:val="24"/>
              </w:rPr>
              <w:t>Usuarios</w:t>
            </w:r>
            <w:r w:rsidRPr="00693AB1">
              <w:rPr>
                <w:rFonts w:eastAsia="Times New Roman"/>
                <w:szCs w:val="24"/>
              </w:rPr>
              <w:t xml:space="preserve">. </w:t>
            </w:r>
          </w:p>
        </w:tc>
      </w:tr>
      <w:tr w:rsidR="006560BD" w:rsidRPr="00693AB1" w14:paraId="5E975B87" w14:textId="77777777" w:rsidTr="006560BD">
        <w:tc>
          <w:tcPr>
            <w:tcW w:w="3858" w:type="dxa"/>
          </w:tcPr>
          <w:p w14:paraId="5E975B85" w14:textId="43786EB4"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D77A53">
              <w:rPr>
                <w:rFonts w:eastAsia="Times New Roman"/>
                <w:szCs w:val="24"/>
              </w:rPr>
              <w:t>Usuario.</w:t>
            </w:r>
          </w:p>
        </w:tc>
        <w:tc>
          <w:tcPr>
            <w:tcW w:w="5253" w:type="dxa"/>
          </w:tcPr>
          <w:p w14:paraId="5E975B86"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6560BD" w:rsidRPr="00693AB1" w14:paraId="5E975B8A" w14:textId="77777777" w:rsidTr="006560BD">
        <w:tc>
          <w:tcPr>
            <w:tcW w:w="3858" w:type="dxa"/>
          </w:tcPr>
          <w:p w14:paraId="5E975B88"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E975B89" w14:textId="77777777" w:rsidR="006560BD" w:rsidRPr="00693AB1" w:rsidRDefault="006560BD" w:rsidP="004A4DFE">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60BD" w:rsidRPr="00693AB1" w14:paraId="5E975B8F" w14:textId="77777777" w:rsidTr="006560BD">
        <w:tc>
          <w:tcPr>
            <w:tcW w:w="9111" w:type="dxa"/>
            <w:gridSpan w:val="2"/>
            <w:tcBorders>
              <w:bottom w:val="single" w:sz="4" w:space="0" w:color="auto"/>
            </w:tcBorders>
          </w:tcPr>
          <w:p w14:paraId="5E975B8B" w14:textId="72EDF84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1C1EF2">
              <w:rPr>
                <w:rFonts w:eastAsia="Times New Roman"/>
                <w:szCs w:val="24"/>
              </w:rPr>
              <w:t>Un usuario debe poder crear su perfil mediante un correo electrónico único que no haya sido registrado anteriormente.</w:t>
            </w:r>
          </w:p>
          <w:p w14:paraId="5E975B8C" w14:textId="0248CC36" w:rsidR="006560BD" w:rsidRPr="0090605C" w:rsidRDefault="0090605C" w:rsidP="008F7D2B">
            <w:pPr>
              <w:numPr>
                <w:ilvl w:val="0"/>
                <w:numId w:val="3"/>
              </w:numPr>
              <w:spacing w:before="120" w:after="120" w:line="240" w:lineRule="auto"/>
              <w:contextualSpacing/>
              <w:rPr>
                <w:szCs w:val="24"/>
              </w:rPr>
            </w:pPr>
            <w:r>
              <w:rPr>
                <w:rFonts w:eastAsia="Times New Roman"/>
                <w:szCs w:val="24"/>
              </w:rPr>
              <w:t>Validar que el correo sea válido</w:t>
            </w:r>
          </w:p>
          <w:p w14:paraId="3DCEDA6E" w14:textId="55D5C406" w:rsidR="0090605C" w:rsidRPr="0090605C" w:rsidRDefault="0090605C" w:rsidP="008F7D2B">
            <w:pPr>
              <w:numPr>
                <w:ilvl w:val="0"/>
                <w:numId w:val="3"/>
              </w:numPr>
              <w:spacing w:before="120" w:after="120" w:line="240" w:lineRule="auto"/>
              <w:contextualSpacing/>
              <w:rPr>
                <w:szCs w:val="24"/>
              </w:rPr>
            </w:pPr>
            <w:r>
              <w:rPr>
                <w:rFonts w:eastAsia="Times New Roman"/>
                <w:szCs w:val="24"/>
              </w:rPr>
              <w:t>Validar que no exista el correo registrado en la base.</w:t>
            </w:r>
          </w:p>
          <w:p w14:paraId="03C7E0AF" w14:textId="60FC14A1" w:rsidR="006560BD" w:rsidRPr="00425721" w:rsidRDefault="0090605C" w:rsidP="008F7D2B">
            <w:pPr>
              <w:numPr>
                <w:ilvl w:val="0"/>
                <w:numId w:val="3"/>
              </w:numPr>
              <w:spacing w:before="120" w:after="120" w:line="240" w:lineRule="auto"/>
              <w:contextualSpacing/>
              <w:rPr>
                <w:szCs w:val="24"/>
              </w:rPr>
            </w:pPr>
            <w:r>
              <w:rPr>
                <w:rFonts w:eastAsia="Times New Roman"/>
                <w:szCs w:val="24"/>
              </w:rPr>
              <w:t>Validar que la contraseña sea segura</w:t>
            </w:r>
            <w:r w:rsidR="005F6773">
              <w:rPr>
                <w:rFonts w:eastAsia="Times New Roman"/>
                <w:szCs w:val="24"/>
              </w:rPr>
              <w:t>.</w:t>
            </w:r>
          </w:p>
          <w:p w14:paraId="7C698127" w14:textId="0AC7979B" w:rsidR="005F6773" w:rsidRPr="005F6773" w:rsidRDefault="00425721" w:rsidP="005F6773">
            <w:pPr>
              <w:numPr>
                <w:ilvl w:val="0"/>
                <w:numId w:val="3"/>
              </w:numPr>
              <w:spacing w:before="120" w:after="120" w:line="240" w:lineRule="auto"/>
              <w:contextualSpacing/>
              <w:rPr>
                <w:szCs w:val="24"/>
              </w:rPr>
            </w:pPr>
            <w:r>
              <w:rPr>
                <w:rFonts w:eastAsia="Times New Roman"/>
                <w:szCs w:val="24"/>
              </w:rPr>
              <w:t>Hashear contraseña para que el creador de software no sepa la clave original</w:t>
            </w:r>
            <w:r w:rsidR="005F6773">
              <w:rPr>
                <w:rFonts w:eastAsia="Times New Roman"/>
                <w:szCs w:val="24"/>
              </w:rPr>
              <w:t>.</w:t>
            </w:r>
          </w:p>
          <w:p w14:paraId="5E975B8E" w14:textId="3A726664" w:rsidR="00D12CEC" w:rsidRPr="0090605C" w:rsidRDefault="00D12CEC" w:rsidP="00D12CEC">
            <w:pPr>
              <w:spacing w:before="120" w:after="120" w:line="240" w:lineRule="auto"/>
              <w:ind w:left="720" w:firstLine="0"/>
              <w:contextualSpacing/>
              <w:rPr>
                <w:szCs w:val="24"/>
              </w:rPr>
            </w:pPr>
          </w:p>
        </w:tc>
      </w:tr>
      <w:tr w:rsidR="006560BD" w:rsidRPr="00693AB1" w14:paraId="5E975B91" w14:textId="77777777" w:rsidTr="006560BD">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D61EA52" w14:textId="77777777" w:rsidR="0090605C" w:rsidRDefault="006560BD" w:rsidP="004A4DFE">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sidR="0090605C">
              <w:rPr>
                <w:rFonts w:eastAsia="Times New Roman"/>
                <w:szCs w:val="24"/>
              </w:rPr>
              <w:t>En caso de error mostrará un código específico que detallará el problema ocurrido en el servidor</w:t>
            </w:r>
          </w:p>
          <w:p w14:paraId="5E975B90" w14:textId="067A5029" w:rsidR="00FA02E0" w:rsidRPr="00693AB1" w:rsidRDefault="00FA02E0" w:rsidP="004A4DFE">
            <w:pPr>
              <w:spacing w:before="120" w:after="120" w:line="240" w:lineRule="auto"/>
              <w:ind w:firstLine="0"/>
              <w:rPr>
                <w:rFonts w:eastAsia="Times New Roman"/>
                <w:szCs w:val="24"/>
              </w:rPr>
            </w:pPr>
          </w:p>
        </w:tc>
      </w:tr>
    </w:tbl>
    <w:p w14:paraId="01669A35" w14:textId="70FA66B9" w:rsidR="0090605C" w:rsidRPr="006906E9" w:rsidRDefault="0090605C" w:rsidP="002E645F">
      <w:pPr>
        <w:pStyle w:val="Tablas"/>
        <w:rPr>
          <w:u w:val="single"/>
        </w:rPr>
      </w:pPr>
      <w:bookmarkStart w:id="49" w:name="_Toc73576334"/>
      <w:r w:rsidRPr="0082740C">
        <w:t>Historias de Usuario</w:t>
      </w:r>
      <w:r>
        <w:t>: Permitir el acceso al sistema</w:t>
      </w:r>
      <w:bookmarkEnd w:id="4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90605C" w:rsidRPr="00693AB1" w14:paraId="56EDE81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848BA3" w14:textId="77777777" w:rsidR="0090605C" w:rsidRPr="006412E0" w:rsidRDefault="0090605C" w:rsidP="00E21492">
            <w:pPr>
              <w:spacing w:before="120" w:after="120" w:line="240" w:lineRule="auto"/>
              <w:ind w:firstLine="0"/>
              <w:rPr>
                <w:rFonts w:eastAsia="Times New Roman"/>
                <w:szCs w:val="24"/>
              </w:rPr>
            </w:pPr>
            <w:r w:rsidRPr="006412E0">
              <w:rPr>
                <w:rFonts w:eastAsia="Times New Roman"/>
                <w:szCs w:val="24"/>
              </w:rPr>
              <w:t>HISTORIA DE USUARIO</w:t>
            </w:r>
          </w:p>
        </w:tc>
      </w:tr>
      <w:tr w:rsidR="0090605C" w:rsidRPr="00693AB1" w14:paraId="78B3AFD1" w14:textId="77777777" w:rsidTr="00E21492">
        <w:tc>
          <w:tcPr>
            <w:tcW w:w="3858" w:type="dxa"/>
            <w:tcBorders>
              <w:top w:val="single" w:sz="4" w:space="0" w:color="auto"/>
            </w:tcBorders>
          </w:tcPr>
          <w:p w14:paraId="7FECDE1D" w14:textId="6EFA5D70"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2</w:t>
            </w:r>
          </w:p>
        </w:tc>
        <w:tc>
          <w:tcPr>
            <w:tcW w:w="5253" w:type="dxa"/>
            <w:tcBorders>
              <w:top w:val="single" w:sz="4" w:space="0" w:color="auto"/>
            </w:tcBorders>
          </w:tcPr>
          <w:p w14:paraId="3D120E19" w14:textId="16FE6559"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90605C">
              <w:rPr>
                <w:rFonts w:eastAsia="Times New Roman"/>
                <w:szCs w:val="24"/>
              </w:rPr>
              <w:t>Permitir el acceso al sistema</w:t>
            </w:r>
            <w:r>
              <w:rPr>
                <w:rFonts w:eastAsia="Times New Roman"/>
                <w:szCs w:val="24"/>
              </w:rPr>
              <w:t>.</w:t>
            </w:r>
          </w:p>
        </w:tc>
      </w:tr>
      <w:tr w:rsidR="0090605C" w:rsidRPr="00693AB1" w14:paraId="76758862" w14:textId="77777777" w:rsidTr="00E21492">
        <w:tc>
          <w:tcPr>
            <w:tcW w:w="3858" w:type="dxa"/>
          </w:tcPr>
          <w:p w14:paraId="206CE3DB" w14:textId="4ECC2135"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5F6773">
              <w:rPr>
                <w:rFonts w:eastAsia="Times New Roman"/>
                <w:szCs w:val="24"/>
              </w:rPr>
              <w:t>Usuario</w:t>
            </w:r>
            <w:r>
              <w:rPr>
                <w:rFonts w:eastAsia="Times New Roman"/>
                <w:szCs w:val="24"/>
              </w:rPr>
              <w:t>.</w:t>
            </w:r>
          </w:p>
        </w:tc>
        <w:tc>
          <w:tcPr>
            <w:tcW w:w="5253" w:type="dxa"/>
          </w:tcPr>
          <w:p w14:paraId="0C6E1703"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0605C" w:rsidRPr="00693AB1" w14:paraId="36586DC1" w14:textId="77777777" w:rsidTr="00E21492">
        <w:tc>
          <w:tcPr>
            <w:tcW w:w="3858" w:type="dxa"/>
          </w:tcPr>
          <w:p w14:paraId="15FDFD9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4BF5F8D9" w14:textId="77777777" w:rsidR="0090605C" w:rsidRPr="00693AB1" w:rsidRDefault="0090605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0605C" w:rsidRPr="00693AB1" w14:paraId="2E56BC07" w14:textId="77777777" w:rsidTr="00E21492">
        <w:tc>
          <w:tcPr>
            <w:tcW w:w="9111" w:type="dxa"/>
            <w:gridSpan w:val="2"/>
            <w:tcBorders>
              <w:bottom w:val="single" w:sz="4" w:space="0" w:color="auto"/>
            </w:tcBorders>
          </w:tcPr>
          <w:p w14:paraId="7977658B" w14:textId="7F27B295"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54980" w:rsidRPr="00E54980">
              <w:rPr>
                <w:rFonts w:eastAsia="Times New Roman"/>
                <w:szCs w:val="24"/>
              </w:rPr>
              <w:t>Un usuario debe pode</w:t>
            </w:r>
            <w:r w:rsidR="00E54980">
              <w:rPr>
                <w:rFonts w:eastAsia="Times New Roman"/>
                <w:szCs w:val="24"/>
              </w:rPr>
              <w:t xml:space="preserve">r ingresar </w:t>
            </w:r>
            <w:r w:rsidR="00425721">
              <w:rPr>
                <w:rFonts w:eastAsia="Times New Roman"/>
                <w:szCs w:val="24"/>
              </w:rPr>
              <w:t xml:space="preserve">al sistema cuando </w:t>
            </w:r>
            <w:r w:rsidR="00E54980">
              <w:rPr>
                <w:rFonts w:eastAsia="Times New Roman"/>
                <w:szCs w:val="24"/>
              </w:rPr>
              <w:t>envíe</w:t>
            </w:r>
            <w:r w:rsidR="00425721">
              <w:rPr>
                <w:rFonts w:eastAsia="Times New Roman"/>
                <w:szCs w:val="24"/>
              </w:rPr>
              <w:t xml:space="preserve"> su correo y contraseña correcta</w:t>
            </w:r>
            <w:r w:rsidR="001C1EF2">
              <w:rPr>
                <w:rFonts w:eastAsia="Times New Roman"/>
                <w:szCs w:val="24"/>
              </w:rPr>
              <w:t xml:space="preserve"> al servicio.</w:t>
            </w:r>
          </w:p>
          <w:p w14:paraId="6CF2D215" w14:textId="77777777" w:rsidR="0090605C" w:rsidRPr="00D12CEC" w:rsidRDefault="00425721" w:rsidP="008F7D2B">
            <w:pPr>
              <w:numPr>
                <w:ilvl w:val="0"/>
                <w:numId w:val="3"/>
              </w:numPr>
              <w:spacing w:before="120" w:after="120" w:line="240" w:lineRule="auto"/>
              <w:contextualSpacing/>
              <w:rPr>
                <w:szCs w:val="24"/>
              </w:rPr>
            </w:pPr>
            <w:r>
              <w:rPr>
                <w:rFonts w:eastAsia="Times New Roman"/>
                <w:szCs w:val="24"/>
              </w:rPr>
              <w:t>Validar que el usuario y contraseña existan en la base de datos.</w:t>
            </w:r>
          </w:p>
          <w:p w14:paraId="4D0E0806" w14:textId="0A6DBC13" w:rsidR="00D12CEC" w:rsidRPr="007F56D7" w:rsidRDefault="007F56D7" w:rsidP="007F56D7">
            <w:pPr>
              <w:pStyle w:val="Prrafodelista"/>
              <w:numPr>
                <w:ilvl w:val="0"/>
                <w:numId w:val="3"/>
              </w:numPr>
              <w:spacing w:before="120" w:after="120" w:line="240" w:lineRule="auto"/>
              <w:rPr>
                <w:szCs w:val="24"/>
              </w:rPr>
            </w:pPr>
            <w:r>
              <w:rPr>
                <w:szCs w:val="24"/>
              </w:rPr>
              <w:t>Validar Token para consumir servicio</w:t>
            </w:r>
          </w:p>
        </w:tc>
      </w:tr>
      <w:tr w:rsidR="0090605C" w:rsidRPr="00693AB1" w14:paraId="2A159A9C"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07816F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22D8E7" w14:textId="03F1C0D5" w:rsidR="006500BD" w:rsidRDefault="006500BD" w:rsidP="00425721">
      <w:pPr>
        <w:pStyle w:val="Descripcin"/>
        <w:keepNext/>
        <w:ind w:firstLine="0"/>
      </w:pPr>
    </w:p>
    <w:p w14:paraId="6C7F5138" w14:textId="6B5BB7C2" w:rsidR="00FA02E0" w:rsidRDefault="00FA02E0" w:rsidP="00FA02E0">
      <w:pPr>
        <w:rPr>
          <w:lang w:eastAsia="es-EC"/>
        </w:rPr>
      </w:pPr>
    </w:p>
    <w:p w14:paraId="69F9756B" w14:textId="0B567C21" w:rsidR="00425721" w:rsidRPr="006906E9" w:rsidRDefault="00425721" w:rsidP="007E001F">
      <w:pPr>
        <w:pStyle w:val="Tablas"/>
        <w:rPr>
          <w:u w:val="single"/>
        </w:rPr>
      </w:pPr>
      <w:bookmarkStart w:id="50" w:name="_Toc73576335"/>
      <w:r w:rsidRPr="0082740C">
        <w:lastRenderedPageBreak/>
        <w:t>Historias de Usuario</w:t>
      </w:r>
      <w:r>
        <w:t>: Permitir Crear eventos</w:t>
      </w:r>
      <w:bookmarkEnd w:id="5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25721" w:rsidRPr="00693AB1" w14:paraId="69DD49D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21A668F" w14:textId="77777777" w:rsidR="00425721" w:rsidRPr="006412E0" w:rsidRDefault="00425721" w:rsidP="00E21492">
            <w:pPr>
              <w:spacing w:before="120" w:after="120" w:line="240" w:lineRule="auto"/>
              <w:ind w:firstLine="0"/>
              <w:rPr>
                <w:rFonts w:eastAsia="Times New Roman"/>
                <w:szCs w:val="24"/>
              </w:rPr>
            </w:pPr>
            <w:r w:rsidRPr="006412E0">
              <w:rPr>
                <w:rFonts w:eastAsia="Times New Roman"/>
                <w:szCs w:val="24"/>
              </w:rPr>
              <w:t>HISTORIA DE USUARIO</w:t>
            </w:r>
          </w:p>
        </w:tc>
      </w:tr>
      <w:tr w:rsidR="00425721" w:rsidRPr="00693AB1" w14:paraId="739DE84E" w14:textId="77777777" w:rsidTr="00E21492">
        <w:tc>
          <w:tcPr>
            <w:tcW w:w="3858" w:type="dxa"/>
            <w:tcBorders>
              <w:top w:val="single" w:sz="4" w:space="0" w:color="auto"/>
            </w:tcBorders>
          </w:tcPr>
          <w:p w14:paraId="6967EC9E" w14:textId="3BCD3682"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3</w:t>
            </w:r>
          </w:p>
        </w:tc>
        <w:tc>
          <w:tcPr>
            <w:tcW w:w="5253" w:type="dxa"/>
            <w:tcBorders>
              <w:top w:val="single" w:sz="4" w:space="0" w:color="auto"/>
            </w:tcBorders>
          </w:tcPr>
          <w:p w14:paraId="52ED45DC" w14:textId="0ACD2BDB"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Pr>
                <w:i/>
                <w:szCs w:val="24"/>
              </w:rPr>
              <w:t xml:space="preserve">Permitir </w:t>
            </w:r>
            <w:r w:rsidR="00B06395">
              <w:rPr>
                <w:i/>
                <w:szCs w:val="24"/>
              </w:rPr>
              <w:t>c</w:t>
            </w:r>
            <w:r>
              <w:rPr>
                <w:i/>
                <w:szCs w:val="24"/>
              </w:rPr>
              <w:t>rear eventos.</w:t>
            </w:r>
          </w:p>
        </w:tc>
      </w:tr>
      <w:tr w:rsidR="00425721" w:rsidRPr="00693AB1" w14:paraId="70333069" w14:textId="77777777" w:rsidTr="00E21492">
        <w:tc>
          <w:tcPr>
            <w:tcW w:w="3858" w:type="dxa"/>
          </w:tcPr>
          <w:p w14:paraId="0BE5DAF2" w14:textId="57F20F82" w:rsidR="00425721" w:rsidRPr="007D2037" w:rsidRDefault="00425721"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sidR="00FA02E0">
              <w:rPr>
                <w:rFonts w:eastAsia="Times New Roman"/>
                <w:szCs w:val="24"/>
              </w:rPr>
              <w:t>Usuario</w:t>
            </w:r>
            <w:r w:rsidR="007D2037">
              <w:rPr>
                <w:rFonts w:eastAsia="Times New Roman"/>
                <w:szCs w:val="24"/>
              </w:rPr>
              <w:t>, Participante, Administrador, Candidato.</w:t>
            </w:r>
          </w:p>
        </w:tc>
        <w:tc>
          <w:tcPr>
            <w:tcW w:w="5253" w:type="dxa"/>
          </w:tcPr>
          <w:p w14:paraId="0C0D2AE4"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425721" w:rsidRPr="00693AB1" w14:paraId="05CE08AB" w14:textId="77777777" w:rsidTr="00E21492">
        <w:tc>
          <w:tcPr>
            <w:tcW w:w="3858" w:type="dxa"/>
          </w:tcPr>
          <w:p w14:paraId="76D52633"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6A276EAE" w14:textId="77777777" w:rsidR="00425721" w:rsidRPr="00693AB1" w:rsidRDefault="00425721"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25721" w:rsidRPr="00693AB1" w14:paraId="03F118A6" w14:textId="77777777" w:rsidTr="00E21492">
        <w:tc>
          <w:tcPr>
            <w:tcW w:w="9111" w:type="dxa"/>
            <w:gridSpan w:val="2"/>
            <w:tcBorders>
              <w:bottom w:val="single" w:sz="4" w:space="0" w:color="auto"/>
            </w:tcBorders>
          </w:tcPr>
          <w:p w14:paraId="4C2F3A79" w14:textId="53976DB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usuario puede funcionar como administrador de eventos ya que se le permitirá crear eventos.</w:t>
            </w:r>
          </w:p>
          <w:p w14:paraId="1FE00CDF"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Validar que el nombre del evento no esté registrado ya como otro evento del mismo usuario.</w:t>
            </w:r>
          </w:p>
          <w:p w14:paraId="5726A378"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Crear código de evento único para poder registrar participantes mediante el código.</w:t>
            </w:r>
          </w:p>
          <w:p w14:paraId="2B97B079" w14:textId="77777777" w:rsidR="00425721"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vento permitirá acceso libre o solamente los registrados por el administrador.</w:t>
            </w:r>
          </w:p>
          <w:p w14:paraId="19DF84EB" w14:textId="16362C51" w:rsidR="00D12CEC" w:rsidRPr="007F56D7" w:rsidRDefault="00D12CEC" w:rsidP="008F7D2B">
            <w:pPr>
              <w:numPr>
                <w:ilvl w:val="0"/>
                <w:numId w:val="3"/>
              </w:numPr>
              <w:spacing w:before="120" w:after="120" w:line="240" w:lineRule="auto"/>
              <w:contextualSpacing/>
              <w:rPr>
                <w:szCs w:val="24"/>
              </w:rPr>
            </w:pPr>
            <w:r>
              <w:rPr>
                <w:rFonts w:eastAsia="Times New Roman"/>
                <w:szCs w:val="24"/>
              </w:rPr>
              <w:t>Permitir escoger si el e vento tendrá un máximo de participantes.</w:t>
            </w:r>
          </w:p>
          <w:p w14:paraId="374ECA6F" w14:textId="64B8E834" w:rsidR="007F56D7" w:rsidRPr="00D12CEC" w:rsidRDefault="007F56D7" w:rsidP="008F7D2B">
            <w:pPr>
              <w:numPr>
                <w:ilvl w:val="0"/>
                <w:numId w:val="3"/>
              </w:numPr>
              <w:spacing w:before="120" w:after="120" w:line="240" w:lineRule="auto"/>
              <w:contextualSpacing/>
              <w:rPr>
                <w:szCs w:val="24"/>
              </w:rPr>
            </w:pPr>
            <w:r>
              <w:rPr>
                <w:szCs w:val="24"/>
              </w:rPr>
              <w:t>Validar Token para consumir servicio</w:t>
            </w:r>
          </w:p>
          <w:p w14:paraId="4AE31032" w14:textId="48986821" w:rsidR="00D12CEC" w:rsidRPr="00425721" w:rsidRDefault="00D12CEC" w:rsidP="00D12CEC">
            <w:pPr>
              <w:spacing w:before="120" w:after="120" w:line="240" w:lineRule="auto"/>
              <w:ind w:left="360" w:firstLine="0"/>
              <w:contextualSpacing/>
              <w:rPr>
                <w:szCs w:val="24"/>
              </w:rPr>
            </w:pPr>
          </w:p>
        </w:tc>
      </w:tr>
      <w:tr w:rsidR="00425721" w:rsidRPr="00693AB1" w14:paraId="0811E71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34B3A8C"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FBB7F59" w14:textId="77777777" w:rsidR="007F56D7" w:rsidRPr="007F56D7" w:rsidRDefault="007F56D7" w:rsidP="007F56D7">
      <w:pPr>
        <w:pStyle w:val="Tablas"/>
        <w:numPr>
          <w:ilvl w:val="0"/>
          <w:numId w:val="0"/>
        </w:numPr>
        <w:ind w:left="720"/>
        <w:rPr>
          <w:u w:val="single"/>
        </w:rPr>
      </w:pPr>
    </w:p>
    <w:p w14:paraId="1CF49970" w14:textId="7F15506E" w:rsidR="00D12CEC" w:rsidRPr="006906E9" w:rsidRDefault="00D12CEC" w:rsidP="007E001F">
      <w:pPr>
        <w:pStyle w:val="Tablas"/>
        <w:rPr>
          <w:u w:val="single"/>
        </w:rPr>
      </w:pPr>
      <w:bookmarkStart w:id="51" w:name="_Toc73576336"/>
      <w:r w:rsidRPr="0082740C">
        <w:t>Historias de Usuario</w:t>
      </w:r>
      <w:r>
        <w:t>: Restringir la cantidad de eventos</w:t>
      </w:r>
      <w:bookmarkEnd w:id="5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12CEC" w:rsidRPr="00693AB1" w14:paraId="4CED4D0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EAF0F5D" w14:textId="77777777" w:rsidR="00D12CEC" w:rsidRPr="006412E0" w:rsidRDefault="00D12CEC" w:rsidP="00E21492">
            <w:pPr>
              <w:spacing w:before="120" w:after="120" w:line="240" w:lineRule="auto"/>
              <w:ind w:firstLine="0"/>
              <w:rPr>
                <w:rFonts w:eastAsia="Times New Roman"/>
                <w:szCs w:val="24"/>
              </w:rPr>
            </w:pPr>
            <w:r w:rsidRPr="006412E0">
              <w:rPr>
                <w:rFonts w:eastAsia="Times New Roman"/>
                <w:szCs w:val="24"/>
              </w:rPr>
              <w:t>HISTORIA DE USUARIO</w:t>
            </w:r>
          </w:p>
        </w:tc>
      </w:tr>
      <w:tr w:rsidR="00D12CEC" w:rsidRPr="00693AB1" w14:paraId="54E1DAE9" w14:textId="77777777" w:rsidTr="00E21492">
        <w:tc>
          <w:tcPr>
            <w:tcW w:w="3858" w:type="dxa"/>
            <w:tcBorders>
              <w:top w:val="single" w:sz="4" w:space="0" w:color="auto"/>
            </w:tcBorders>
          </w:tcPr>
          <w:p w14:paraId="46B11BA0" w14:textId="00E84AA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4</w:t>
            </w:r>
          </w:p>
        </w:tc>
        <w:tc>
          <w:tcPr>
            <w:tcW w:w="5253" w:type="dxa"/>
            <w:tcBorders>
              <w:top w:val="single" w:sz="4" w:space="0" w:color="auto"/>
            </w:tcBorders>
          </w:tcPr>
          <w:p w14:paraId="137D9C4C" w14:textId="6CAA27A9"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434AE0" w:rsidRPr="00434AE0">
              <w:rPr>
                <w:i/>
                <w:szCs w:val="24"/>
              </w:rPr>
              <w:t>Restringir la cantidad de eventos</w:t>
            </w:r>
            <w:r>
              <w:rPr>
                <w:i/>
                <w:szCs w:val="24"/>
              </w:rPr>
              <w:t>.</w:t>
            </w:r>
          </w:p>
        </w:tc>
      </w:tr>
      <w:tr w:rsidR="00D12CEC" w:rsidRPr="00693AB1" w14:paraId="4AECDB96" w14:textId="77777777" w:rsidTr="00E21492">
        <w:tc>
          <w:tcPr>
            <w:tcW w:w="3858" w:type="dxa"/>
          </w:tcPr>
          <w:p w14:paraId="77980B89" w14:textId="20DD7BC3"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r w:rsidR="00E06155">
              <w:rPr>
                <w:rFonts w:eastAsia="Times New Roman"/>
                <w:szCs w:val="24"/>
              </w:rPr>
              <w:t xml:space="preserve"> General</w:t>
            </w:r>
          </w:p>
        </w:tc>
        <w:tc>
          <w:tcPr>
            <w:tcW w:w="5253" w:type="dxa"/>
          </w:tcPr>
          <w:p w14:paraId="1EFF8061" w14:textId="3A0538C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434AE0">
              <w:rPr>
                <w:rFonts w:eastAsia="Times New Roman"/>
                <w:szCs w:val="24"/>
              </w:rPr>
              <w:t>Media</w:t>
            </w:r>
          </w:p>
        </w:tc>
      </w:tr>
      <w:tr w:rsidR="00D12CEC" w:rsidRPr="00693AB1" w14:paraId="2DE1F6CA" w14:textId="77777777" w:rsidTr="00E21492">
        <w:tc>
          <w:tcPr>
            <w:tcW w:w="3858" w:type="dxa"/>
          </w:tcPr>
          <w:p w14:paraId="7BB0D4DE" w14:textId="62D4705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434AE0">
              <w:rPr>
                <w:rFonts w:eastAsia="Times New Roman"/>
                <w:szCs w:val="24"/>
              </w:rPr>
              <w:t>Media</w:t>
            </w:r>
          </w:p>
        </w:tc>
        <w:tc>
          <w:tcPr>
            <w:tcW w:w="5253" w:type="dxa"/>
          </w:tcPr>
          <w:p w14:paraId="49E33E83" w14:textId="77777777" w:rsidR="00D12CEC" w:rsidRPr="00693AB1" w:rsidRDefault="00D12CE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12CEC" w:rsidRPr="00693AB1" w14:paraId="0E39525A" w14:textId="77777777" w:rsidTr="00E21492">
        <w:tc>
          <w:tcPr>
            <w:tcW w:w="9111" w:type="dxa"/>
            <w:gridSpan w:val="2"/>
            <w:tcBorders>
              <w:bottom w:val="single" w:sz="4" w:space="0" w:color="auto"/>
            </w:tcBorders>
          </w:tcPr>
          <w:p w14:paraId="50C57CFF" w14:textId="47D8B1C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34AE0">
              <w:rPr>
                <w:rFonts w:eastAsia="Times New Roman"/>
                <w:szCs w:val="24"/>
              </w:rPr>
              <w:t>Al registrarse en la plataforma, cada usuario tendrá la capacidad de crear un evento, en caso de necesitar más, deberá existir un servicio con el cual se permita incrementar la cantidad de eventos permitidos.</w:t>
            </w:r>
          </w:p>
          <w:p w14:paraId="0EAEF321" w14:textId="4F765E5A" w:rsidR="00D12CEC" w:rsidRPr="00434AE0" w:rsidRDefault="00434AE0" w:rsidP="008F7D2B">
            <w:pPr>
              <w:numPr>
                <w:ilvl w:val="0"/>
                <w:numId w:val="3"/>
              </w:numPr>
              <w:spacing w:before="120" w:after="120" w:line="240" w:lineRule="auto"/>
              <w:contextualSpacing/>
              <w:rPr>
                <w:szCs w:val="24"/>
              </w:rPr>
            </w:pPr>
            <w:r>
              <w:rPr>
                <w:rFonts w:eastAsia="Times New Roman"/>
                <w:szCs w:val="24"/>
              </w:rPr>
              <w:t>Crear servicio para incrementar cantidad de eventos permitidos.</w:t>
            </w:r>
          </w:p>
          <w:p w14:paraId="0B0E9258" w14:textId="24B0F19A" w:rsidR="00434AE0" w:rsidRPr="007F56D7" w:rsidRDefault="00434AE0" w:rsidP="008F7D2B">
            <w:pPr>
              <w:numPr>
                <w:ilvl w:val="0"/>
                <w:numId w:val="3"/>
              </w:numPr>
              <w:spacing w:before="120" w:after="120" w:line="240" w:lineRule="auto"/>
              <w:contextualSpacing/>
              <w:rPr>
                <w:szCs w:val="24"/>
              </w:rPr>
            </w:pPr>
            <w:r>
              <w:rPr>
                <w:rFonts w:eastAsia="Times New Roman"/>
                <w:szCs w:val="24"/>
              </w:rPr>
              <w:t>Crear seguridades adicionales para el servicio</w:t>
            </w:r>
          </w:p>
          <w:p w14:paraId="33316B33" w14:textId="09EA5D98" w:rsidR="007F56D7" w:rsidRPr="00D12CEC" w:rsidRDefault="007F56D7" w:rsidP="008F7D2B">
            <w:pPr>
              <w:numPr>
                <w:ilvl w:val="0"/>
                <w:numId w:val="3"/>
              </w:numPr>
              <w:spacing w:before="120" w:after="120" w:line="240" w:lineRule="auto"/>
              <w:contextualSpacing/>
              <w:rPr>
                <w:szCs w:val="24"/>
              </w:rPr>
            </w:pPr>
            <w:r>
              <w:rPr>
                <w:szCs w:val="24"/>
              </w:rPr>
              <w:t>Validar Token para consumir servicio</w:t>
            </w:r>
          </w:p>
          <w:p w14:paraId="68B1F60D" w14:textId="77777777" w:rsidR="00D12CEC" w:rsidRPr="00425721" w:rsidRDefault="00D12CEC" w:rsidP="00E21492">
            <w:pPr>
              <w:spacing w:before="120" w:after="120" w:line="240" w:lineRule="auto"/>
              <w:ind w:left="360" w:firstLine="0"/>
              <w:contextualSpacing/>
              <w:rPr>
                <w:szCs w:val="24"/>
              </w:rPr>
            </w:pPr>
          </w:p>
        </w:tc>
      </w:tr>
      <w:tr w:rsidR="00D12CEC" w:rsidRPr="00693AB1" w14:paraId="02A0EBE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18DBC11" w14:textId="154D61FD" w:rsidR="00E06155" w:rsidRDefault="00D12CE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p w14:paraId="557498FD" w14:textId="2D981B3F" w:rsidR="00E06155" w:rsidRPr="006906E9" w:rsidRDefault="00E06155" w:rsidP="00E06155">
            <w:pPr>
              <w:pStyle w:val="Tablas"/>
              <w:rPr>
                <w:u w:val="single"/>
              </w:rPr>
            </w:pPr>
            <w:bookmarkStart w:id="52" w:name="_Toc73576337"/>
            <w:r w:rsidRPr="0082740C">
              <w:lastRenderedPageBreak/>
              <w:t>Historias de Usuario</w:t>
            </w:r>
            <w:r>
              <w:t xml:space="preserve">: Permitir consultar </w:t>
            </w:r>
            <w:r w:rsidR="00185BEE">
              <w:t>mis eventos creados.</w:t>
            </w:r>
            <w:bookmarkEnd w:id="5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06155" w:rsidRPr="00693AB1" w14:paraId="1AFF1E89"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51E0051" w14:textId="77777777" w:rsidR="00E06155" w:rsidRPr="006412E0" w:rsidRDefault="00E06155" w:rsidP="00E06155">
                  <w:pPr>
                    <w:spacing w:before="120" w:after="120" w:line="240" w:lineRule="auto"/>
                    <w:ind w:firstLine="0"/>
                    <w:rPr>
                      <w:rFonts w:eastAsia="Times New Roman"/>
                      <w:szCs w:val="24"/>
                    </w:rPr>
                  </w:pPr>
                  <w:r w:rsidRPr="006412E0">
                    <w:rPr>
                      <w:rFonts w:eastAsia="Times New Roman"/>
                      <w:szCs w:val="24"/>
                    </w:rPr>
                    <w:t>HISTORIA DE USUARIO</w:t>
                  </w:r>
                </w:p>
              </w:tc>
            </w:tr>
            <w:tr w:rsidR="00E06155" w:rsidRPr="00693AB1" w14:paraId="28B2D1D9" w14:textId="77777777" w:rsidTr="00C91057">
              <w:tc>
                <w:tcPr>
                  <w:tcW w:w="3858" w:type="dxa"/>
                  <w:tcBorders>
                    <w:top w:val="single" w:sz="4" w:space="0" w:color="auto"/>
                  </w:tcBorders>
                </w:tcPr>
                <w:p w14:paraId="48433207" w14:textId="3489D6B4"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B4758C">
                    <w:rPr>
                      <w:rFonts w:eastAsia="Times New Roman"/>
                      <w:szCs w:val="24"/>
                    </w:rPr>
                    <w:t>5</w:t>
                  </w:r>
                </w:p>
              </w:tc>
              <w:tc>
                <w:tcPr>
                  <w:tcW w:w="5253" w:type="dxa"/>
                  <w:tcBorders>
                    <w:top w:val="single" w:sz="4" w:space="0" w:color="auto"/>
                  </w:tcBorders>
                </w:tcPr>
                <w:p w14:paraId="54E32297" w14:textId="59F7603D"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Nombre:</w:t>
                  </w:r>
                  <w:r w:rsidR="00B4758C">
                    <w:t xml:space="preserve"> Permitir consultar mis eventos creados.</w:t>
                  </w:r>
                </w:p>
              </w:tc>
            </w:tr>
            <w:tr w:rsidR="00E06155" w:rsidRPr="00693AB1" w14:paraId="01388B73" w14:textId="77777777" w:rsidTr="00C91057">
              <w:tc>
                <w:tcPr>
                  <w:tcW w:w="3858" w:type="dxa"/>
                </w:tcPr>
                <w:p w14:paraId="6F29473F" w14:textId="4F50499E" w:rsidR="00E06155" w:rsidRPr="007D2037" w:rsidRDefault="00E06155" w:rsidP="00E06155">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sidR="00185BEE">
                    <w:rPr>
                      <w:rFonts w:eastAsia="Times New Roman"/>
                      <w:szCs w:val="24"/>
                    </w:rPr>
                    <w:t>Usuario, Participante, Administrador, Candidato.</w:t>
                  </w:r>
                </w:p>
              </w:tc>
              <w:tc>
                <w:tcPr>
                  <w:tcW w:w="5253" w:type="dxa"/>
                </w:tcPr>
                <w:p w14:paraId="1D9F3ECA" w14:textId="77777777"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E06155" w:rsidRPr="00693AB1" w14:paraId="08CC4394" w14:textId="77777777" w:rsidTr="00C91057">
              <w:tc>
                <w:tcPr>
                  <w:tcW w:w="3858" w:type="dxa"/>
                </w:tcPr>
                <w:p w14:paraId="714A79DD" w14:textId="77777777"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132113D" w14:textId="77777777" w:rsidR="00E06155" w:rsidRPr="00693AB1" w:rsidRDefault="00E06155" w:rsidP="00E06155">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06155" w:rsidRPr="00693AB1" w14:paraId="400A4342" w14:textId="77777777" w:rsidTr="00C91057">
              <w:tc>
                <w:tcPr>
                  <w:tcW w:w="9111" w:type="dxa"/>
                  <w:gridSpan w:val="2"/>
                  <w:tcBorders>
                    <w:bottom w:val="single" w:sz="4" w:space="0" w:color="auto"/>
                  </w:tcBorders>
                </w:tcPr>
                <w:p w14:paraId="1F494641" w14:textId="25C75F95"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185BEE">
                    <w:rPr>
                      <w:rFonts w:eastAsia="Times New Roman"/>
                      <w:szCs w:val="24"/>
                    </w:rPr>
                    <w:t>consultar los eventos creados por él mismo.</w:t>
                  </w:r>
                </w:p>
                <w:p w14:paraId="0D8202F1" w14:textId="1A1901F5" w:rsidR="00E06155" w:rsidRPr="00E836F7" w:rsidRDefault="002460FB" w:rsidP="002460FB">
                  <w:pPr>
                    <w:numPr>
                      <w:ilvl w:val="0"/>
                      <w:numId w:val="3"/>
                    </w:numPr>
                    <w:spacing w:before="120" w:after="120" w:line="240" w:lineRule="auto"/>
                    <w:contextualSpacing/>
                    <w:rPr>
                      <w:szCs w:val="24"/>
                    </w:rPr>
                  </w:pPr>
                  <w:r>
                    <w:rPr>
                      <w:rFonts w:eastAsia="Times New Roman"/>
                      <w:szCs w:val="24"/>
                    </w:rPr>
                    <w:t>La consulta de eventos debe tener un parámetro para poder consultar los eventos creados por el usuario en contexto.</w:t>
                  </w:r>
                </w:p>
                <w:p w14:paraId="76E29B90" w14:textId="77777777" w:rsidR="00E836F7" w:rsidRPr="0074109C" w:rsidRDefault="00E836F7" w:rsidP="002460FB">
                  <w:pPr>
                    <w:numPr>
                      <w:ilvl w:val="0"/>
                      <w:numId w:val="3"/>
                    </w:numPr>
                    <w:spacing w:before="120" w:after="120" w:line="240" w:lineRule="auto"/>
                    <w:contextualSpacing/>
                    <w:rPr>
                      <w:szCs w:val="24"/>
                    </w:rPr>
                  </w:pPr>
                  <w:r>
                    <w:rPr>
                      <w:rFonts w:eastAsia="Times New Roman"/>
                      <w:szCs w:val="24"/>
                    </w:rPr>
                    <w:t>El evento a consultar no debe estar eliminado.</w:t>
                  </w:r>
                </w:p>
                <w:p w14:paraId="74496DE8" w14:textId="6E76CCCF" w:rsidR="0074109C" w:rsidRPr="00425721" w:rsidRDefault="0074109C" w:rsidP="002460FB">
                  <w:pPr>
                    <w:numPr>
                      <w:ilvl w:val="0"/>
                      <w:numId w:val="3"/>
                    </w:numPr>
                    <w:spacing w:before="120" w:after="120" w:line="240" w:lineRule="auto"/>
                    <w:contextualSpacing/>
                    <w:rPr>
                      <w:szCs w:val="24"/>
                    </w:rPr>
                  </w:pPr>
                  <w:r>
                    <w:rPr>
                      <w:szCs w:val="24"/>
                    </w:rPr>
                    <w:t>Validar Token para consumir servicio</w:t>
                  </w:r>
                </w:p>
              </w:tc>
            </w:tr>
            <w:tr w:rsidR="00E06155" w:rsidRPr="00693AB1" w14:paraId="2C3E996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4C31D0E" w14:textId="2969ED16" w:rsidR="002460FB" w:rsidRPr="00693AB1" w:rsidRDefault="00E06155" w:rsidP="00E06155">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8190350" w14:textId="37C1D178" w:rsidR="00E06155" w:rsidRPr="00693AB1" w:rsidRDefault="00E06155" w:rsidP="00E21492">
            <w:pPr>
              <w:spacing w:before="120" w:after="120" w:line="240" w:lineRule="auto"/>
              <w:ind w:firstLine="0"/>
              <w:rPr>
                <w:rFonts w:eastAsia="Times New Roman"/>
                <w:szCs w:val="24"/>
              </w:rPr>
            </w:pPr>
          </w:p>
        </w:tc>
      </w:tr>
    </w:tbl>
    <w:p w14:paraId="45FA4F29" w14:textId="77777777" w:rsidR="00B72EEB" w:rsidRPr="00B72EEB" w:rsidRDefault="00B72EEB" w:rsidP="008318AD">
      <w:pPr>
        <w:pStyle w:val="Tablas"/>
        <w:numPr>
          <w:ilvl w:val="0"/>
          <w:numId w:val="0"/>
        </w:numPr>
        <w:ind w:left="720" w:hanging="360"/>
        <w:rPr>
          <w:u w:val="single"/>
        </w:rPr>
      </w:pPr>
    </w:p>
    <w:p w14:paraId="4AD069DB" w14:textId="47C75AFC" w:rsidR="00B72EEB" w:rsidRPr="006906E9" w:rsidRDefault="00B72EEB" w:rsidP="00B72EEB">
      <w:pPr>
        <w:pStyle w:val="Tablas"/>
        <w:rPr>
          <w:u w:val="single"/>
        </w:rPr>
      </w:pPr>
      <w:bookmarkStart w:id="53" w:name="_Toc73576338"/>
      <w:r w:rsidRPr="0082740C">
        <w:t>Historias de Usuario</w:t>
      </w:r>
      <w:r>
        <w:t>: Permitir consultar los eventos en los que soy administrador.</w:t>
      </w:r>
      <w:bookmarkEnd w:id="53"/>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72EEB" w:rsidRPr="00693AB1" w14:paraId="32A75CF6"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3879C5D5" w14:textId="77777777" w:rsidR="00B72EEB" w:rsidRPr="006412E0" w:rsidRDefault="00B72EEB" w:rsidP="00C91057">
            <w:pPr>
              <w:spacing w:before="120" w:after="120" w:line="240" w:lineRule="auto"/>
              <w:ind w:firstLine="0"/>
              <w:rPr>
                <w:rFonts w:eastAsia="Times New Roman"/>
                <w:szCs w:val="24"/>
              </w:rPr>
            </w:pPr>
            <w:r w:rsidRPr="006412E0">
              <w:rPr>
                <w:rFonts w:eastAsia="Times New Roman"/>
                <w:szCs w:val="24"/>
              </w:rPr>
              <w:t>HISTORIA DE USUARIO</w:t>
            </w:r>
          </w:p>
        </w:tc>
      </w:tr>
      <w:tr w:rsidR="00B72EEB" w:rsidRPr="00693AB1" w14:paraId="67C9DCF1" w14:textId="77777777" w:rsidTr="008318AD">
        <w:trPr>
          <w:trHeight w:val="1086"/>
        </w:trPr>
        <w:tc>
          <w:tcPr>
            <w:tcW w:w="3669" w:type="dxa"/>
            <w:tcBorders>
              <w:top w:val="single" w:sz="4" w:space="0" w:color="auto"/>
            </w:tcBorders>
          </w:tcPr>
          <w:p w14:paraId="59A62860" w14:textId="5E91FE7B"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8318AD">
              <w:rPr>
                <w:rFonts w:eastAsia="Times New Roman"/>
                <w:szCs w:val="24"/>
              </w:rPr>
              <w:t>6</w:t>
            </w:r>
          </w:p>
        </w:tc>
        <w:tc>
          <w:tcPr>
            <w:tcW w:w="4997" w:type="dxa"/>
            <w:tcBorders>
              <w:top w:val="single" w:sz="4" w:space="0" w:color="auto"/>
            </w:tcBorders>
          </w:tcPr>
          <w:p w14:paraId="5667D100"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Nombre:</w:t>
            </w:r>
            <w:r>
              <w:t xml:space="preserve"> Permitir consultar los eventos que soy administrador o que me asignaron como administrador.</w:t>
            </w:r>
          </w:p>
        </w:tc>
      </w:tr>
      <w:tr w:rsidR="00B72EEB" w:rsidRPr="00693AB1" w14:paraId="449B819E" w14:textId="77777777" w:rsidTr="008318AD">
        <w:trPr>
          <w:trHeight w:val="805"/>
        </w:trPr>
        <w:tc>
          <w:tcPr>
            <w:tcW w:w="3669" w:type="dxa"/>
          </w:tcPr>
          <w:p w14:paraId="462DF1A0" w14:textId="77777777" w:rsidR="00B72EEB" w:rsidRPr="007D2037" w:rsidRDefault="00B72EEB"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6B9B6C6D"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72EEB" w:rsidRPr="00693AB1" w14:paraId="24F8FAB3" w14:textId="77777777" w:rsidTr="008318AD">
        <w:trPr>
          <w:trHeight w:val="525"/>
        </w:trPr>
        <w:tc>
          <w:tcPr>
            <w:tcW w:w="3669" w:type="dxa"/>
          </w:tcPr>
          <w:p w14:paraId="1CC85328"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4C2AE751" w14:textId="77777777" w:rsidR="00B72EEB" w:rsidRPr="00693AB1" w:rsidRDefault="00B72EEB"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72EEB" w:rsidRPr="00693AB1" w14:paraId="4FDFF6E2" w14:textId="77777777" w:rsidTr="00C91057">
        <w:trPr>
          <w:trHeight w:val="1086"/>
        </w:trPr>
        <w:tc>
          <w:tcPr>
            <w:tcW w:w="8666" w:type="dxa"/>
            <w:gridSpan w:val="2"/>
            <w:tcBorders>
              <w:bottom w:val="single" w:sz="4" w:space="0" w:color="auto"/>
            </w:tcBorders>
          </w:tcPr>
          <w:p w14:paraId="7EB66A8F" w14:textId="0B1A0205"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7D013C">
              <w:rPr>
                <w:rFonts w:eastAsia="Times New Roman"/>
                <w:szCs w:val="24"/>
              </w:rPr>
              <w:t xml:space="preserve"> </w:t>
            </w:r>
            <w:r w:rsidR="00A234AD" w:rsidRPr="00A234AD">
              <w:rPr>
                <w:rFonts w:eastAsia="Times New Roman"/>
                <w:szCs w:val="24"/>
              </w:rPr>
              <w:t xml:space="preserve">Un usuario debe poder </w:t>
            </w:r>
            <w:r w:rsidR="00A234AD">
              <w:rPr>
                <w:rFonts w:eastAsia="Times New Roman"/>
                <w:szCs w:val="24"/>
              </w:rPr>
              <w:t xml:space="preserve">consultar </w:t>
            </w:r>
            <w:r w:rsidR="007D013C">
              <w:rPr>
                <w:rFonts w:eastAsia="Times New Roman"/>
                <w:szCs w:val="24"/>
              </w:rPr>
              <w:t>todos los eventos en los que fue asignado como administrador o también los que es creador y administrador.</w:t>
            </w:r>
          </w:p>
          <w:p w14:paraId="6A7CA5C2" w14:textId="77777777" w:rsidR="00B72EEB" w:rsidRPr="0074109C" w:rsidRDefault="007D013C" w:rsidP="00C91057">
            <w:pPr>
              <w:numPr>
                <w:ilvl w:val="0"/>
                <w:numId w:val="3"/>
              </w:numPr>
              <w:spacing w:before="120" w:after="120" w:line="240" w:lineRule="auto"/>
              <w:contextualSpacing/>
              <w:rPr>
                <w:szCs w:val="24"/>
              </w:rPr>
            </w:pPr>
            <w:r>
              <w:rPr>
                <w:rFonts w:eastAsia="Times New Roman"/>
                <w:szCs w:val="24"/>
              </w:rPr>
              <w:t xml:space="preserve">La consulta de eventos debe tener un parámetro para poder consultar los eventos en los que el usuario del contexto es </w:t>
            </w:r>
            <w:r w:rsidR="00E836F7">
              <w:rPr>
                <w:rFonts w:eastAsia="Times New Roman"/>
                <w:szCs w:val="24"/>
              </w:rPr>
              <w:t>administrador</w:t>
            </w:r>
            <w:r>
              <w:rPr>
                <w:rFonts w:eastAsia="Times New Roman"/>
                <w:szCs w:val="24"/>
              </w:rPr>
              <w:t>.</w:t>
            </w:r>
          </w:p>
          <w:p w14:paraId="4AEFE8B4"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722DF5E" w14:textId="70BF2A70"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B72EEB" w:rsidRPr="00693AB1" w14:paraId="051FA0D6"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5E0F1EDB"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5A7CAA1" w14:textId="77777777" w:rsidR="008318AD" w:rsidRPr="008318AD" w:rsidRDefault="008318AD" w:rsidP="008318AD">
      <w:pPr>
        <w:pStyle w:val="Tablas"/>
        <w:numPr>
          <w:ilvl w:val="0"/>
          <w:numId w:val="0"/>
        </w:numPr>
        <w:rPr>
          <w:u w:val="single"/>
        </w:rPr>
      </w:pPr>
    </w:p>
    <w:p w14:paraId="2337F0D6" w14:textId="4ED2D174" w:rsidR="008318AD" w:rsidRPr="006906E9" w:rsidRDefault="008318AD" w:rsidP="008318AD">
      <w:pPr>
        <w:pStyle w:val="Tablas"/>
        <w:rPr>
          <w:u w:val="single"/>
        </w:rPr>
      </w:pPr>
      <w:bookmarkStart w:id="54" w:name="_Toc73576339"/>
      <w:r w:rsidRPr="0082740C">
        <w:t>Historias de Usuario</w:t>
      </w:r>
      <w:r>
        <w:t>: Permitir c</w:t>
      </w:r>
      <w:r w:rsidRPr="008318AD">
        <w:t>onsultar eventos en los que participo, con y sin votos</w:t>
      </w:r>
      <w:bookmarkEnd w:id="54"/>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8318AD" w:rsidRPr="00693AB1" w14:paraId="27F09A9F"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341F1836" w14:textId="77777777" w:rsidR="008318AD" w:rsidRPr="006412E0" w:rsidRDefault="008318AD" w:rsidP="00C91057">
            <w:pPr>
              <w:spacing w:before="120" w:after="120" w:line="240" w:lineRule="auto"/>
              <w:ind w:firstLine="0"/>
              <w:rPr>
                <w:rFonts w:eastAsia="Times New Roman"/>
                <w:szCs w:val="24"/>
              </w:rPr>
            </w:pPr>
            <w:r w:rsidRPr="006412E0">
              <w:rPr>
                <w:rFonts w:eastAsia="Times New Roman"/>
                <w:szCs w:val="24"/>
              </w:rPr>
              <w:t>HISTORIA DE USUARIO</w:t>
            </w:r>
          </w:p>
        </w:tc>
      </w:tr>
      <w:tr w:rsidR="008318AD" w:rsidRPr="00693AB1" w14:paraId="3CACEABD" w14:textId="77777777" w:rsidTr="009D2451">
        <w:trPr>
          <w:trHeight w:val="1086"/>
        </w:trPr>
        <w:tc>
          <w:tcPr>
            <w:tcW w:w="3669" w:type="dxa"/>
            <w:tcBorders>
              <w:top w:val="single" w:sz="4" w:space="0" w:color="auto"/>
            </w:tcBorders>
          </w:tcPr>
          <w:p w14:paraId="546898C8" w14:textId="28C673BF"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4997" w:type="dxa"/>
            <w:tcBorders>
              <w:top w:val="single" w:sz="4" w:space="0" w:color="auto"/>
            </w:tcBorders>
          </w:tcPr>
          <w:p w14:paraId="4BBA1463" w14:textId="181C73D4"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E836F7" w:rsidRPr="00E836F7">
              <w:t>Permitir consultar eventos en los que participo, con y sin votos</w:t>
            </w:r>
          </w:p>
        </w:tc>
      </w:tr>
      <w:tr w:rsidR="008318AD" w:rsidRPr="00693AB1" w14:paraId="2FBF0617" w14:textId="77777777" w:rsidTr="009D2451">
        <w:trPr>
          <w:trHeight w:val="805"/>
        </w:trPr>
        <w:tc>
          <w:tcPr>
            <w:tcW w:w="3669" w:type="dxa"/>
          </w:tcPr>
          <w:p w14:paraId="50B62728" w14:textId="77777777" w:rsidR="008318AD" w:rsidRPr="007D2037" w:rsidRDefault="008318AD"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770902D8"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8318AD" w:rsidRPr="00693AB1" w14:paraId="324BCE91" w14:textId="77777777" w:rsidTr="009D2451">
        <w:trPr>
          <w:trHeight w:val="525"/>
        </w:trPr>
        <w:tc>
          <w:tcPr>
            <w:tcW w:w="3669" w:type="dxa"/>
          </w:tcPr>
          <w:p w14:paraId="4E59704E"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583632E8" w14:textId="77777777" w:rsidR="008318AD" w:rsidRPr="00693AB1" w:rsidRDefault="008318AD"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8318AD" w:rsidRPr="00693AB1" w14:paraId="07304DA6" w14:textId="77777777" w:rsidTr="00C91057">
        <w:trPr>
          <w:trHeight w:val="1086"/>
        </w:trPr>
        <w:tc>
          <w:tcPr>
            <w:tcW w:w="8666" w:type="dxa"/>
            <w:gridSpan w:val="2"/>
            <w:tcBorders>
              <w:bottom w:val="single" w:sz="4" w:space="0" w:color="auto"/>
            </w:tcBorders>
          </w:tcPr>
          <w:p w14:paraId="214053D0" w14:textId="1A7A0224"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1B70B8">
              <w:rPr>
                <w:rFonts w:eastAsia="Times New Roman"/>
                <w:szCs w:val="24"/>
              </w:rPr>
              <w:t xml:space="preserve">consultar los eventos en los cuales </w:t>
            </w:r>
            <w:r w:rsidR="00A234AD">
              <w:rPr>
                <w:rFonts w:eastAsia="Times New Roman"/>
                <w:szCs w:val="24"/>
              </w:rPr>
              <w:t>está</w:t>
            </w:r>
            <w:r w:rsidR="001B70B8">
              <w:rPr>
                <w:rFonts w:eastAsia="Times New Roman"/>
                <w:szCs w:val="24"/>
              </w:rPr>
              <w:t xml:space="preserve"> asignado como participantes ya sea que haya realizado </w:t>
            </w:r>
            <w:r w:rsidR="009D2451">
              <w:rPr>
                <w:rFonts w:eastAsia="Times New Roman"/>
                <w:szCs w:val="24"/>
              </w:rPr>
              <w:t>el proceso</w:t>
            </w:r>
            <w:r w:rsidR="001B70B8">
              <w:rPr>
                <w:rFonts w:eastAsia="Times New Roman"/>
                <w:szCs w:val="24"/>
              </w:rPr>
              <w:t xml:space="preserve"> de votación o no.</w:t>
            </w:r>
          </w:p>
          <w:p w14:paraId="5CD67513" w14:textId="77777777" w:rsidR="008318AD" w:rsidRPr="0074109C" w:rsidRDefault="009D2451" w:rsidP="00C91057">
            <w:pPr>
              <w:numPr>
                <w:ilvl w:val="0"/>
                <w:numId w:val="3"/>
              </w:numPr>
              <w:spacing w:before="120" w:after="120" w:line="240" w:lineRule="auto"/>
              <w:contextualSpacing/>
              <w:rPr>
                <w:szCs w:val="24"/>
              </w:rPr>
            </w:pPr>
            <w:r>
              <w:rPr>
                <w:rFonts w:eastAsia="Times New Roman"/>
                <w:szCs w:val="24"/>
              </w:rPr>
              <w:t>Verificar que el evento al que se encuentra asignado esté en estado activo.</w:t>
            </w:r>
          </w:p>
          <w:p w14:paraId="2A5654DC"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BDC22D0" w14:textId="4D025888"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8318AD" w:rsidRPr="00693AB1" w14:paraId="4AE777A8"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631F82BD"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8FDCA16" w14:textId="77777777" w:rsidR="009D2451" w:rsidRPr="009D2451" w:rsidRDefault="009D2451" w:rsidP="009D2451">
      <w:pPr>
        <w:pStyle w:val="Tablas"/>
        <w:numPr>
          <w:ilvl w:val="0"/>
          <w:numId w:val="0"/>
        </w:numPr>
        <w:ind w:left="720" w:hanging="360"/>
        <w:rPr>
          <w:u w:val="single"/>
        </w:rPr>
      </w:pPr>
    </w:p>
    <w:p w14:paraId="3F51F255" w14:textId="143A7CE7" w:rsidR="009D2451" w:rsidRPr="006906E9" w:rsidRDefault="009D2451" w:rsidP="009D2451">
      <w:pPr>
        <w:pStyle w:val="Tablas"/>
        <w:rPr>
          <w:u w:val="single"/>
        </w:rPr>
      </w:pPr>
      <w:bookmarkStart w:id="55" w:name="_Toc73576340"/>
      <w:r w:rsidRPr="0082740C">
        <w:t>Historias de Usuario</w:t>
      </w:r>
      <w:r>
        <w:t>: Permitir c</w:t>
      </w:r>
      <w:r w:rsidRPr="008318AD">
        <w:t xml:space="preserve">onsultar eventos </w:t>
      </w:r>
      <w:r w:rsidR="00287F73">
        <w:t>en los que soy candidato</w:t>
      </w:r>
      <w:bookmarkEnd w:id="55"/>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9D2451" w:rsidRPr="00693AB1" w14:paraId="05B01966"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45CA8729" w14:textId="77777777" w:rsidR="009D2451" w:rsidRPr="006412E0" w:rsidRDefault="009D2451" w:rsidP="00C91057">
            <w:pPr>
              <w:spacing w:before="120" w:after="120" w:line="240" w:lineRule="auto"/>
              <w:ind w:firstLine="0"/>
              <w:rPr>
                <w:rFonts w:eastAsia="Times New Roman"/>
                <w:szCs w:val="24"/>
              </w:rPr>
            </w:pPr>
            <w:r w:rsidRPr="006412E0">
              <w:rPr>
                <w:rFonts w:eastAsia="Times New Roman"/>
                <w:szCs w:val="24"/>
              </w:rPr>
              <w:t>HISTORIA DE USUARIO</w:t>
            </w:r>
          </w:p>
        </w:tc>
      </w:tr>
      <w:tr w:rsidR="009D2451" w:rsidRPr="00693AB1" w14:paraId="0179C6A8" w14:textId="77777777" w:rsidTr="00C91057">
        <w:trPr>
          <w:trHeight w:val="1086"/>
        </w:trPr>
        <w:tc>
          <w:tcPr>
            <w:tcW w:w="3669" w:type="dxa"/>
            <w:tcBorders>
              <w:top w:val="single" w:sz="4" w:space="0" w:color="auto"/>
            </w:tcBorders>
          </w:tcPr>
          <w:p w14:paraId="4FCB07F0" w14:textId="7B488F58"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287F73">
              <w:rPr>
                <w:rFonts w:eastAsia="Times New Roman"/>
                <w:szCs w:val="24"/>
              </w:rPr>
              <w:t>8</w:t>
            </w:r>
          </w:p>
        </w:tc>
        <w:tc>
          <w:tcPr>
            <w:tcW w:w="4996" w:type="dxa"/>
            <w:tcBorders>
              <w:top w:val="single" w:sz="4" w:space="0" w:color="auto"/>
            </w:tcBorders>
          </w:tcPr>
          <w:p w14:paraId="3AFC70A2" w14:textId="0617495D"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287F73" w:rsidRPr="00287F73">
              <w:t xml:space="preserve">Permitir consultar eventos </w:t>
            </w:r>
            <w:r w:rsidR="00287F73">
              <w:t>en</w:t>
            </w:r>
            <w:r w:rsidR="00287F73" w:rsidRPr="00287F73">
              <w:t xml:space="preserve"> los que soy candidato</w:t>
            </w:r>
            <w:r w:rsidR="00287F73">
              <w:t>.</w:t>
            </w:r>
          </w:p>
        </w:tc>
      </w:tr>
      <w:tr w:rsidR="009D2451" w:rsidRPr="00693AB1" w14:paraId="1C89A75A" w14:textId="77777777" w:rsidTr="00C91057">
        <w:trPr>
          <w:trHeight w:val="805"/>
        </w:trPr>
        <w:tc>
          <w:tcPr>
            <w:tcW w:w="3669" w:type="dxa"/>
          </w:tcPr>
          <w:p w14:paraId="37C6B94E" w14:textId="77777777" w:rsidR="009D2451" w:rsidRPr="007D2037" w:rsidRDefault="009D2451"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6" w:type="dxa"/>
          </w:tcPr>
          <w:p w14:paraId="5DBFA77F"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D2451" w:rsidRPr="00693AB1" w14:paraId="4DFC93DB" w14:textId="77777777" w:rsidTr="00C91057">
        <w:trPr>
          <w:trHeight w:val="525"/>
        </w:trPr>
        <w:tc>
          <w:tcPr>
            <w:tcW w:w="3669" w:type="dxa"/>
          </w:tcPr>
          <w:p w14:paraId="67E5F6F8"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6" w:type="dxa"/>
          </w:tcPr>
          <w:p w14:paraId="7C4068AC" w14:textId="77777777" w:rsidR="009D2451" w:rsidRPr="00693AB1" w:rsidRDefault="009D245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D2451" w:rsidRPr="00693AB1" w14:paraId="6A37232D" w14:textId="77777777" w:rsidTr="00C91057">
        <w:trPr>
          <w:trHeight w:val="1086"/>
        </w:trPr>
        <w:tc>
          <w:tcPr>
            <w:tcW w:w="8666" w:type="dxa"/>
            <w:gridSpan w:val="2"/>
            <w:tcBorders>
              <w:bottom w:val="single" w:sz="4" w:space="0" w:color="auto"/>
            </w:tcBorders>
          </w:tcPr>
          <w:p w14:paraId="6DC11EAF" w14:textId="220E358C"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D338B1" w:rsidRPr="00D338B1">
              <w:rPr>
                <w:rFonts w:eastAsia="Times New Roman"/>
                <w:szCs w:val="24"/>
              </w:rPr>
              <w:t xml:space="preserve">consultar eventos </w:t>
            </w:r>
            <w:r w:rsidR="00A234AD">
              <w:rPr>
                <w:rFonts w:eastAsia="Times New Roman"/>
                <w:szCs w:val="24"/>
              </w:rPr>
              <w:t>en los que es candidato</w:t>
            </w:r>
            <w:r w:rsidR="00D338B1">
              <w:rPr>
                <w:rFonts w:eastAsia="Times New Roman"/>
                <w:szCs w:val="24"/>
              </w:rPr>
              <w:t>.</w:t>
            </w:r>
          </w:p>
          <w:p w14:paraId="432AE414" w14:textId="77777777" w:rsidR="009D2451" w:rsidRPr="0074109C" w:rsidRDefault="009D2451" w:rsidP="00C91057">
            <w:pPr>
              <w:numPr>
                <w:ilvl w:val="0"/>
                <w:numId w:val="3"/>
              </w:numPr>
              <w:spacing w:before="120" w:after="120" w:line="240" w:lineRule="auto"/>
              <w:contextualSpacing/>
              <w:rPr>
                <w:szCs w:val="24"/>
              </w:rPr>
            </w:pPr>
            <w:r>
              <w:rPr>
                <w:rFonts w:eastAsia="Times New Roman"/>
                <w:szCs w:val="24"/>
              </w:rPr>
              <w:t>Verificar que el evento al que se encuentra asignado esté en estado activo.</w:t>
            </w:r>
          </w:p>
          <w:p w14:paraId="5F7CA72F"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24C30F85" w14:textId="4C26A0B2"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9D2451" w:rsidRPr="00693AB1" w14:paraId="14B22A45"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604D6896"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C229F6" w14:textId="5FB9396F" w:rsidR="00B72EEB" w:rsidRDefault="00B72EEB" w:rsidP="00B72EEB">
      <w:pPr>
        <w:pStyle w:val="Tablas"/>
        <w:numPr>
          <w:ilvl w:val="0"/>
          <w:numId w:val="0"/>
        </w:numPr>
        <w:rPr>
          <w:u w:val="single"/>
        </w:rPr>
      </w:pPr>
    </w:p>
    <w:p w14:paraId="49759FF1" w14:textId="3C041D43" w:rsidR="00D338B1" w:rsidRPr="006906E9" w:rsidRDefault="00D338B1" w:rsidP="00D338B1">
      <w:pPr>
        <w:pStyle w:val="Tablas"/>
        <w:rPr>
          <w:u w:val="single"/>
        </w:rPr>
      </w:pPr>
      <w:bookmarkStart w:id="56" w:name="_Toc73576341"/>
      <w:r w:rsidRPr="0082740C">
        <w:t>Historias de Usuario</w:t>
      </w:r>
      <w:r>
        <w:t xml:space="preserve">: </w:t>
      </w:r>
      <w:r w:rsidR="00680783">
        <w:t xml:space="preserve">Permitir </w:t>
      </w:r>
      <w:r w:rsidR="00680783" w:rsidRPr="00680783">
        <w:t xml:space="preserve">Consultar Evento Específico </w:t>
      </w:r>
      <w:r w:rsidR="00680783">
        <w:t xml:space="preserve">con </w:t>
      </w:r>
      <w:r w:rsidR="00680783" w:rsidRPr="00680783">
        <w:t>Detalle</w:t>
      </w:r>
      <w:bookmarkEnd w:id="56"/>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D338B1" w:rsidRPr="00693AB1" w14:paraId="6799A57C"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4085C9C0" w14:textId="77777777" w:rsidR="00D338B1" w:rsidRPr="006412E0" w:rsidRDefault="00D338B1" w:rsidP="00C91057">
            <w:pPr>
              <w:spacing w:before="120" w:after="120" w:line="240" w:lineRule="auto"/>
              <w:ind w:firstLine="0"/>
              <w:rPr>
                <w:rFonts w:eastAsia="Times New Roman"/>
                <w:szCs w:val="24"/>
              </w:rPr>
            </w:pPr>
            <w:r w:rsidRPr="006412E0">
              <w:rPr>
                <w:rFonts w:eastAsia="Times New Roman"/>
                <w:szCs w:val="24"/>
              </w:rPr>
              <w:t>HISTORIA DE USUARIO</w:t>
            </w:r>
          </w:p>
        </w:tc>
      </w:tr>
      <w:tr w:rsidR="00D338B1" w:rsidRPr="00693AB1" w14:paraId="48CC2CFB" w14:textId="77777777" w:rsidTr="00372D24">
        <w:trPr>
          <w:trHeight w:val="1086"/>
        </w:trPr>
        <w:tc>
          <w:tcPr>
            <w:tcW w:w="3669" w:type="dxa"/>
            <w:tcBorders>
              <w:top w:val="single" w:sz="4" w:space="0" w:color="auto"/>
            </w:tcBorders>
          </w:tcPr>
          <w:p w14:paraId="0C6E84FB" w14:textId="452FF94D"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9</w:t>
            </w:r>
          </w:p>
        </w:tc>
        <w:tc>
          <w:tcPr>
            <w:tcW w:w="4997" w:type="dxa"/>
            <w:tcBorders>
              <w:top w:val="single" w:sz="4" w:space="0" w:color="auto"/>
            </w:tcBorders>
          </w:tcPr>
          <w:p w14:paraId="06F03920" w14:textId="52EC2A2C"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680783" w:rsidRPr="00680783">
              <w:t>Permitir Consultar Evento Específico con Detalle</w:t>
            </w:r>
            <w:r w:rsidR="00680783">
              <w:t>.</w:t>
            </w:r>
          </w:p>
        </w:tc>
      </w:tr>
      <w:tr w:rsidR="00D338B1" w:rsidRPr="00693AB1" w14:paraId="3AFACCD9" w14:textId="77777777" w:rsidTr="00372D24">
        <w:trPr>
          <w:trHeight w:val="805"/>
        </w:trPr>
        <w:tc>
          <w:tcPr>
            <w:tcW w:w="3669" w:type="dxa"/>
          </w:tcPr>
          <w:p w14:paraId="5BE68767" w14:textId="77777777" w:rsidR="00D338B1" w:rsidRPr="007D2037" w:rsidRDefault="00D338B1"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35E55BAD"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D338B1" w:rsidRPr="00693AB1" w14:paraId="4EE7F01C" w14:textId="77777777" w:rsidTr="00372D24">
        <w:trPr>
          <w:trHeight w:val="525"/>
        </w:trPr>
        <w:tc>
          <w:tcPr>
            <w:tcW w:w="3669" w:type="dxa"/>
          </w:tcPr>
          <w:p w14:paraId="429161DF"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5E6474F6" w14:textId="77777777" w:rsidR="00D338B1" w:rsidRPr="00693AB1" w:rsidRDefault="00D338B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338B1" w:rsidRPr="00693AB1" w14:paraId="44D05435" w14:textId="77777777" w:rsidTr="00C91057">
        <w:trPr>
          <w:trHeight w:val="1086"/>
        </w:trPr>
        <w:tc>
          <w:tcPr>
            <w:tcW w:w="8666" w:type="dxa"/>
            <w:gridSpan w:val="2"/>
            <w:tcBorders>
              <w:bottom w:val="single" w:sz="4" w:space="0" w:color="auto"/>
            </w:tcBorders>
          </w:tcPr>
          <w:p w14:paraId="32F34DD8" w14:textId="29E764F6"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5F1FB0">
              <w:rPr>
                <w:rFonts w:eastAsia="Times New Roman"/>
                <w:szCs w:val="24"/>
              </w:rPr>
              <w:t>Un usuario debe poder</w:t>
            </w:r>
            <w:r w:rsidR="00680783" w:rsidRPr="00680783">
              <w:rPr>
                <w:rFonts w:eastAsia="Times New Roman"/>
                <w:szCs w:val="24"/>
              </w:rPr>
              <w:t xml:space="preserve"> </w:t>
            </w:r>
            <w:r w:rsidR="003F575C">
              <w:rPr>
                <w:rFonts w:eastAsia="Times New Roman"/>
                <w:szCs w:val="24"/>
              </w:rPr>
              <w:t>consultar un</w:t>
            </w:r>
            <w:r w:rsidR="00680783" w:rsidRPr="00680783">
              <w:rPr>
                <w:rFonts w:eastAsia="Times New Roman"/>
                <w:szCs w:val="24"/>
              </w:rPr>
              <w:t xml:space="preserve"> evento específico</w:t>
            </w:r>
            <w:r w:rsidR="00680783">
              <w:rPr>
                <w:rFonts w:eastAsia="Times New Roman"/>
                <w:szCs w:val="24"/>
              </w:rPr>
              <w:t xml:space="preserve"> de la base de datos con su respectivo detalle</w:t>
            </w:r>
            <w:r w:rsidR="0066316C">
              <w:rPr>
                <w:rFonts w:eastAsia="Times New Roman"/>
                <w:szCs w:val="24"/>
              </w:rPr>
              <w:t>.</w:t>
            </w:r>
          </w:p>
          <w:p w14:paraId="4544920D" w14:textId="77777777" w:rsidR="00D338B1" w:rsidRPr="0066316C" w:rsidRDefault="0066316C" w:rsidP="00C91057">
            <w:pPr>
              <w:numPr>
                <w:ilvl w:val="0"/>
                <w:numId w:val="3"/>
              </w:numPr>
              <w:spacing w:before="120" w:after="120" w:line="240" w:lineRule="auto"/>
              <w:contextualSpacing/>
              <w:rPr>
                <w:szCs w:val="24"/>
              </w:rPr>
            </w:pPr>
            <w:r>
              <w:rPr>
                <w:rFonts w:eastAsia="Times New Roman"/>
                <w:szCs w:val="24"/>
              </w:rPr>
              <w:t>En la consulta de evento habilitar un parámetro para consultar por el Id.</w:t>
            </w:r>
          </w:p>
          <w:p w14:paraId="6C010897"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AFE31FC" w14:textId="7EB370E4"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D338B1" w:rsidRPr="00693AB1" w14:paraId="0975BBF9"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073B4FEC"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8648BA" w14:textId="2D19043D" w:rsidR="00372D24" w:rsidRPr="006906E9" w:rsidRDefault="00372D24" w:rsidP="00372D24">
      <w:pPr>
        <w:pStyle w:val="Tablas"/>
        <w:rPr>
          <w:u w:val="single"/>
        </w:rPr>
      </w:pPr>
      <w:bookmarkStart w:id="57" w:name="_Toc73576342"/>
      <w:r w:rsidRPr="0082740C">
        <w:t>Historias de Usuario</w:t>
      </w:r>
      <w:r>
        <w:t>: Permite consultar la lista de eventos existentes</w:t>
      </w:r>
      <w:r w:rsidR="005F1FB0">
        <w:t xml:space="preserve"> con filtros.</w:t>
      </w:r>
      <w:bookmarkEnd w:id="57"/>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372D24" w:rsidRPr="00693AB1" w14:paraId="5447500C"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57A0F0EB" w14:textId="77777777" w:rsidR="00372D24" w:rsidRPr="006412E0" w:rsidRDefault="00372D24" w:rsidP="00C91057">
            <w:pPr>
              <w:spacing w:before="120" w:after="120" w:line="240" w:lineRule="auto"/>
              <w:ind w:firstLine="0"/>
              <w:rPr>
                <w:rFonts w:eastAsia="Times New Roman"/>
                <w:szCs w:val="24"/>
              </w:rPr>
            </w:pPr>
            <w:r w:rsidRPr="006412E0">
              <w:rPr>
                <w:rFonts w:eastAsia="Times New Roman"/>
                <w:szCs w:val="24"/>
              </w:rPr>
              <w:t>HISTORIA DE USUARIO</w:t>
            </w:r>
          </w:p>
        </w:tc>
      </w:tr>
      <w:tr w:rsidR="00372D24" w:rsidRPr="00693AB1" w14:paraId="7B0BB9CD" w14:textId="77777777" w:rsidTr="00C91057">
        <w:trPr>
          <w:trHeight w:val="1086"/>
        </w:trPr>
        <w:tc>
          <w:tcPr>
            <w:tcW w:w="3669" w:type="dxa"/>
            <w:tcBorders>
              <w:top w:val="single" w:sz="4" w:space="0" w:color="auto"/>
            </w:tcBorders>
          </w:tcPr>
          <w:p w14:paraId="4ED6ACAF" w14:textId="6CB630EA"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0</w:t>
            </w:r>
          </w:p>
        </w:tc>
        <w:tc>
          <w:tcPr>
            <w:tcW w:w="4997" w:type="dxa"/>
            <w:tcBorders>
              <w:top w:val="single" w:sz="4" w:space="0" w:color="auto"/>
            </w:tcBorders>
          </w:tcPr>
          <w:p w14:paraId="1CAB84A0" w14:textId="63905261"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5F1FB0" w:rsidRPr="005F1FB0">
              <w:t>Permite consultar la lista de eventos existentes con filtros.</w:t>
            </w:r>
          </w:p>
        </w:tc>
      </w:tr>
      <w:tr w:rsidR="00372D24" w:rsidRPr="00693AB1" w14:paraId="66E1C4F8" w14:textId="77777777" w:rsidTr="00C91057">
        <w:trPr>
          <w:trHeight w:val="805"/>
        </w:trPr>
        <w:tc>
          <w:tcPr>
            <w:tcW w:w="3669" w:type="dxa"/>
          </w:tcPr>
          <w:p w14:paraId="0BE3D8D9" w14:textId="77777777" w:rsidR="00372D24" w:rsidRPr="007D2037" w:rsidRDefault="00372D24"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3F02BB8C"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372D24" w:rsidRPr="00693AB1" w14:paraId="221439B2" w14:textId="77777777" w:rsidTr="00C91057">
        <w:trPr>
          <w:trHeight w:val="525"/>
        </w:trPr>
        <w:tc>
          <w:tcPr>
            <w:tcW w:w="3669" w:type="dxa"/>
          </w:tcPr>
          <w:p w14:paraId="7E4E597F"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1ECC638F" w14:textId="77777777" w:rsidR="00372D24" w:rsidRPr="00693AB1" w:rsidRDefault="00372D24"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72D24" w:rsidRPr="00693AB1" w14:paraId="03A88265" w14:textId="77777777" w:rsidTr="00C91057">
        <w:trPr>
          <w:trHeight w:val="1086"/>
        </w:trPr>
        <w:tc>
          <w:tcPr>
            <w:tcW w:w="8666" w:type="dxa"/>
            <w:gridSpan w:val="2"/>
            <w:tcBorders>
              <w:bottom w:val="single" w:sz="4" w:space="0" w:color="auto"/>
            </w:tcBorders>
          </w:tcPr>
          <w:p w14:paraId="7CF625D8" w14:textId="733C8232"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3F575C"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sidR="007F56D7">
              <w:rPr>
                <w:rFonts w:eastAsia="Times New Roman"/>
                <w:szCs w:val="24"/>
              </w:rPr>
              <w:t>la lista de eventos registrados en la base de datos y puede utilizar parámetros para filtar</w:t>
            </w:r>
            <w:r>
              <w:rPr>
                <w:rFonts w:eastAsia="Times New Roman"/>
                <w:szCs w:val="24"/>
              </w:rPr>
              <w:t>.</w:t>
            </w:r>
          </w:p>
          <w:p w14:paraId="0A16DAEA" w14:textId="290833C3" w:rsidR="00372D24" w:rsidRPr="0066316C" w:rsidRDefault="00372D24" w:rsidP="00C91057">
            <w:pPr>
              <w:numPr>
                <w:ilvl w:val="0"/>
                <w:numId w:val="3"/>
              </w:numPr>
              <w:spacing w:before="120" w:after="120" w:line="240" w:lineRule="auto"/>
              <w:contextualSpacing/>
              <w:rPr>
                <w:szCs w:val="24"/>
              </w:rPr>
            </w:pPr>
            <w:r>
              <w:rPr>
                <w:rFonts w:eastAsia="Times New Roman"/>
                <w:szCs w:val="24"/>
              </w:rPr>
              <w:t>En la consulta de evento</w:t>
            </w:r>
            <w:r w:rsidR="001A1B02">
              <w:rPr>
                <w:rFonts w:eastAsia="Times New Roman"/>
                <w:szCs w:val="24"/>
              </w:rPr>
              <w:t>s</w:t>
            </w:r>
            <w:r>
              <w:rPr>
                <w:rFonts w:eastAsia="Times New Roman"/>
                <w:szCs w:val="24"/>
              </w:rPr>
              <w:t xml:space="preserve"> habilitar </w:t>
            </w:r>
            <w:r w:rsidR="00BB1895">
              <w:rPr>
                <w:rFonts w:eastAsia="Times New Roman"/>
                <w:szCs w:val="24"/>
              </w:rPr>
              <w:t>un parámetro</w:t>
            </w:r>
            <w:r w:rsidR="001A1B02">
              <w:rPr>
                <w:rFonts w:eastAsia="Times New Roman"/>
                <w:szCs w:val="24"/>
              </w:rPr>
              <w:t xml:space="preserve"> para varios tipos de filtro en la consulta.</w:t>
            </w:r>
          </w:p>
          <w:p w14:paraId="43CE7A3C" w14:textId="77777777" w:rsidR="001A1B02" w:rsidRPr="0074109C" w:rsidRDefault="001A1B02" w:rsidP="001A1B02">
            <w:pPr>
              <w:numPr>
                <w:ilvl w:val="0"/>
                <w:numId w:val="3"/>
              </w:numPr>
              <w:spacing w:before="120" w:after="120" w:line="240" w:lineRule="auto"/>
              <w:contextualSpacing/>
              <w:rPr>
                <w:szCs w:val="24"/>
              </w:rPr>
            </w:pPr>
            <w:r>
              <w:rPr>
                <w:rFonts w:eastAsia="Times New Roman"/>
                <w:szCs w:val="24"/>
              </w:rPr>
              <w:t>El evento a consultar no debe estar eliminado.</w:t>
            </w:r>
          </w:p>
          <w:p w14:paraId="29D8F7D5" w14:textId="63342AAF" w:rsidR="00372D24" w:rsidRPr="00425721" w:rsidRDefault="001A1B02" w:rsidP="001A1B02">
            <w:pPr>
              <w:numPr>
                <w:ilvl w:val="0"/>
                <w:numId w:val="3"/>
              </w:numPr>
              <w:spacing w:before="120" w:after="120" w:line="240" w:lineRule="auto"/>
              <w:contextualSpacing/>
              <w:rPr>
                <w:szCs w:val="24"/>
              </w:rPr>
            </w:pPr>
            <w:r>
              <w:rPr>
                <w:szCs w:val="24"/>
              </w:rPr>
              <w:t>Validar Token para consumir servicio</w:t>
            </w:r>
          </w:p>
        </w:tc>
      </w:tr>
      <w:tr w:rsidR="00372D24" w:rsidRPr="00693AB1" w14:paraId="5B8C8FAC"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729F1243"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EF33C8D" w14:textId="3D40A885" w:rsidR="00BB1895" w:rsidRPr="006906E9" w:rsidRDefault="00BB1895" w:rsidP="00BB1895">
      <w:pPr>
        <w:pStyle w:val="Tablas"/>
        <w:rPr>
          <w:u w:val="single"/>
        </w:rPr>
      </w:pPr>
      <w:bookmarkStart w:id="58" w:name="_Toc73576343"/>
      <w:r w:rsidRPr="0082740C">
        <w:lastRenderedPageBreak/>
        <w:t>Historias de Usuario</w:t>
      </w:r>
      <w:r>
        <w:t>: Permite</w:t>
      </w:r>
      <w:r w:rsidR="002A0B8A">
        <w:t xml:space="preserve"> consultar la lista de usuarios</w:t>
      </w:r>
      <w:r>
        <w:t>.</w:t>
      </w:r>
      <w:bookmarkEnd w:id="58"/>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B1895" w:rsidRPr="00693AB1" w14:paraId="596D7A43"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6466DE5D" w14:textId="77777777" w:rsidR="00BB1895" w:rsidRPr="006412E0" w:rsidRDefault="00BB1895" w:rsidP="00C91057">
            <w:pPr>
              <w:spacing w:before="120" w:after="120" w:line="240" w:lineRule="auto"/>
              <w:ind w:firstLine="0"/>
              <w:rPr>
                <w:rFonts w:eastAsia="Times New Roman"/>
                <w:szCs w:val="24"/>
              </w:rPr>
            </w:pPr>
            <w:r w:rsidRPr="006412E0">
              <w:rPr>
                <w:rFonts w:eastAsia="Times New Roman"/>
                <w:szCs w:val="24"/>
              </w:rPr>
              <w:t>HISTORIA DE USUARIO</w:t>
            </w:r>
          </w:p>
        </w:tc>
      </w:tr>
      <w:tr w:rsidR="00BB1895" w:rsidRPr="00693AB1" w14:paraId="69B9E684" w14:textId="77777777" w:rsidTr="002E24CE">
        <w:trPr>
          <w:trHeight w:val="372"/>
        </w:trPr>
        <w:tc>
          <w:tcPr>
            <w:tcW w:w="3669" w:type="dxa"/>
            <w:tcBorders>
              <w:top w:val="single" w:sz="4" w:space="0" w:color="auto"/>
            </w:tcBorders>
          </w:tcPr>
          <w:p w14:paraId="57F84C6E" w14:textId="1A858E6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1</w:t>
            </w:r>
          </w:p>
        </w:tc>
        <w:tc>
          <w:tcPr>
            <w:tcW w:w="4997" w:type="dxa"/>
            <w:tcBorders>
              <w:top w:val="single" w:sz="4" w:space="0" w:color="auto"/>
            </w:tcBorders>
          </w:tcPr>
          <w:p w14:paraId="6B990DF8" w14:textId="79D109B6"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2E24CE" w:rsidRPr="002E24CE">
              <w:t>Permite consultar la lista de usuarios.</w:t>
            </w:r>
          </w:p>
        </w:tc>
      </w:tr>
      <w:tr w:rsidR="00BB1895" w:rsidRPr="00693AB1" w14:paraId="72645895" w14:textId="77777777" w:rsidTr="00C91057">
        <w:trPr>
          <w:trHeight w:val="805"/>
        </w:trPr>
        <w:tc>
          <w:tcPr>
            <w:tcW w:w="3669" w:type="dxa"/>
          </w:tcPr>
          <w:p w14:paraId="1BCD46DF" w14:textId="77777777" w:rsidR="00BB1895" w:rsidRPr="007D2037" w:rsidRDefault="00BB1895"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2D24A896"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B1895" w:rsidRPr="00693AB1" w14:paraId="6B6CC71F" w14:textId="77777777" w:rsidTr="00C91057">
        <w:trPr>
          <w:trHeight w:val="525"/>
        </w:trPr>
        <w:tc>
          <w:tcPr>
            <w:tcW w:w="3669" w:type="dxa"/>
          </w:tcPr>
          <w:p w14:paraId="0EA74105"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41761E14" w14:textId="77777777" w:rsidR="00BB1895" w:rsidRPr="00693AB1" w:rsidRDefault="00BB189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B1895" w:rsidRPr="00693AB1" w14:paraId="32C4FC32" w14:textId="77777777" w:rsidTr="00C91057">
        <w:trPr>
          <w:trHeight w:val="1086"/>
        </w:trPr>
        <w:tc>
          <w:tcPr>
            <w:tcW w:w="8666" w:type="dxa"/>
            <w:gridSpan w:val="2"/>
            <w:tcBorders>
              <w:bottom w:val="single" w:sz="4" w:space="0" w:color="auto"/>
            </w:tcBorders>
          </w:tcPr>
          <w:p w14:paraId="2AE0CA73" w14:textId="33738BA5" w:rsidR="00BB1895" w:rsidRPr="0066316C" w:rsidRDefault="00BB1895" w:rsidP="00AA378A">
            <w:pPr>
              <w:spacing w:before="120" w:after="120" w:line="240" w:lineRule="auto"/>
              <w:ind w:firstLine="0"/>
              <w:rPr>
                <w:szCs w:val="24"/>
              </w:rPr>
            </w:pPr>
            <w:r w:rsidRPr="00693AB1">
              <w:rPr>
                <w:rFonts w:eastAsia="Times New Roman"/>
                <w:b/>
                <w:szCs w:val="24"/>
              </w:rPr>
              <w:t>Descripción:</w:t>
            </w:r>
            <w:r w:rsidRPr="00693AB1">
              <w:rPr>
                <w:rFonts w:eastAsia="Times New Roman"/>
                <w:szCs w:val="24"/>
              </w:rPr>
              <w:t xml:space="preserve"> </w:t>
            </w:r>
            <w:r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Pr>
                <w:rFonts w:eastAsia="Times New Roman"/>
                <w:szCs w:val="24"/>
              </w:rPr>
              <w:t xml:space="preserve">la lista </w:t>
            </w:r>
            <w:r w:rsidR="00AA378A">
              <w:rPr>
                <w:rFonts w:eastAsia="Times New Roman"/>
                <w:szCs w:val="24"/>
              </w:rPr>
              <w:t>de usuarios registrados en la base de datos.</w:t>
            </w:r>
          </w:p>
          <w:p w14:paraId="41609F1D" w14:textId="1B0C0D8E" w:rsidR="00BB1895" w:rsidRPr="00AA378A" w:rsidRDefault="00BB1895" w:rsidP="00AA378A">
            <w:pPr>
              <w:pStyle w:val="Prrafodelista"/>
              <w:numPr>
                <w:ilvl w:val="0"/>
                <w:numId w:val="3"/>
              </w:numPr>
              <w:spacing w:before="120" w:after="120" w:line="240" w:lineRule="auto"/>
              <w:rPr>
                <w:szCs w:val="24"/>
              </w:rPr>
            </w:pPr>
            <w:r w:rsidRPr="00AA378A">
              <w:rPr>
                <w:szCs w:val="24"/>
              </w:rPr>
              <w:t>Validar Token para consumir servicio</w:t>
            </w:r>
          </w:p>
        </w:tc>
      </w:tr>
      <w:tr w:rsidR="00BB1895" w:rsidRPr="00693AB1" w14:paraId="4148B94D"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4A0BC9C7"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FD2B810" w14:textId="1DF988EE" w:rsidR="00BB1895" w:rsidRDefault="00BB1895" w:rsidP="00BB1895">
      <w:pPr>
        <w:pStyle w:val="Tablas"/>
        <w:numPr>
          <w:ilvl w:val="0"/>
          <w:numId w:val="0"/>
        </w:numPr>
        <w:ind w:left="720" w:hanging="360"/>
        <w:rPr>
          <w:u w:val="single"/>
        </w:rPr>
      </w:pPr>
    </w:p>
    <w:p w14:paraId="657F675D" w14:textId="28D8341C" w:rsidR="00BB1895" w:rsidRPr="006906E9" w:rsidRDefault="00BB1895" w:rsidP="00BB1895">
      <w:pPr>
        <w:pStyle w:val="Tablas"/>
        <w:rPr>
          <w:u w:val="single"/>
        </w:rPr>
      </w:pPr>
      <w:bookmarkStart w:id="59" w:name="_Toc73576344"/>
      <w:r w:rsidRPr="0082740C">
        <w:t>Historias de Usuario</w:t>
      </w:r>
      <w:r>
        <w:t xml:space="preserve">: Permite consultar </w:t>
      </w:r>
      <w:r w:rsidR="00AA378A">
        <w:t>un usuario específico con su detalle</w:t>
      </w:r>
      <w:r>
        <w:t>.</w:t>
      </w:r>
      <w:bookmarkEnd w:id="59"/>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B1895" w:rsidRPr="00693AB1" w14:paraId="0A636649"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63AD4CAD" w14:textId="77777777" w:rsidR="00BB1895" w:rsidRPr="006412E0" w:rsidRDefault="00BB1895" w:rsidP="00C91057">
            <w:pPr>
              <w:spacing w:before="120" w:after="120" w:line="240" w:lineRule="auto"/>
              <w:ind w:firstLine="0"/>
              <w:rPr>
                <w:rFonts w:eastAsia="Times New Roman"/>
                <w:szCs w:val="24"/>
              </w:rPr>
            </w:pPr>
            <w:r w:rsidRPr="006412E0">
              <w:rPr>
                <w:rFonts w:eastAsia="Times New Roman"/>
                <w:szCs w:val="24"/>
              </w:rPr>
              <w:t>HISTORIA DE USUARIO</w:t>
            </w:r>
          </w:p>
        </w:tc>
      </w:tr>
      <w:tr w:rsidR="00BB1895" w:rsidRPr="00693AB1" w14:paraId="6496B2C5" w14:textId="77777777" w:rsidTr="00C91057">
        <w:trPr>
          <w:trHeight w:val="1086"/>
        </w:trPr>
        <w:tc>
          <w:tcPr>
            <w:tcW w:w="3669" w:type="dxa"/>
            <w:tcBorders>
              <w:top w:val="single" w:sz="4" w:space="0" w:color="auto"/>
            </w:tcBorders>
          </w:tcPr>
          <w:p w14:paraId="2257C567" w14:textId="00E3B255"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2</w:t>
            </w:r>
          </w:p>
        </w:tc>
        <w:tc>
          <w:tcPr>
            <w:tcW w:w="4997" w:type="dxa"/>
            <w:tcBorders>
              <w:top w:val="single" w:sz="4" w:space="0" w:color="auto"/>
            </w:tcBorders>
          </w:tcPr>
          <w:p w14:paraId="1C3CD3D1" w14:textId="7C2F2C29"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F70E1B" w:rsidRPr="00F70E1B">
              <w:t>Permite consultar un usuario específico con su detalle</w:t>
            </w:r>
            <w:r w:rsidRPr="005F1FB0">
              <w:t>.</w:t>
            </w:r>
          </w:p>
        </w:tc>
      </w:tr>
      <w:tr w:rsidR="00BB1895" w:rsidRPr="00693AB1" w14:paraId="090AB2DA" w14:textId="77777777" w:rsidTr="00C91057">
        <w:trPr>
          <w:trHeight w:val="805"/>
        </w:trPr>
        <w:tc>
          <w:tcPr>
            <w:tcW w:w="3669" w:type="dxa"/>
          </w:tcPr>
          <w:p w14:paraId="0455121A" w14:textId="77777777" w:rsidR="00BB1895" w:rsidRPr="007D2037" w:rsidRDefault="00BB1895"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4EA41D73"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B1895" w:rsidRPr="00693AB1" w14:paraId="6E045B81" w14:textId="77777777" w:rsidTr="00C91057">
        <w:trPr>
          <w:trHeight w:val="525"/>
        </w:trPr>
        <w:tc>
          <w:tcPr>
            <w:tcW w:w="3669" w:type="dxa"/>
          </w:tcPr>
          <w:p w14:paraId="7A7C0226"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026B6B69" w14:textId="77777777" w:rsidR="00BB1895" w:rsidRPr="00693AB1" w:rsidRDefault="00BB189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B1895" w:rsidRPr="00693AB1" w14:paraId="4CACF490" w14:textId="77777777" w:rsidTr="00C91057">
        <w:trPr>
          <w:trHeight w:val="1086"/>
        </w:trPr>
        <w:tc>
          <w:tcPr>
            <w:tcW w:w="8666" w:type="dxa"/>
            <w:gridSpan w:val="2"/>
            <w:tcBorders>
              <w:bottom w:val="single" w:sz="4" w:space="0" w:color="auto"/>
            </w:tcBorders>
          </w:tcPr>
          <w:p w14:paraId="38376531" w14:textId="51466B1D"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sidR="00F70E1B">
              <w:rPr>
                <w:rFonts w:eastAsia="Times New Roman"/>
                <w:szCs w:val="24"/>
              </w:rPr>
              <w:t>un usuario específico mediante un identificador de Id.</w:t>
            </w:r>
          </w:p>
          <w:p w14:paraId="37C9E681" w14:textId="77777777" w:rsidR="00BB1895" w:rsidRDefault="00BB1895" w:rsidP="00C91057">
            <w:pPr>
              <w:numPr>
                <w:ilvl w:val="0"/>
                <w:numId w:val="3"/>
              </w:numPr>
              <w:spacing w:before="120" w:after="120" w:line="240" w:lineRule="auto"/>
              <w:contextualSpacing/>
              <w:rPr>
                <w:szCs w:val="24"/>
              </w:rPr>
            </w:pPr>
            <w:r>
              <w:rPr>
                <w:szCs w:val="24"/>
              </w:rPr>
              <w:t>Validar Token para consumir servicio</w:t>
            </w:r>
          </w:p>
          <w:p w14:paraId="59A2914C" w14:textId="5B62FF93" w:rsidR="00F70E1B" w:rsidRPr="00F70E1B" w:rsidRDefault="00F70E1B" w:rsidP="00F70E1B">
            <w:pPr>
              <w:pStyle w:val="Prrafodelista"/>
              <w:numPr>
                <w:ilvl w:val="0"/>
                <w:numId w:val="3"/>
              </w:numPr>
              <w:spacing w:before="120" w:after="120" w:line="240" w:lineRule="auto"/>
              <w:rPr>
                <w:szCs w:val="24"/>
              </w:rPr>
            </w:pPr>
            <w:r>
              <w:rPr>
                <w:szCs w:val="24"/>
              </w:rPr>
              <w:t>Implementar parámetros de consulta al consumir el servicio.</w:t>
            </w:r>
          </w:p>
        </w:tc>
      </w:tr>
      <w:tr w:rsidR="00BB1895" w:rsidRPr="00693AB1" w14:paraId="049E5F69"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222F1DFE"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906D0A8" w14:textId="77777777" w:rsidR="00BB1895" w:rsidRPr="00BB1895" w:rsidRDefault="00BB1895" w:rsidP="00BB1895">
      <w:pPr>
        <w:pStyle w:val="Tablas"/>
        <w:numPr>
          <w:ilvl w:val="0"/>
          <w:numId w:val="0"/>
        </w:numPr>
        <w:ind w:left="720" w:hanging="360"/>
        <w:rPr>
          <w:u w:val="single"/>
        </w:rPr>
      </w:pPr>
    </w:p>
    <w:p w14:paraId="49B2F33E" w14:textId="0FBF0FED" w:rsidR="00730091" w:rsidRPr="006906E9" w:rsidRDefault="00730091" w:rsidP="00730091">
      <w:pPr>
        <w:pStyle w:val="Tablas"/>
        <w:rPr>
          <w:u w:val="single"/>
        </w:rPr>
      </w:pPr>
      <w:bookmarkStart w:id="60" w:name="_Toc73576345"/>
      <w:r w:rsidRPr="0082740C">
        <w:t>Historias de Usuario</w:t>
      </w:r>
      <w:r>
        <w:t xml:space="preserve">: </w:t>
      </w:r>
      <w:r w:rsidRPr="00270B62">
        <w:t>Permitir Actualizar datos del usuario</w:t>
      </w:r>
      <w:bookmarkEnd w:id="6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730091" w:rsidRPr="00693AB1" w14:paraId="04C7308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12A7493" w14:textId="77777777" w:rsidR="00730091" w:rsidRPr="006412E0" w:rsidRDefault="00730091" w:rsidP="00C91057">
            <w:pPr>
              <w:spacing w:before="120" w:after="120" w:line="240" w:lineRule="auto"/>
              <w:ind w:firstLine="0"/>
              <w:rPr>
                <w:rFonts w:eastAsia="Times New Roman"/>
                <w:szCs w:val="24"/>
              </w:rPr>
            </w:pPr>
            <w:r w:rsidRPr="006412E0">
              <w:rPr>
                <w:rFonts w:eastAsia="Times New Roman"/>
                <w:szCs w:val="24"/>
              </w:rPr>
              <w:t>HISTORIA DE USUARIO</w:t>
            </w:r>
          </w:p>
        </w:tc>
      </w:tr>
      <w:tr w:rsidR="00730091" w:rsidRPr="00693AB1" w14:paraId="04D644E8" w14:textId="77777777" w:rsidTr="00C91057">
        <w:tc>
          <w:tcPr>
            <w:tcW w:w="3858" w:type="dxa"/>
            <w:tcBorders>
              <w:top w:val="single" w:sz="4" w:space="0" w:color="auto"/>
            </w:tcBorders>
          </w:tcPr>
          <w:p w14:paraId="689E6285" w14:textId="77777777" w:rsidR="00730091" w:rsidRPr="006500BD" w:rsidRDefault="00730091"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3</w:t>
            </w:r>
          </w:p>
        </w:tc>
        <w:tc>
          <w:tcPr>
            <w:tcW w:w="5253" w:type="dxa"/>
            <w:tcBorders>
              <w:top w:val="single" w:sz="4" w:space="0" w:color="auto"/>
            </w:tcBorders>
          </w:tcPr>
          <w:p w14:paraId="1F36653B"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usuario</w:t>
            </w:r>
          </w:p>
        </w:tc>
      </w:tr>
      <w:tr w:rsidR="00730091" w:rsidRPr="00693AB1" w14:paraId="25FB077C" w14:textId="77777777" w:rsidTr="00C91057">
        <w:tc>
          <w:tcPr>
            <w:tcW w:w="3858" w:type="dxa"/>
          </w:tcPr>
          <w:p w14:paraId="2B1E1BCD" w14:textId="42DEBEFC" w:rsidR="00730091" w:rsidRPr="006500BD" w:rsidRDefault="00730091" w:rsidP="00C91057">
            <w:pPr>
              <w:spacing w:before="120" w:after="120" w:line="240" w:lineRule="auto"/>
              <w:ind w:firstLine="0"/>
              <w:rPr>
                <w:rFonts w:eastAsia="Times New Roman"/>
                <w:szCs w:val="24"/>
                <w:u w:val="single"/>
              </w:rPr>
            </w:pPr>
            <w:r w:rsidRPr="00693AB1">
              <w:rPr>
                <w:rFonts w:eastAsia="Times New Roman"/>
                <w:b/>
                <w:szCs w:val="24"/>
              </w:rPr>
              <w:t>Usuario:</w:t>
            </w:r>
            <w:r w:rsidR="00BB1895">
              <w:rPr>
                <w:rFonts w:eastAsia="Times New Roman"/>
                <w:b/>
                <w:szCs w:val="24"/>
              </w:rPr>
              <w:t xml:space="preserve"> </w:t>
            </w:r>
            <w:r w:rsidR="00BB1895">
              <w:rPr>
                <w:rFonts w:eastAsia="Times New Roman"/>
                <w:szCs w:val="24"/>
              </w:rPr>
              <w:t xml:space="preserve">Usuario, </w:t>
            </w:r>
            <w:r>
              <w:rPr>
                <w:rFonts w:eastAsia="Times New Roman"/>
                <w:szCs w:val="24"/>
              </w:rPr>
              <w:t>Administrador, Participante, Candidato</w:t>
            </w:r>
          </w:p>
        </w:tc>
        <w:tc>
          <w:tcPr>
            <w:tcW w:w="5253" w:type="dxa"/>
          </w:tcPr>
          <w:p w14:paraId="3D1D3EB2"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730091" w:rsidRPr="00693AB1" w14:paraId="33334489" w14:textId="77777777" w:rsidTr="00C91057">
        <w:tc>
          <w:tcPr>
            <w:tcW w:w="3858" w:type="dxa"/>
          </w:tcPr>
          <w:p w14:paraId="2A5AEB34"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CFDE47B" w14:textId="77777777" w:rsidR="00730091" w:rsidRPr="00693AB1" w:rsidRDefault="0073009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730091" w:rsidRPr="00693AB1" w14:paraId="41A42C78" w14:textId="77777777" w:rsidTr="00C91057">
        <w:tc>
          <w:tcPr>
            <w:tcW w:w="9111" w:type="dxa"/>
            <w:gridSpan w:val="2"/>
            <w:tcBorders>
              <w:bottom w:val="single" w:sz="4" w:space="0" w:color="auto"/>
            </w:tcBorders>
          </w:tcPr>
          <w:p w14:paraId="50D90D5E" w14:textId="0997FD64" w:rsidR="00730091" w:rsidRDefault="00730091"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Un usuario debe poder actualizar sus datos, excepto el correo electrónico.</w:t>
            </w:r>
          </w:p>
          <w:p w14:paraId="03204977" w14:textId="77777777" w:rsidR="00BB1895" w:rsidRDefault="00BB1895" w:rsidP="00C91057">
            <w:pPr>
              <w:numPr>
                <w:ilvl w:val="0"/>
                <w:numId w:val="3"/>
              </w:numPr>
              <w:spacing w:before="120" w:after="120" w:line="240" w:lineRule="auto"/>
              <w:contextualSpacing/>
              <w:rPr>
                <w:szCs w:val="24"/>
              </w:rPr>
            </w:pPr>
            <w:r>
              <w:rPr>
                <w:szCs w:val="24"/>
              </w:rPr>
              <w:t xml:space="preserve">Validar Token para consumir servicio </w:t>
            </w:r>
          </w:p>
          <w:p w14:paraId="5E5D3062" w14:textId="5163F7A5" w:rsidR="00730091" w:rsidRPr="00270B62" w:rsidRDefault="00730091" w:rsidP="00C91057">
            <w:pPr>
              <w:numPr>
                <w:ilvl w:val="0"/>
                <w:numId w:val="3"/>
              </w:numPr>
              <w:spacing w:before="120" w:after="120" w:line="240" w:lineRule="auto"/>
              <w:contextualSpacing/>
              <w:rPr>
                <w:szCs w:val="24"/>
              </w:rPr>
            </w:pPr>
            <w:r>
              <w:rPr>
                <w:szCs w:val="24"/>
              </w:rPr>
              <w:t>Validar que no pueda cambiar el correo electrónico registrado.</w:t>
            </w:r>
          </w:p>
          <w:p w14:paraId="38161158" w14:textId="77777777" w:rsidR="00730091" w:rsidRPr="00270B62" w:rsidRDefault="00730091" w:rsidP="00C91057">
            <w:pPr>
              <w:spacing w:before="120" w:after="120" w:line="240" w:lineRule="auto"/>
              <w:ind w:left="720" w:firstLine="0"/>
              <w:contextualSpacing/>
              <w:rPr>
                <w:szCs w:val="24"/>
                <w:u w:val="single"/>
              </w:rPr>
            </w:pPr>
          </w:p>
        </w:tc>
      </w:tr>
      <w:tr w:rsidR="00730091" w:rsidRPr="00693AB1" w14:paraId="19B6537E"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24AC6B8"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18D5223" w14:textId="77777777" w:rsidR="00E721AF" w:rsidRPr="00E721AF" w:rsidRDefault="00E721AF" w:rsidP="00E721AF">
      <w:pPr>
        <w:pStyle w:val="Tablas"/>
        <w:numPr>
          <w:ilvl w:val="0"/>
          <w:numId w:val="0"/>
        </w:numPr>
        <w:ind w:left="720" w:hanging="360"/>
        <w:rPr>
          <w:u w:val="single"/>
        </w:rPr>
      </w:pPr>
    </w:p>
    <w:p w14:paraId="497C3BF5" w14:textId="29B8CC96" w:rsidR="000446CA" w:rsidRPr="006906E9" w:rsidRDefault="000446CA" w:rsidP="000446CA">
      <w:pPr>
        <w:pStyle w:val="Tablas"/>
        <w:rPr>
          <w:u w:val="single"/>
        </w:rPr>
      </w:pPr>
      <w:bookmarkStart w:id="61" w:name="_Toc73576346"/>
      <w:r w:rsidRPr="0082740C">
        <w:t>Historias de Usuario</w:t>
      </w:r>
      <w:r>
        <w:t xml:space="preserve">: </w:t>
      </w:r>
      <w:r w:rsidRPr="00270B62">
        <w:t xml:space="preserve">Permitir </w:t>
      </w:r>
      <w:r>
        <w:t>consultar mis datos de usuario</w:t>
      </w:r>
      <w:bookmarkEnd w:id="6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446CA" w:rsidRPr="00693AB1" w14:paraId="45999F4C"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E14F8CD" w14:textId="77777777" w:rsidR="000446CA" w:rsidRPr="006412E0" w:rsidRDefault="000446CA" w:rsidP="00C91057">
            <w:pPr>
              <w:spacing w:before="120" w:after="120" w:line="240" w:lineRule="auto"/>
              <w:ind w:firstLine="0"/>
              <w:rPr>
                <w:rFonts w:eastAsia="Times New Roman"/>
                <w:szCs w:val="24"/>
              </w:rPr>
            </w:pPr>
            <w:r w:rsidRPr="006412E0">
              <w:rPr>
                <w:rFonts w:eastAsia="Times New Roman"/>
                <w:szCs w:val="24"/>
              </w:rPr>
              <w:t>HISTORIA DE USUARIO</w:t>
            </w:r>
          </w:p>
        </w:tc>
      </w:tr>
      <w:tr w:rsidR="000446CA" w:rsidRPr="00693AB1" w14:paraId="7A5A015A" w14:textId="77777777" w:rsidTr="00C91057">
        <w:tc>
          <w:tcPr>
            <w:tcW w:w="3858" w:type="dxa"/>
            <w:tcBorders>
              <w:top w:val="single" w:sz="4" w:space="0" w:color="auto"/>
            </w:tcBorders>
          </w:tcPr>
          <w:p w14:paraId="318103BF" w14:textId="37071317" w:rsidR="000446CA" w:rsidRPr="006500BD" w:rsidRDefault="000446CA"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4</w:t>
            </w:r>
          </w:p>
        </w:tc>
        <w:tc>
          <w:tcPr>
            <w:tcW w:w="5253" w:type="dxa"/>
            <w:tcBorders>
              <w:top w:val="single" w:sz="4" w:space="0" w:color="auto"/>
            </w:tcBorders>
          </w:tcPr>
          <w:p w14:paraId="3D7987C2" w14:textId="55E49AED"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0446CA">
              <w:rPr>
                <w:i/>
                <w:szCs w:val="24"/>
              </w:rPr>
              <w:t>Permitir consultar mis datos de usuario</w:t>
            </w:r>
            <w:r>
              <w:rPr>
                <w:i/>
                <w:szCs w:val="24"/>
              </w:rPr>
              <w:t>.</w:t>
            </w:r>
          </w:p>
        </w:tc>
      </w:tr>
      <w:tr w:rsidR="000446CA" w:rsidRPr="00693AB1" w14:paraId="60DB535A" w14:textId="77777777" w:rsidTr="00C91057">
        <w:tc>
          <w:tcPr>
            <w:tcW w:w="3858" w:type="dxa"/>
          </w:tcPr>
          <w:p w14:paraId="69F2DEC4" w14:textId="77777777" w:rsidR="000446CA" w:rsidRPr="006500BD" w:rsidRDefault="000446CA"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szCs w:val="24"/>
              </w:rPr>
              <w:t>Usuario, Administrador, Participante, Candidato</w:t>
            </w:r>
          </w:p>
        </w:tc>
        <w:tc>
          <w:tcPr>
            <w:tcW w:w="5253" w:type="dxa"/>
          </w:tcPr>
          <w:p w14:paraId="2558F5D3"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446CA" w:rsidRPr="00693AB1" w14:paraId="2D7F93DB" w14:textId="77777777" w:rsidTr="00C91057">
        <w:tc>
          <w:tcPr>
            <w:tcW w:w="3858" w:type="dxa"/>
          </w:tcPr>
          <w:p w14:paraId="59198A45"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3DA6C75" w14:textId="77777777" w:rsidR="000446CA" w:rsidRPr="00693AB1" w:rsidRDefault="000446CA"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446CA" w:rsidRPr="00693AB1" w14:paraId="14AD9593" w14:textId="77777777" w:rsidTr="00C91057">
        <w:tc>
          <w:tcPr>
            <w:tcW w:w="9111" w:type="dxa"/>
            <w:gridSpan w:val="2"/>
            <w:tcBorders>
              <w:bottom w:val="single" w:sz="4" w:space="0" w:color="auto"/>
            </w:tcBorders>
          </w:tcPr>
          <w:p w14:paraId="1257F9C0" w14:textId="6A43673B" w:rsidR="000446CA" w:rsidRDefault="000446CA"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debe </w:t>
            </w:r>
            <w:r w:rsidR="00E721AF">
              <w:rPr>
                <w:rFonts w:eastAsia="Times New Roman"/>
                <w:bCs/>
                <w:szCs w:val="24"/>
              </w:rPr>
              <w:t>consultar sus datos.</w:t>
            </w:r>
          </w:p>
          <w:p w14:paraId="5414EF46" w14:textId="77777777" w:rsidR="000446CA" w:rsidRDefault="000446CA" w:rsidP="00C91057">
            <w:pPr>
              <w:numPr>
                <w:ilvl w:val="0"/>
                <w:numId w:val="3"/>
              </w:numPr>
              <w:spacing w:before="120" w:after="120" w:line="240" w:lineRule="auto"/>
              <w:contextualSpacing/>
              <w:rPr>
                <w:szCs w:val="24"/>
              </w:rPr>
            </w:pPr>
            <w:r>
              <w:rPr>
                <w:szCs w:val="24"/>
              </w:rPr>
              <w:t xml:space="preserve">Validar Token para consumir servicio </w:t>
            </w:r>
          </w:p>
          <w:p w14:paraId="422C36EF" w14:textId="5EC26BA7" w:rsidR="000446CA" w:rsidRPr="00270B62" w:rsidRDefault="00E721AF" w:rsidP="00C91057">
            <w:pPr>
              <w:numPr>
                <w:ilvl w:val="0"/>
                <w:numId w:val="3"/>
              </w:numPr>
              <w:spacing w:before="120" w:after="120" w:line="240" w:lineRule="auto"/>
              <w:contextualSpacing/>
              <w:rPr>
                <w:szCs w:val="24"/>
              </w:rPr>
            </w:pPr>
            <w:r>
              <w:rPr>
                <w:szCs w:val="24"/>
              </w:rPr>
              <w:t>Permitir usar un parámetro para consultar el usuario que envía el contexto.</w:t>
            </w:r>
          </w:p>
          <w:p w14:paraId="354434E2" w14:textId="77777777" w:rsidR="000446CA" w:rsidRPr="00270B62" w:rsidRDefault="000446CA" w:rsidP="00C91057">
            <w:pPr>
              <w:spacing w:before="120" w:after="120" w:line="240" w:lineRule="auto"/>
              <w:ind w:left="720" w:firstLine="0"/>
              <w:contextualSpacing/>
              <w:rPr>
                <w:szCs w:val="24"/>
                <w:u w:val="single"/>
              </w:rPr>
            </w:pPr>
          </w:p>
        </w:tc>
      </w:tr>
      <w:tr w:rsidR="000446CA" w:rsidRPr="00693AB1" w14:paraId="2EB2C164"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24FE937"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AA7C2E4" w14:textId="77777777" w:rsidR="00065051" w:rsidRPr="00065051" w:rsidRDefault="00065051" w:rsidP="00065051">
      <w:pPr>
        <w:pStyle w:val="Tablas"/>
        <w:numPr>
          <w:ilvl w:val="0"/>
          <w:numId w:val="0"/>
        </w:numPr>
        <w:ind w:left="720"/>
        <w:rPr>
          <w:u w:val="single"/>
        </w:rPr>
      </w:pPr>
    </w:p>
    <w:p w14:paraId="0CDF8C2E" w14:textId="2D491595" w:rsidR="00065051" w:rsidRPr="006906E9" w:rsidRDefault="00065051" w:rsidP="00065051">
      <w:pPr>
        <w:pStyle w:val="Tablas"/>
        <w:rPr>
          <w:u w:val="single"/>
        </w:rPr>
      </w:pPr>
      <w:bookmarkStart w:id="62" w:name="_Toc73576347"/>
      <w:r w:rsidRPr="0082740C">
        <w:t>Historias de Usuario</w:t>
      </w:r>
      <w:r>
        <w:t>: Permitir recuperar contraseña</w:t>
      </w:r>
      <w:bookmarkEnd w:id="6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65051" w:rsidRPr="00693AB1" w14:paraId="732A6C8A"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7117109" w14:textId="77777777" w:rsidR="00065051" w:rsidRPr="006412E0" w:rsidRDefault="00065051" w:rsidP="00C91057">
            <w:pPr>
              <w:spacing w:before="120" w:after="120" w:line="240" w:lineRule="auto"/>
              <w:ind w:firstLine="0"/>
              <w:rPr>
                <w:rFonts w:eastAsia="Times New Roman"/>
                <w:szCs w:val="24"/>
              </w:rPr>
            </w:pPr>
            <w:r w:rsidRPr="006412E0">
              <w:rPr>
                <w:rFonts w:eastAsia="Times New Roman"/>
                <w:szCs w:val="24"/>
              </w:rPr>
              <w:t>HISTORIA DE USUARIO</w:t>
            </w:r>
          </w:p>
        </w:tc>
      </w:tr>
      <w:tr w:rsidR="00065051" w:rsidRPr="00693AB1" w14:paraId="62F30442" w14:textId="77777777" w:rsidTr="00C91057">
        <w:tc>
          <w:tcPr>
            <w:tcW w:w="3858" w:type="dxa"/>
            <w:tcBorders>
              <w:top w:val="single" w:sz="4" w:space="0" w:color="auto"/>
            </w:tcBorders>
          </w:tcPr>
          <w:p w14:paraId="3D92D727" w14:textId="18521D92" w:rsidR="00065051" w:rsidRPr="00886756" w:rsidRDefault="00065051"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5</w:t>
            </w:r>
          </w:p>
        </w:tc>
        <w:tc>
          <w:tcPr>
            <w:tcW w:w="5253" w:type="dxa"/>
            <w:tcBorders>
              <w:top w:val="single" w:sz="4" w:space="0" w:color="auto"/>
            </w:tcBorders>
          </w:tcPr>
          <w:p w14:paraId="4554D819" w14:textId="45294891"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65051">
              <w:rPr>
                <w:i/>
                <w:szCs w:val="24"/>
              </w:rPr>
              <w:t>Permitir recuperar contraseña</w:t>
            </w:r>
            <w:r>
              <w:rPr>
                <w:i/>
                <w:szCs w:val="24"/>
              </w:rPr>
              <w:t>.</w:t>
            </w:r>
          </w:p>
        </w:tc>
      </w:tr>
      <w:tr w:rsidR="00065051" w:rsidRPr="00693AB1" w14:paraId="7F47FDF0" w14:textId="77777777" w:rsidTr="00C91057">
        <w:tc>
          <w:tcPr>
            <w:tcW w:w="3858" w:type="dxa"/>
          </w:tcPr>
          <w:p w14:paraId="1FF73544" w14:textId="22A2D5A6" w:rsidR="00065051" w:rsidRPr="006500BD" w:rsidRDefault="00065051"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Pr="00065051">
              <w:rPr>
                <w:rFonts w:eastAsia="Times New Roman"/>
                <w:bCs/>
                <w:szCs w:val="24"/>
              </w:rPr>
              <w:t>Usuario, Administrador, Participante, Candidato</w:t>
            </w:r>
            <w:r>
              <w:rPr>
                <w:rFonts w:eastAsia="Times New Roman"/>
                <w:bCs/>
                <w:szCs w:val="24"/>
              </w:rPr>
              <w:t>.</w:t>
            </w:r>
          </w:p>
        </w:tc>
        <w:tc>
          <w:tcPr>
            <w:tcW w:w="5253" w:type="dxa"/>
          </w:tcPr>
          <w:p w14:paraId="69C32AA5"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65051" w:rsidRPr="00693AB1" w14:paraId="6D3E54EE" w14:textId="77777777" w:rsidTr="00C91057">
        <w:tc>
          <w:tcPr>
            <w:tcW w:w="3858" w:type="dxa"/>
          </w:tcPr>
          <w:p w14:paraId="07E5E603"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9B5C474" w14:textId="77777777" w:rsidR="00065051" w:rsidRPr="00693AB1" w:rsidRDefault="0006505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65051" w:rsidRPr="00693AB1" w14:paraId="09B26D4D" w14:textId="77777777" w:rsidTr="00C91057">
        <w:tc>
          <w:tcPr>
            <w:tcW w:w="9111" w:type="dxa"/>
            <w:gridSpan w:val="2"/>
            <w:tcBorders>
              <w:bottom w:val="single" w:sz="4" w:space="0" w:color="auto"/>
            </w:tcBorders>
          </w:tcPr>
          <w:p w14:paraId="0B4D108C" w14:textId="76033A06" w:rsidR="00065051" w:rsidRDefault="00065051"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1076B8">
              <w:rPr>
                <w:rFonts w:eastAsia="Times New Roman"/>
                <w:bCs/>
                <w:szCs w:val="24"/>
              </w:rPr>
              <w:t>Un usuario debe poder recuperar su contraseña de acceso en caso de olvidarla, la contraseña deberá llegarle al correo electrónico registrado</w:t>
            </w:r>
            <w:r>
              <w:rPr>
                <w:rFonts w:eastAsia="Times New Roman"/>
                <w:bCs/>
                <w:szCs w:val="24"/>
              </w:rPr>
              <w:t>.</w:t>
            </w:r>
          </w:p>
          <w:p w14:paraId="2680757F" w14:textId="74D5FCE0" w:rsidR="00065051" w:rsidRDefault="00065051" w:rsidP="00C91057">
            <w:pPr>
              <w:numPr>
                <w:ilvl w:val="0"/>
                <w:numId w:val="3"/>
              </w:numPr>
              <w:spacing w:before="120" w:after="120" w:line="240" w:lineRule="auto"/>
              <w:contextualSpacing/>
              <w:rPr>
                <w:szCs w:val="24"/>
              </w:rPr>
            </w:pPr>
            <w:r>
              <w:rPr>
                <w:szCs w:val="24"/>
              </w:rPr>
              <w:t>Validar que exista el correo electrónico.</w:t>
            </w:r>
          </w:p>
          <w:p w14:paraId="50531197" w14:textId="4C170480" w:rsidR="001076B8" w:rsidRDefault="001076B8" w:rsidP="00C91057">
            <w:pPr>
              <w:numPr>
                <w:ilvl w:val="0"/>
                <w:numId w:val="3"/>
              </w:numPr>
              <w:spacing w:before="120" w:after="120" w:line="240" w:lineRule="auto"/>
              <w:contextualSpacing/>
              <w:rPr>
                <w:szCs w:val="24"/>
              </w:rPr>
            </w:pPr>
            <w:r>
              <w:rPr>
                <w:szCs w:val="24"/>
              </w:rPr>
              <w:t>Generar una contraseña al azar.</w:t>
            </w:r>
          </w:p>
          <w:p w14:paraId="2A147F90" w14:textId="79B90ECE" w:rsidR="001076B8" w:rsidRDefault="001076B8" w:rsidP="00C91057">
            <w:pPr>
              <w:numPr>
                <w:ilvl w:val="0"/>
                <w:numId w:val="3"/>
              </w:numPr>
              <w:spacing w:before="120" w:after="120" w:line="240" w:lineRule="auto"/>
              <w:contextualSpacing/>
              <w:rPr>
                <w:szCs w:val="24"/>
              </w:rPr>
            </w:pPr>
            <w:r>
              <w:rPr>
                <w:szCs w:val="24"/>
              </w:rPr>
              <w:t>Hashear contraseña</w:t>
            </w:r>
          </w:p>
          <w:p w14:paraId="29284A2D" w14:textId="1CB8BF07" w:rsidR="00065051" w:rsidRPr="00987C42" w:rsidRDefault="00987C42" w:rsidP="00987C42">
            <w:pPr>
              <w:numPr>
                <w:ilvl w:val="0"/>
                <w:numId w:val="3"/>
              </w:numPr>
              <w:spacing w:before="120" w:after="120" w:line="240" w:lineRule="auto"/>
              <w:contextualSpacing/>
              <w:rPr>
                <w:szCs w:val="24"/>
              </w:rPr>
            </w:pPr>
            <w:r>
              <w:rPr>
                <w:szCs w:val="24"/>
              </w:rPr>
              <w:t>Enviar contraseña</w:t>
            </w:r>
            <w:r w:rsidR="001076B8">
              <w:rPr>
                <w:szCs w:val="24"/>
              </w:rPr>
              <w:t xml:space="preserve"> por correo al usuario.</w:t>
            </w:r>
          </w:p>
        </w:tc>
      </w:tr>
      <w:tr w:rsidR="00065051" w:rsidRPr="00693AB1" w14:paraId="39ACC75E"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D17EB5B"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7D561920" w14:textId="2222AA7A" w:rsidR="00270B09" w:rsidRPr="006906E9" w:rsidRDefault="00270B09" w:rsidP="00270B09">
      <w:pPr>
        <w:pStyle w:val="Tablas"/>
        <w:rPr>
          <w:u w:val="single"/>
        </w:rPr>
      </w:pPr>
      <w:bookmarkStart w:id="63" w:name="_Toc73576348"/>
      <w:r w:rsidRPr="0082740C">
        <w:t>Historias de Usuario</w:t>
      </w:r>
      <w:r>
        <w:t xml:space="preserve">: </w:t>
      </w:r>
      <w:r w:rsidRPr="00270B62">
        <w:t xml:space="preserve">Permitir </w:t>
      </w:r>
      <w:r>
        <w:t>consultar participantes del evento.</w:t>
      </w:r>
      <w:bookmarkEnd w:id="6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09" w:rsidRPr="00693AB1" w14:paraId="334188D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0ED656" w14:textId="77777777" w:rsidR="00270B09" w:rsidRPr="006412E0" w:rsidRDefault="00270B09" w:rsidP="00C91057">
            <w:pPr>
              <w:spacing w:before="120" w:after="120" w:line="240" w:lineRule="auto"/>
              <w:ind w:firstLine="0"/>
              <w:rPr>
                <w:rFonts w:eastAsia="Times New Roman"/>
                <w:szCs w:val="24"/>
              </w:rPr>
            </w:pPr>
            <w:r w:rsidRPr="006412E0">
              <w:rPr>
                <w:rFonts w:eastAsia="Times New Roman"/>
                <w:szCs w:val="24"/>
              </w:rPr>
              <w:t>HISTORIA DE USUARIO</w:t>
            </w:r>
          </w:p>
        </w:tc>
      </w:tr>
      <w:tr w:rsidR="00270B09" w:rsidRPr="00693AB1" w14:paraId="3A0C1A5C" w14:textId="77777777" w:rsidTr="00C91057">
        <w:tc>
          <w:tcPr>
            <w:tcW w:w="3858" w:type="dxa"/>
            <w:tcBorders>
              <w:top w:val="single" w:sz="4" w:space="0" w:color="auto"/>
            </w:tcBorders>
          </w:tcPr>
          <w:p w14:paraId="742C8E94" w14:textId="31EC9C64" w:rsidR="00270B09" w:rsidRPr="006500BD" w:rsidRDefault="00270B0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6</w:t>
            </w:r>
          </w:p>
        </w:tc>
        <w:tc>
          <w:tcPr>
            <w:tcW w:w="5253" w:type="dxa"/>
            <w:tcBorders>
              <w:top w:val="single" w:sz="4" w:space="0" w:color="auto"/>
            </w:tcBorders>
          </w:tcPr>
          <w:p w14:paraId="6C66AD1D" w14:textId="018349E8"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F673E9" w:rsidRPr="00F673E9">
              <w:rPr>
                <w:i/>
                <w:szCs w:val="24"/>
              </w:rPr>
              <w:t>Permitir consultar participantes del evento</w:t>
            </w:r>
            <w:r>
              <w:rPr>
                <w:i/>
                <w:szCs w:val="24"/>
              </w:rPr>
              <w:t>.</w:t>
            </w:r>
          </w:p>
        </w:tc>
      </w:tr>
      <w:tr w:rsidR="00270B09" w:rsidRPr="00693AB1" w14:paraId="43518712" w14:textId="77777777" w:rsidTr="00C91057">
        <w:tc>
          <w:tcPr>
            <w:tcW w:w="3858" w:type="dxa"/>
          </w:tcPr>
          <w:p w14:paraId="7D5C19C1" w14:textId="5EB292D4" w:rsidR="00270B09" w:rsidRPr="006500BD" w:rsidRDefault="00270B0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5154F540"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09" w:rsidRPr="00693AB1" w14:paraId="005326D4" w14:textId="77777777" w:rsidTr="00C91057">
        <w:tc>
          <w:tcPr>
            <w:tcW w:w="3858" w:type="dxa"/>
          </w:tcPr>
          <w:p w14:paraId="29B789D1"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12EED52" w14:textId="77777777" w:rsidR="00270B09" w:rsidRPr="00693AB1" w:rsidRDefault="00270B0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09" w:rsidRPr="00693AB1" w14:paraId="26894BC4" w14:textId="77777777" w:rsidTr="00C91057">
        <w:tc>
          <w:tcPr>
            <w:tcW w:w="9111" w:type="dxa"/>
            <w:gridSpan w:val="2"/>
            <w:tcBorders>
              <w:bottom w:val="single" w:sz="4" w:space="0" w:color="auto"/>
            </w:tcBorders>
          </w:tcPr>
          <w:p w14:paraId="110543CC" w14:textId="21DD830E" w:rsidR="00270B09" w:rsidRDefault="00270B0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Un usuario que tenga alguna relación con un evento ya sea Administrador, candidato o participante debe poder consultar todos los participantes del evento.</w:t>
            </w:r>
          </w:p>
          <w:p w14:paraId="1206B19B" w14:textId="77777777" w:rsidR="00270B09" w:rsidRDefault="00270B09" w:rsidP="00C91057">
            <w:pPr>
              <w:numPr>
                <w:ilvl w:val="0"/>
                <w:numId w:val="3"/>
              </w:numPr>
              <w:spacing w:before="120" w:after="120" w:line="240" w:lineRule="auto"/>
              <w:contextualSpacing/>
              <w:rPr>
                <w:szCs w:val="24"/>
              </w:rPr>
            </w:pPr>
            <w:r>
              <w:rPr>
                <w:szCs w:val="24"/>
              </w:rPr>
              <w:t xml:space="preserve">Validar Token para consumir servicio </w:t>
            </w:r>
          </w:p>
          <w:p w14:paraId="14608BD3" w14:textId="77777777" w:rsidR="00270B09" w:rsidRPr="00F673E9" w:rsidRDefault="00F673E9" w:rsidP="00F673E9">
            <w:pPr>
              <w:numPr>
                <w:ilvl w:val="0"/>
                <w:numId w:val="3"/>
              </w:numPr>
              <w:spacing w:before="120" w:after="120" w:line="240" w:lineRule="auto"/>
              <w:contextualSpacing/>
              <w:rPr>
                <w:szCs w:val="24"/>
                <w:u w:val="single"/>
              </w:rPr>
            </w:pPr>
            <w:r>
              <w:rPr>
                <w:szCs w:val="24"/>
              </w:rPr>
              <w:t>Validar que el usuario tenga algún registro relacionado con el evento</w:t>
            </w:r>
          </w:p>
          <w:p w14:paraId="71AD75B3" w14:textId="75E7BCF9" w:rsidR="00F673E9" w:rsidRPr="00270B62" w:rsidRDefault="00F673E9" w:rsidP="00F673E9">
            <w:pPr>
              <w:numPr>
                <w:ilvl w:val="0"/>
                <w:numId w:val="3"/>
              </w:numPr>
              <w:spacing w:before="120" w:after="120" w:line="240" w:lineRule="auto"/>
              <w:contextualSpacing/>
              <w:rPr>
                <w:szCs w:val="24"/>
                <w:u w:val="single"/>
              </w:rPr>
            </w:pPr>
            <w:r>
              <w:rPr>
                <w:szCs w:val="24"/>
              </w:rPr>
              <w:t>Validar que el evento no esté eliminado</w:t>
            </w:r>
          </w:p>
        </w:tc>
      </w:tr>
      <w:tr w:rsidR="00270B09" w:rsidRPr="00693AB1" w14:paraId="4CCD404B"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C2C5BDE"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7849258F" w14:textId="734221CD" w:rsidR="00F673E9" w:rsidRPr="006906E9" w:rsidRDefault="00F673E9" w:rsidP="00F673E9">
      <w:pPr>
        <w:pStyle w:val="Tablas"/>
        <w:rPr>
          <w:u w:val="single"/>
        </w:rPr>
      </w:pPr>
      <w:bookmarkStart w:id="64" w:name="_Toc73576349"/>
      <w:r w:rsidRPr="0082740C">
        <w:lastRenderedPageBreak/>
        <w:t>Historias de Usuario</w:t>
      </w:r>
      <w:r>
        <w:t xml:space="preserve">: </w:t>
      </w:r>
      <w:r w:rsidRPr="00270B62">
        <w:t xml:space="preserve">Permitir </w:t>
      </w:r>
      <w:r>
        <w:t xml:space="preserve">consultar </w:t>
      </w:r>
      <w:r w:rsidR="00E45BE1">
        <w:t>candidatos</w:t>
      </w:r>
      <w:r>
        <w:t xml:space="preserve"> del evento.</w:t>
      </w:r>
      <w:bookmarkEnd w:id="6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1BF037A6"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932C65A"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490EB766" w14:textId="77777777" w:rsidTr="00C91057">
        <w:tc>
          <w:tcPr>
            <w:tcW w:w="3858" w:type="dxa"/>
            <w:tcBorders>
              <w:top w:val="single" w:sz="4" w:space="0" w:color="auto"/>
            </w:tcBorders>
          </w:tcPr>
          <w:p w14:paraId="6993A3AF" w14:textId="4F754229"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965DB">
              <w:rPr>
                <w:rFonts w:eastAsia="Times New Roman"/>
                <w:szCs w:val="24"/>
              </w:rPr>
              <w:t>7</w:t>
            </w:r>
          </w:p>
        </w:tc>
        <w:tc>
          <w:tcPr>
            <w:tcW w:w="5253" w:type="dxa"/>
            <w:tcBorders>
              <w:top w:val="single" w:sz="4" w:space="0" w:color="auto"/>
            </w:tcBorders>
          </w:tcPr>
          <w:p w14:paraId="5FFB5C3F" w14:textId="64FD5291"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F673E9">
              <w:rPr>
                <w:i/>
                <w:szCs w:val="24"/>
              </w:rPr>
              <w:t xml:space="preserve">Permitir consultar </w:t>
            </w:r>
            <w:r w:rsidR="001743DC">
              <w:rPr>
                <w:i/>
                <w:szCs w:val="24"/>
              </w:rPr>
              <w:t>candidatos</w:t>
            </w:r>
            <w:r w:rsidRPr="00F673E9">
              <w:rPr>
                <w:i/>
                <w:szCs w:val="24"/>
              </w:rPr>
              <w:t xml:space="preserve"> del evento</w:t>
            </w:r>
            <w:r>
              <w:rPr>
                <w:i/>
                <w:szCs w:val="24"/>
              </w:rPr>
              <w:t>.</w:t>
            </w:r>
          </w:p>
        </w:tc>
      </w:tr>
      <w:tr w:rsidR="00F673E9" w:rsidRPr="00693AB1" w14:paraId="3334EF0F" w14:textId="77777777" w:rsidTr="00C91057">
        <w:tc>
          <w:tcPr>
            <w:tcW w:w="3858" w:type="dxa"/>
          </w:tcPr>
          <w:p w14:paraId="549EAE14" w14:textId="577C4B8B"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sidR="00E45BE1">
              <w:rPr>
                <w:rFonts w:eastAsia="Times New Roman"/>
                <w:b/>
                <w:szCs w:val="24"/>
              </w:rPr>
              <w:t xml:space="preserve"> </w:t>
            </w:r>
            <w:r>
              <w:rPr>
                <w:rFonts w:eastAsia="Times New Roman"/>
                <w:szCs w:val="24"/>
              </w:rPr>
              <w:t>Administrador, Participante, Candidato</w:t>
            </w:r>
          </w:p>
        </w:tc>
        <w:tc>
          <w:tcPr>
            <w:tcW w:w="5253" w:type="dxa"/>
          </w:tcPr>
          <w:p w14:paraId="66890FED"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3D16C1CD" w14:textId="77777777" w:rsidTr="00C91057">
        <w:tc>
          <w:tcPr>
            <w:tcW w:w="3858" w:type="dxa"/>
          </w:tcPr>
          <w:p w14:paraId="10C3E4E0"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30115C"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27DD8617" w14:textId="77777777" w:rsidTr="00C91057">
        <w:tc>
          <w:tcPr>
            <w:tcW w:w="9111" w:type="dxa"/>
            <w:gridSpan w:val="2"/>
            <w:tcBorders>
              <w:bottom w:val="single" w:sz="4" w:space="0" w:color="auto"/>
            </w:tcBorders>
          </w:tcPr>
          <w:p w14:paraId="2D15A4F9" w14:textId="51FA3127"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todos los </w:t>
            </w:r>
            <w:r w:rsidR="00E45BE1">
              <w:rPr>
                <w:rFonts w:eastAsia="Times New Roman"/>
                <w:bCs/>
                <w:szCs w:val="24"/>
              </w:rPr>
              <w:t>candidatos</w:t>
            </w:r>
            <w:r>
              <w:rPr>
                <w:rFonts w:eastAsia="Times New Roman"/>
                <w:bCs/>
                <w:szCs w:val="24"/>
              </w:rPr>
              <w:t xml:space="preserve"> del evento.</w:t>
            </w:r>
          </w:p>
          <w:p w14:paraId="3266B395"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29042DC7"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205CEC2F"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2CC291BF"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86DF0FA"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7B246E2" w14:textId="3F5E07A8" w:rsidR="00270B09" w:rsidRDefault="00270B09" w:rsidP="00270B09">
      <w:pPr>
        <w:pStyle w:val="Tablas"/>
        <w:numPr>
          <w:ilvl w:val="0"/>
          <w:numId w:val="0"/>
        </w:numPr>
        <w:rPr>
          <w:u w:val="single"/>
        </w:rPr>
      </w:pPr>
    </w:p>
    <w:p w14:paraId="00069F07" w14:textId="3F365406" w:rsidR="00F673E9" w:rsidRPr="006906E9" w:rsidRDefault="00F673E9" w:rsidP="00F673E9">
      <w:pPr>
        <w:pStyle w:val="Tablas"/>
        <w:rPr>
          <w:u w:val="single"/>
        </w:rPr>
      </w:pPr>
      <w:bookmarkStart w:id="65" w:name="_Toc73576350"/>
      <w:r w:rsidRPr="0082740C">
        <w:t>Historias de Usuario</w:t>
      </w:r>
      <w:r>
        <w:t xml:space="preserve">: </w:t>
      </w:r>
      <w:r w:rsidRPr="00270B62">
        <w:t xml:space="preserve">Permitir </w:t>
      </w:r>
      <w:r>
        <w:t xml:space="preserve">consultar </w:t>
      </w:r>
      <w:r w:rsidR="00B33C9F">
        <w:t>candidatos con detalle</w:t>
      </w:r>
      <w:r>
        <w:t xml:space="preserve"> del evento.</w:t>
      </w:r>
      <w:bookmarkEnd w:id="6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017B9B81"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190F7802"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621A8BB4" w14:textId="77777777" w:rsidTr="00C91057">
        <w:tc>
          <w:tcPr>
            <w:tcW w:w="3858" w:type="dxa"/>
            <w:tcBorders>
              <w:top w:val="single" w:sz="4" w:space="0" w:color="auto"/>
            </w:tcBorders>
          </w:tcPr>
          <w:p w14:paraId="7E095C86" w14:textId="251A3341"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965DB">
              <w:rPr>
                <w:rFonts w:eastAsia="Times New Roman"/>
                <w:szCs w:val="24"/>
              </w:rPr>
              <w:t>8</w:t>
            </w:r>
          </w:p>
        </w:tc>
        <w:tc>
          <w:tcPr>
            <w:tcW w:w="5253" w:type="dxa"/>
            <w:tcBorders>
              <w:top w:val="single" w:sz="4" w:space="0" w:color="auto"/>
            </w:tcBorders>
          </w:tcPr>
          <w:p w14:paraId="482F8553" w14:textId="54523369"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0965DB" w:rsidRPr="000965DB">
              <w:rPr>
                <w:i/>
                <w:szCs w:val="24"/>
              </w:rPr>
              <w:t>Permitir consultar candidatos con detalle del evento.</w:t>
            </w:r>
          </w:p>
        </w:tc>
      </w:tr>
      <w:tr w:rsidR="00F673E9" w:rsidRPr="00693AB1" w14:paraId="1052C933" w14:textId="77777777" w:rsidTr="00C91057">
        <w:tc>
          <w:tcPr>
            <w:tcW w:w="3858" w:type="dxa"/>
          </w:tcPr>
          <w:p w14:paraId="2F6E6E54" w14:textId="42B33020"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3A8B629C"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37C76B8B" w14:textId="77777777" w:rsidTr="00C91057">
        <w:tc>
          <w:tcPr>
            <w:tcW w:w="3858" w:type="dxa"/>
          </w:tcPr>
          <w:p w14:paraId="52FD6ACA"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EF6A93D"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6376D13A" w14:textId="77777777" w:rsidTr="00C91057">
        <w:tc>
          <w:tcPr>
            <w:tcW w:w="9111" w:type="dxa"/>
            <w:gridSpan w:val="2"/>
            <w:tcBorders>
              <w:bottom w:val="single" w:sz="4" w:space="0" w:color="auto"/>
            </w:tcBorders>
          </w:tcPr>
          <w:p w14:paraId="787579ED" w14:textId="413F6C02" w:rsidR="00F673E9" w:rsidRPr="000965DB" w:rsidRDefault="00F673E9" w:rsidP="00C91057">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todos los </w:t>
            </w:r>
            <w:r w:rsidR="000965DB">
              <w:rPr>
                <w:rFonts w:eastAsia="Times New Roman"/>
                <w:bCs/>
                <w:szCs w:val="24"/>
              </w:rPr>
              <w:t>candidatos con su detalle: fotos, nombres, edades, roles, etc.</w:t>
            </w:r>
          </w:p>
          <w:p w14:paraId="4DD36F69"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4365E1CA"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3693E9A3"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68742502"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045950E"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5588583" w14:textId="4ABC9F48" w:rsidR="00F673E9" w:rsidRDefault="00F673E9" w:rsidP="00270B09">
      <w:pPr>
        <w:pStyle w:val="Tablas"/>
        <w:numPr>
          <w:ilvl w:val="0"/>
          <w:numId w:val="0"/>
        </w:numPr>
        <w:rPr>
          <w:u w:val="single"/>
        </w:rPr>
      </w:pPr>
    </w:p>
    <w:p w14:paraId="08513577" w14:textId="09958BC1" w:rsidR="00F673E9" w:rsidRPr="006906E9" w:rsidRDefault="00F673E9" w:rsidP="00F673E9">
      <w:pPr>
        <w:pStyle w:val="Tablas"/>
        <w:rPr>
          <w:u w:val="single"/>
        </w:rPr>
      </w:pPr>
      <w:bookmarkStart w:id="66" w:name="_Toc73576351"/>
      <w:r w:rsidRPr="0082740C">
        <w:t>Historias de Usuario</w:t>
      </w:r>
      <w:r>
        <w:t xml:space="preserve">: </w:t>
      </w:r>
      <w:r w:rsidRPr="00270B62">
        <w:t xml:space="preserve">Permitir </w:t>
      </w:r>
      <w:r>
        <w:t xml:space="preserve">consultar </w:t>
      </w:r>
      <w:r w:rsidR="00877E90">
        <w:t>un candidato específico</w:t>
      </w:r>
      <w:r>
        <w:t xml:space="preserve"> del evento</w:t>
      </w:r>
      <w:r w:rsidR="00877E90">
        <w:t xml:space="preserve"> con detalles.</w:t>
      </w:r>
      <w:bookmarkEnd w:id="6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029E0A16"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E7CBE52"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62FD055F" w14:textId="77777777" w:rsidTr="00C91057">
        <w:tc>
          <w:tcPr>
            <w:tcW w:w="3858" w:type="dxa"/>
            <w:tcBorders>
              <w:top w:val="single" w:sz="4" w:space="0" w:color="auto"/>
            </w:tcBorders>
          </w:tcPr>
          <w:p w14:paraId="03F5AD9C" w14:textId="037104FE"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877E90">
              <w:rPr>
                <w:rFonts w:eastAsia="Times New Roman"/>
                <w:szCs w:val="24"/>
              </w:rPr>
              <w:t>9</w:t>
            </w:r>
          </w:p>
        </w:tc>
        <w:tc>
          <w:tcPr>
            <w:tcW w:w="5253" w:type="dxa"/>
            <w:tcBorders>
              <w:top w:val="single" w:sz="4" w:space="0" w:color="auto"/>
            </w:tcBorders>
          </w:tcPr>
          <w:p w14:paraId="0311F552" w14:textId="3FC54B4C"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877E90" w:rsidRPr="00877E90">
              <w:rPr>
                <w:i/>
                <w:szCs w:val="24"/>
              </w:rPr>
              <w:t>Permitir consultar un candidato específico del evento con detalles.</w:t>
            </w:r>
          </w:p>
        </w:tc>
      </w:tr>
      <w:tr w:rsidR="00F673E9" w:rsidRPr="00693AB1" w14:paraId="1A2A6073" w14:textId="77777777" w:rsidTr="00C91057">
        <w:tc>
          <w:tcPr>
            <w:tcW w:w="3858" w:type="dxa"/>
          </w:tcPr>
          <w:p w14:paraId="1FC4001C" w14:textId="783BCEE5"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3D44F9A7"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5F7A34BE" w14:textId="77777777" w:rsidTr="00C91057">
        <w:tc>
          <w:tcPr>
            <w:tcW w:w="3858" w:type="dxa"/>
          </w:tcPr>
          <w:p w14:paraId="66C2DB04"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C590DFB"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77FD49A9" w14:textId="77777777" w:rsidTr="00C91057">
        <w:tc>
          <w:tcPr>
            <w:tcW w:w="9111" w:type="dxa"/>
            <w:gridSpan w:val="2"/>
            <w:tcBorders>
              <w:bottom w:val="single" w:sz="4" w:space="0" w:color="auto"/>
            </w:tcBorders>
          </w:tcPr>
          <w:p w14:paraId="6E463FB4" w14:textId="1DF6D27B"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w:t>
            </w:r>
            <w:r w:rsidR="00877E90">
              <w:rPr>
                <w:rFonts w:eastAsia="Times New Roman"/>
                <w:bCs/>
                <w:szCs w:val="24"/>
              </w:rPr>
              <w:t>un candidato específico con todo su desglose de detalles.</w:t>
            </w:r>
          </w:p>
          <w:p w14:paraId="1806BEB3"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55CE987E"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71BCEDD7"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55A6660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AFFE2A3"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377A07" w14:textId="6BA3DF38" w:rsidR="00F673E9" w:rsidRDefault="00F673E9" w:rsidP="00270B09">
      <w:pPr>
        <w:pStyle w:val="Tablas"/>
        <w:numPr>
          <w:ilvl w:val="0"/>
          <w:numId w:val="0"/>
        </w:numPr>
        <w:rPr>
          <w:u w:val="single"/>
        </w:rPr>
      </w:pPr>
    </w:p>
    <w:p w14:paraId="7E76BE54" w14:textId="58966488" w:rsidR="00F673E9" w:rsidRPr="006906E9" w:rsidRDefault="00F673E9" w:rsidP="00F673E9">
      <w:pPr>
        <w:pStyle w:val="Tablas"/>
        <w:rPr>
          <w:u w:val="single"/>
        </w:rPr>
      </w:pPr>
      <w:bookmarkStart w:id="67" w:name="_Toc73576352"/>
      <w:r w:rsidRPr="0082740C">
        <w:t>Historias de Usuario</w:t>
      </w:r>
      <w:r>
        <w:t xml:space="preserve">: </w:t>
      </w:r>
      <w:r w:rsidRPr="00270B62">
        <w:t xml:space="preserve">Permitir </w:t>
      </w:r>
      <w:r>
        <w:t xml:space="preserve">consultar </w:t>
      </w:r>
      <w:r w:rsidR="00877E90">
        <w:t>los resultados del evento</w:t>
      </w:r>
      <w:bookmarkEnd w:id="6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75D1C0D4"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C70935A"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34677FF1" w14:textId="77777777" w:rsidTr="00C91057">
        <w:tc>
          <w:tcPr>
            <w:tcW w:w="3858" w:type="dxa"/>
            <w:tcBorders>
              <w:top w:val="single" w:sz="4" w:space="0" w:color="auto"/>
            </w:tcBorders>
          </w:tcPr>
          <w:p w14:paraId="0ADF7CC1" w14:textId="3ACEA423" w:rsidR="00F673E9" w:rsidRPr="00877E90"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877E90">
              <w:rPr>
                <w:rFonts w:eastAsia="Times New Roman"/>
                <w:szCs w:val="24"/>
              </w:rPr>
              <w:t>20</w:t>
            </w:r>
          </w:p>
        </w:tc>
        <w:tc>
          <w:tcPr>
            <w:tcW w:w="5253" w:type="dxa"/>
            <w:tcBorders>
              <w:top w:val="single" w:sz="4" w:space="0" w:color="auto"/>
            </w:tcBorders>
          </w:tcPr>
          <w:p w14:paraId="3AC1B5C8" w14:textId="6CD52562"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3E03EC" w:rsidRPr="003E03EC">
              <w:rPr>
                <w:i/>
                <w:szCs w:val="24"/>
              </w:rPr>
              <w:t>Permitir consultar los resultados del evento</w:t>
            </w:r>
          </w:p>
        </w:tc>
      </w:tr>
      <w:tr w:rsidR="00F673E9" w:rsidRPr="00693AB1" w14:paraId="704D9028" w14:textId="77777777" w:rsidTr="00C91057">
        <w:tc>
          <w:tcPr>
            <w:tcW w:w="3858" w:type="dxa"/>
          </w:tcPr>
          <w:p w14:paraId="01A40291" w14:textId="05AB047D"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0C032921"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69D4A57C" w14:textId="77777777" w:rsidTr="00C91057">
        <w:tc>
          <w:tcPr>
            <w:tcW w:w="3858" w:type="dxa"/>
          </w:tcPr>
          <w:p w14:paraId="6AA04A93"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2259CB30"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430709AC" w14:textId="77777777" w:rsidTr="00C91057">
        <w:tc>
          <w:tcPr>
            <w:tcW w:w="9111" w:type="dxa"/>
            <w:gridSpan w:val="2"/>
            <w:tcBorders>
              <w:bottom w:val="single" w:sz="4" w:space="0" w:color="auto"/>
            </w:tcBorders>
          </w:tcPr>
          <w:p w14:paraId="1DDD76F7" w14:textId="69FC0266"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w:t>
            </w:r>
            <w:r w:rsidR="00081E01">
              <w:rPr>
                <w:rFonts w:eastAsia="Times New Roman"/>
                <w:bCs/>
                <w:szCs w:val="24"/>
              </w:rPr>
              <w:t>los resultados del evento en proceso.</w:t>
            </w:r>
          </w:p>
          <w:p w14:paraId="5429B14E"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5E83D36D"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0252F17D"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3E401BFD"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00AED59"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8B763A7" w14:textId="77777777" w:rsidR="00F673E9" w:rsidRPr="00270B09" w:rsidRDefault="00F673E9" w:rsidP="00270B09">
      <w:pPr>
        <w:pStyle w:val="Tablas"/>
        <w:numPr>
          <w:ilvl w:val="0"/>
          <w:numId w:val="0"/>
        </w:numPr>
        <w:rPr>
          <w:u w:val="single"/>
        </w:rPr>
      </w:pPr>
    </w:p>
    <w:p w14:paraId="6279F8EA" w14:textId="4CF680A6" w:rsidR="00434AE0" w:rsidRPr="006906E9" w:rsidRDefault="00434AE0" w:rsidP="007E001F">
      <w:pPr>
        <w:pStyle w:val="Tablas"/>
        <w:rPr>
          <w:u w:val="single"/>
        </w:rPr>
      </w:pPr>
      <w:bookmarkStart w:id="68" w:name="_Toc73576353"/>
      <w:r w:rsidRPr="0082740C">
        <w:t>Historias de Usuario</w:t>
      </w:r>
      <w:r>
        <w:t xml:space="preserve">: </w:t>
      </w:r>
      <w:r w:rsidR="00E6448D" w:rsidRPr="00E6448D">
        <w:t>Permitir agregar más administradores al evento</w:t>
      </w:r>
      <w:bookmarkEnd w:id="6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34AE0" w:rsidRPr="00693AB1" w14:paraId="7F1BA5C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C4F0910" w14:textId="77777777" w:rsidR="00434AE0" w:rsidRPr="006412E0" w:rsidRDefault="00434AE0" w:rsidP="00E21492">
            <w:pPr>
              <w:spacing w:before="120" w:after="120" w:line="240" w:lineRule="auto"/>
              <w:ind w:firstLine="0"/>
              <w:rPr>
                <w:rFonts w:eastAsia="Times New Roman"/>
                <w:szCs w:val="24"/>
              </w:rPr>
            </w:pPr>
            <w:r w:rsidRPr="006412E0">
              <w:rPr>
                <w:rFonts w:eastAsia="Times New Roman"/>
                <w:szCs w:val="24"/>
              </w:rPr>
              <w:t>HISTORIA DE USUARIO</w:t>
            </w:r>
          </w:p>
        </w:tc>
      </w:tr>
      <w:tr w:rsidR="00434AE0" w:rsidRPr="00693AB1" w14:paraId="1B0A0E40" w14:textId="77777777" w:rsidTr="00E21492">
        <w:tc>
          <w:tcPr>
            <w:tcW w:w="3858" w:type="dxa"/>
            <w:tcBorders>
              <w:top w:val="single" w:sz="4" w:space="0" w:color="auto"/>
            </w:tcBorders>
          </w:tcPr>
          <w:p w14:paraId="62B35340" w14:textId="19B5431D"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5D2469">
              <w:rPr>
                <w:rFonts w:eastAsia="Times New Roman"/>
                <w:szCs w:val="24"/>
              </w:rPr>
              <w:t>21</w:t>
            </w:r>
          </w:p>
        </w:tc>
        <w:tc>
          <w:tcPr>
            <w:tcW w:w="5253" w:type="dxa"/>
            <w:tcBorders>
              <w:top w:val="single" w:sz="4" w:space="0" w:color="auto"/>
            </w:tcBorders>
          </w:tcPr>
          <w:p w14:paraId="148DB29E" w14:textId="094344C3"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E6448D" w:rsidRPr="00E6448D">
              <w:rPr>
                <w:i/>
                <w:szCs w:val="24"/>
              </w:rPr>
              <w:t>Permitir agregar más administradores al evento</w:t>
            </w:r>
          </w:p>
        </w:tc>
      </w:tr>
      <w:tr w:rsidR="00434AE0" w:rsidRPr="00693AB1" w14:paraId="40E88B40" w14:textId="77777777" w:rsidTr="00E21492">
        <w:tc>
          <w:tcPr>
            <w:tcW w:w="3858" w:type="dxa"/>
          </w:tcPr>
          <w:p w14:paraId="6BD15F3A"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A3F13D4" w14:textId="0D0FF02C"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E6448D">
              <w:rPr>
                <w:rFonts w:eastAsia="Times New Roman"/>
                <w:szCs w:val="24"/>
              </w:rPr>
              <w:t>Alta</w:t>
            </w:r>
          </w:p>
        </w:tc>
      </w:tr>
      <w:tr w:rsidR="00434AE0" w:rsidRPr="00693AB1" w14:paraId="48427F7A" w14:textId="77777777" w:rsidTr="00E21492">
        <w:tc>
          <w:tcPr>
            <w:tcW w:w="3858" w:type="dxa"/>
          </w:tcPr>
          <w:p w14:paraId="3432EAEC" w14:textId="2D0DD352"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E6448D">
              <w:rPr>
                <w:rFonts w:eastAsia="Times New Roman"/>
                <w:szCs w:val="24"/>
              </w:rPr>
              <w:t>Alta</w:t>
            </w:r>
          </w:p>
        </w:tc>
        <w:tc>
          <w:tcPr>
            <w:tcW w:w="5253" w:type="dxa"/>
          </w:tcPr>
          <w:p w14:paraId="206B1CF4" w14:textId="77777777" w:rsidR="00434AE0" w:rsidRPr="00693AB1" w:rsidRDefault="00434AE0"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34AE0" w:rsidRPr="00693AB1" w14:paraId="597B5C99" w14:textId="77777777" w:rsidTr="00E21492">
        <w:tc>
          <w:tcPr>
            <w:tcW w:w="9111" w:type="dxa"/>
            <w:gridSpan w:val="2"/>
            <w:tcBorders>
              <w:bottom w:val="single" w:sz="4" w:space="0" w:color="auto"/>
            </w:tcBorders>
          </w:tcPr>
          <w:p w14:paraId="3A21460F" w14:textId="4953A2FB"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6448D">
              <w:rPr>
                <w:rFonts w:eastAsia="Times New Roman"/>
                <w:szCs w:val="24"/>
              </w:rPr>
              <w:t xml:space="preserve">Un administrador de eventos podrá agregar más usuario como administradores, los cuales tendrán </w:t>
            </w:r>
            <w:r w:rsidR="00111051">
              <w:rPr>
                <w:rFonts w:eastAsia="Times New Roman"/>
                <w:szCs w:val="24"/>
              </w:rPr>
              <w:t>varios de los privilegios del administrador en ese evento.</w:t>
            </w:r>
          </w:p>
          <w:p w14:paraId="29898604" w14:textId="0E1102A6" w:rsidR="00434AE0" w:rsidRPr="00111051"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690399">
              <w:rPr>
                <w:rFonts w:eastAsia="Times New Roman"/>
                <w:szCs w:val="24"/>
              </w:rPr>
              <w:t xml:space="preserve">usuario </w:t>
            </w:r>
            <w:r>
              <w:rPr>
                <w:rFonts w:eastAsia="Times New Roman"/>
                <w:szCs w:val="24"/>
              </w:rPr>
              <w:t>es el creador del evento.</w:t>
            </w:r>
          </w:p>
          <w:p w14:paraId="0B3A5FD6" w14:textId="3B346FBE" w:rsidR="00E6448D" w:rsidRPr="00111051" w:rsidRDefault="00111051" w:rsidP="00111051">
            <w:pPr>
              <w:numPr>
                <w:ilvl w:val="0"/>
                <w:numId w:val="3"/>
              </w:numPr>
              <w:spacing w:before="120" w:after="120" w:line="240" w:lineRule="auto"/>
              <w:contextualSpacing/>
              <w:rPr>
                <w:szCs w:val="24"/>
              </w:rPr>
            </w:pPr>
            <w:r>
              <w:rPr>
                <w:szCs w:val="24"/>
              </w:rPr>
              <w:t xml:space="preserve">Validar Token para consumir servicio </w:t>
            </w:r>
          </w:p>
        </w:tc>
      </w:tr>
      <w:tr w:rsidR="00434AE0" w:rsidRPr="00693AB1" w14:paraId="408A1B1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C9C3AD6"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E4EC888" w14:textId="77777777" w:rsidR="00A12A9E" w:rsidRPr="00A12A9E" w:rsidRDefault="00A12A9E" w:rsidP="00A12A9E">
      <w:pPr>
        <w:pStyle w:val="Tablas"/>
        <w:numPr>
          <w:ilvl w:val="0"/>
          <w:numId w:val="0"/>
        </w:numPr>
        <w:rPr>
          <w:u w:val="single"/>
        </w:rPr>
      </w:pPr>
    </w:p>
    <w:p w14:paraId="648129C3" w14:textId="2713D13D" w:rsidR="00AF7AB1" w:rsidRPr="006906E9" w:rsidRDefault="00AF7AB1" w:rsidP="00AF7AB1">
      <w:pPr>
        <w:pStyle w:val="Tablas"/>
        <w:rPr>
          <w:u w:val="single"/>
        </w:rPr>
      </w:pPr>
      <w:bookmarkStart w:id="69" w:name="_Toc73576354"/>
      <w:r w:rsidRPr="0082740C">
        <w:t>Historias de Usuario</w:t>
      </w:r>
      <w:r>
        <w:t xml:space="preserve">: </w:t>
      </w:r>
      <w:r w:rsidRPr="00E6448D">
        <w:t xml:space="preserve">Permitir </w:t>
      </w:r>
      <w:r>
        <w:t>activar o desactivar administrador de eventos</w:t>
      </w:r>
      <w:bookmarkEnd w:id="6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F7AB1" w:rsidRPr="00693AB1" w14:paraId="1908037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A2C1AAC" w14:textId="77777777" w:rsidR="00AF7AB1" w:rsidRPr="006412E0" w:rsidRDefault="00AF7AB1" w:rsidP="00C91057">
            <w:pPr>
              <w:spacing w:before="120" w:after="120" w:line="240" w:lineRule="auto"/>
              <w:ind w:firstLine="0"/>
              <w:rPr>
                <w:rFonts w:eastAsia="Times New Roman"/>
                <w:szCs w:val="24"/>
              </w:rPr>
            </w:pPr>
            <w:r w:rsidRPr="006412E0">
              <w:rPr>
                <w:rFonts w:eastAsia="Times New Roman"/>
                <w:szCs w:val="24"/>
              </w:rPr>
              <w:t>HISTORIA DE USUARIO</w:t>
            </w:r>
          </w:p>
        </w:tc>
      </w:tr>
      <w:tr w:rsidR="00AF7AB1" w:rsidRPr="00693AB1" w14:paraId="13096714" w14:textId="77777777" w:rsidTr="00C91057">
        <w:tc>
          <w:tcPr>
            <w:tcW w:w="3858" w:type="dxa"/>
            <w:tcBorders>
              <w:top w:val="single" w:sz="4" w:space="0" w:color="auto"/>
            </w:tcBorders>
          </w:tcPr>
          <w:p w14:paraId="637AA56E" w14:textId="419DEDB1"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A12A9E">
              <w:rPr>
                <w:rFonts w:eastAsia="Times New Roman"/>
                <w:szCs w:val="24"/>
              </w:rPr>
              <w:t>2</w:t>
            </w:r>
          </w:p>
        </w:tc>
        <w:tc>
          <w:tcPr>
            <w:tcW w:w="5253" w:type="dxa"/>
            <w:tcBorders>
              <w:top w:val="single" w:sz="4" w:space="0" w:color="auto"/>
            </w:tcBorders>
          </w:tcPr>
          <w:p w14:paraId="732950B0" w14:textId="0ED84EB6"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AF7AB1">
              <w:rPr>
                <w:i/>
                <w:szCs w:val="24"/>
              </w:rPr>
              <w:t>Permitir activar o desactivar administrador de eventos</w:t>
            </w:r>
            <w:r>
              <w:rPr>
                <w:i/>
                <w:szCs w:val="24"/>
              </w:rPr>
              <w:t>.</w:t>
            </w:r>
          </w:p>
        </w:tc>
      </w:tr>
      <w:tr w:rsidR="00AF7AB1" w:rsidRPr="00693AB1" w14:paraId="001F778E" w14:textId="77777777" w:rsidTr="00C91057">
        <w:tc>
          <w:tcPr>
            <w:tcW w:w="3858" w:type="dxa"/>
          </w:tcPr>
          <w:p w14:paraId="6AC4168C"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FA1E01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F7AB1" w:rsidRPr="00693AB1" w14:paraId="77D46729" w14:textId="77777777" w:rsidTr="00C91057">
        <w:tc>
          <w:tcPr>
            <w:tcW w:w="3858" w:type="dxa"/>
          </w:tcPr>
          <w:p w14:paraId="523A2CE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CDA2544" w14:textId="77777777" w:rsidR="00AF7AB1" w:rsidRPr="00693AB1" w:rsidRDefault="00AF7AB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F7AB1" w:rsidRPr="00693AB1" w14:paraId="030A1799" w14:textId="77777777" w:rsidTr="00C91057">
        <w:tc>
          <w:tcPr>
            <w:tcW w:w="9111" w:type="dxa"/>
            <w:gridSpan w:val="2"/>
            <w:tcBorders>
              <w:bottom w:val="single" w:sz="4" w:space="0" w:color="auto"/>
            </w:tcBorders>
          </w:tcPr>
          <w:p w14:paraId="2A867859" w14:textId="4F8D2EAF"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creador de eventos podrá activar o desactivar a otros usuarios que fueron </w:t>
            </w:r>
            <w:r w:rsidR="00A12A9E">
              <w:rPr>
                <w:rFonts w:eastAsia="Times New Roman"/>
                <w:szCs w:val="24"/>
              </w:rPr>
              <w:t>asignados</w:t>
            </w:r>
            <w:r>
              <w:rPr>
                <w:rFonts w:eastAsia="Times New Roman"/>
                <w:szCs w:val="24"/>
              </w:rPr>
              <w:t xml:space="preserve"> como administradores para el mismo evento.</w:t>
            </w:r>
          </w:p>
          <w:p w14:paraId="03C3A9E7" w14:textId="159413CC" w:rsidR="00AF7AB1" w:rsidRPr="00111051" w:rsidRDefault="00AF7AB1" w:rsidP="00C91057">
            <w:pPr>
              <w:numPr>
                <w:ilvl w:val="0"/>
                <w:numId w:val="3"/>
              </w:numPr>
              <w:spacing w:before="120" w:after="120" w:line="240" w:lineRule="auto"/>
              <w:contextualSpacing/>
              <w:rPr>
                <w:szCs w:val="24"/>
              </w:rPr>
            </w:pPr>
            <w:r>
              <w:rPr>
                <w:rFonts w:eastAsia="Times New Roman"/>
                <w:szCs w:val="24"/>
              </w:rPr>
              <w:t>Verificar si el es el creador del evento.</w:t>
            </w:r>
          </w:p>
          <w:p w14:paraId="0459C5E8" w14:textId="77777777" w:rsidR="00AF7AB1" w:rsidRPr="00111051" w:rsidRDefault="00AF7AB1" w:rsidP="00C91057">
            <w:pPr>
              <w:numPr>
                <w:ilvl w:val="0"/>
                <w:numId w:val="3"/>
              </w:numPr>
              <w:spacing w:before="120" w:after="120" w:line="240" w:lineRule="auto"/>
              <w:contextualSpacing/>
              <w:rPr>
                <w:szCs w:val="24"/>
              </w:rPr>
            </w:pPr>
            <w:r>
              <w:rPr>
                <w:szCs w:val="24"/>
              </w:rPr>
              <w:t xml:space="preserve">Validar Token para consumir servicio </w:t>
            </w:r>
          </w:p>
        </w:tc>
      </w:tr>
      <w:tr w:rsidR="00AF7AB1" w:rsidRPr="00693AB1" w14:paraId="3E608D8C"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537F28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6195290" w14:textId="1923168B" w:rsidR="00AF7AB1" w:rsidRDefault="00AF7AB1" w:rsidP="00434AE0"/>
    <w:p w14:paraId="72248E70" w14:textId="597FDA4B" w:rsidR="00AF7AB1" w:rsidRDefault="00AF7AB1" w:rsidP="00434AE0"/>
    <w:p w14:paraId="3C629CFB" w14:textId="32ED5A9E" w:rsidR="00A12A9E" w:rsidRPr="006906E9" w:rsidRDefault="00A12A9E" w:rsidP="00A12A9E">
      <w:pPr>
        <w:pStyle w:val="Tablas"/>
        <w:rPr>
          <w:u w:val="single"/>
        </w:rPr>
      </w:pPr>
      <w:bookmarkStart w:id="70" w:name="_Toc73576355"/>
      <w:r w:rsidRPr="0082740C">
        <w:lastRenderedPageBreak/>
        <w:t>Historias de Usuario</w:t>
      </w:r>
      <w:r>
        <w:t xml:space="preserve">: </w:t>
      </w:r>
      <w:r w:rsidRPr="00E6448D">
        <w:t xml:space="preserve">Permitir </w:t>
      </w:r>
      <w:r>
        <w:t>activar o desactivar eventos</w:t>
      </w:r>
      <w:bookmarkEnd w:id="7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12A9E" w:rsidRPr="00693AB1" w14:paraId="12A5C5E0"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E2D15B0" w14:textId="77777777" w:rsidR="00A12A9E" w:rsidRPr="006412E0" w:rsidRDefault="00A12A9E" w:rsidP="00C91057">
            <w:pPr>
              <w:spacing w:before="120" w:after="120" w:line="240" w:lineRule="auto"/>
              <w:ind w:firstLine="0"/>
              <w:rPr>
                <w:rFonts w:eastAsia="Times New Roman"/>
                <w:szCs w:val="24"/>
              </w:rPr>
            </w:pPr>
            <w:r w:rsidRPr="006412E0">
              <w:rPr>
                <w:rFonts w:eastAsia="Times New Roman"/>
                <w:szCs w:val="24"/>
              </w:rPr>
              <w:t>HISTORIA DE USUARIO</w:t>
            </w:r>
          </w:p>
        </w:tc>
      </w:tr>
      <w:tr w:rsidR="00A12A9E" w:rsidRPr="00693AB1" w14:paraId="542F9110" w14:textId="77777777" w:rsidTr="00C91057">
        <w:tc>
          <w:tcPr>
            <w:tcW w:w="3858" w:type="dxa"/>
            <w:tcBorders>
              <w:top w:val="single" w:sz="4" w:space="0" w:color="auto"/>
            </w:tcBorders>
          </w:tcPr>
          <w:p w14:paraId="7CA4DA0B" w14:textId="21DCB5D3" w:rsidR="00A12A9E" w:rsidRPr="00690399" w:rsidRDefault="00A12A9E"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690399">
              <w:rPr>
                <w:rFonts w:eastAsia="Times New Roman"/>
                <w:szCs w:val="24"/>
              </w:rPr>
              <w:t>3</w:t>
            </w:r>
          </w:p>
        </w:tc>
        <w:tc>
          <w:tcPr>
            <w:tcW w:w="5253" w:type="dxa"/>
            <w:tcBorders>
              <w:top w:val="single" w:sz="4" w:space="0" w:color="auto"/>
            </w:tcBorders>
          </w:tcPr>
          <w:p w14:paraId="5B4DD6A0" w14:textId="6E26FB24"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A12A9E">
              <w:rPr>
                <w:i/>
                <w:szCs w:val="24"/>
              </w:rPr>
              <w:t>Permitir activar o desactivar eventos</w:t>
            </w:r>
            <w:r>
              <w:rPr>
                <w:i/>
                <w:szCs w:val="24"/>
              </w:rPr>
              <w:t>.</w:t>
            </w:r>
          </w:p>
        </w:tc>
      </w:tr>
      <w:tr w:rsidR="00A12A9E" w:rsidRPr="00693AB1" w14:paraId="60254AFD" w14:textId="77777777" w:rsidTr="00C91057">
        <w:tc>
          <w:tcPr>
            <w:tcW w:w="3858" w:type="dxa"/>
          </w:tcPr>
          <w:p w14:paraId="3FDD03F4"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1CED8C1F"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12A9E" w:rsidRPr="00693AB1" w14:paraId="6F6AF783" w14:textId="77777777" w:rsidTr="00C91057">
        <w:tc>
          <w:tcPr>
            <w:tcW w:w="3858" w:type="dxa"/>
          </w:tcPr>
          <w:p w14:paraId="11BAC1ED"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4AE57CC" w14:textId="77777777" w:rsidR="00A12A9E" w:rsidRPr="00693AB1" w:rsidRDefault="00A12A9E"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12A9E" w:rsidRPr="00693AB1" w14:paraId="70F651F0" w14:textId="77777777" w:rsidTr="00C91057">
        <w:tc>
          <w:tcPr>
            <w:tcW w:w="9111" w:type="dxa"/>
            <w:gridSpan w:val="2"/>
            <w:tcBorders>
              <w:bottom w:val="single" w:sz="4" w:space="0" w:color="auto"/>
            </w:tcBorders>
          </w:tcPr>
          <w:p w14:paraId="75A64496" w14:textId="32BBBFF1"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creador de eventos podrá activar o desactivar un evento creado por el mismo.</w:t>
            </w:r>
          </w:p>
          <w:p w14:paraId="06A23332" w14:textId="35BFAE72" w:rsidR="00A12A9E" w:rsidRPr="00111051" w:rsidRDefault="00A12A9E" w:rsidP="00C91057">
            <w:pPr>
              <w:numPr>
                <w:ilvl w:val="0"/>
                <w:numId w:val="3"/>
              </w:numPr>
              <w:spacing w:before="120" w:after="120" w:line="240" w:lineRule="auto"/>
              <w:contextualSpacing/>
              <w:rPr>
                <w:szCs w:val="24"/>
              </w:rPr>
            </w:pPr>
            <w:r>
              <w:rPr>
                <w:rFonts w:eastAsia="Times New Roman"/>
                <w:szCs w:val="24"/>
              </w:rPr>
              <w:t>Verificar si el usuario es el creador del evento.</w:t>
            </w:r>
          </w:p>
          <w:p w14:paraId="1792ACA7" w14:textId="77777777" w:rsidR="00A12A9E" w:rsidRPr="00111051" w:rsidRDefault="00A12A9E" w:rsidP="00C91057">
            <w:pPr>
              <w:numPr>
                <w:ilvl w:val="0"/>
                <w:numId w:val="3"/>
              </w:numPr>
              <w:spacing w:before="120" w:after="120" w:line="240" w:lineRule="auto"/>
              <w:contextualSpacing/>
              <w:rPr>
                <w:szCs w:val="24"/>
              </w:rPr>
            </w:pPr>
            <w:r>
              <w:rPr>
                <w:szCs w:val="24"/>
              </w:rPr>
              <w:t xml:space="preserve">Validar Token para consumir servicio </w:t>
            </w:r>
          </w:p>
        </w:tc>
      </w:tr>
      <w:tr w:rsidR="00A12A9E" w:rsidRPr="00693AB1" w14:paraId="3BC4D67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4B26B22"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CC710C1" w14:textId="0BDA925C" w:rsidR="00FE5517" w:rsidRDefault="00FE5517" w:rsidP="00434AE0"/>
    <w:p w14:paraId="275F1B87" w14:textId="06DC9DD8" w:rsidR="00FE5517" w:rsidRPr="006906E9" w:rsidRDefault="00FE5517" w:rsidP="00FE5517">
      <w:pPr>
        <w:pStyle w:val="Tablas"/>
        <w:rPr>
          <w:u w:val="single"/>
        </w:rPr>
      </w:pPr>
      <w:bookmarkStart w:id="71" w:name="_Toc73576356"/>
      <w:r w:rsidRPr="0082740C">
        <w:t>Historias de Usuario</w:t>
      </w:r>
      <w:r>
        <w:t xml:space="preserve">: </w:t>
      </w:r>
      <w:r w:rsidRPr="00E6448D">
        <w:t xml:space="preserve">Permitir </w:t>
      </w:r>
      <w:r>
        <w:t>actualizar información del evento</w:t>
      </w:r>
      <w:bookmarkEnd w:id="7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E5517" w:rsidRPr="00693AB1" w14:paraId="21C3C96F"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6AFCFCE" w14:textId="77777777" w:rsidR="00FE5517" w:rsidRPr="006412E0" w:rsidRDefault="00FE5517" w:rsidP="00C91057">
            <w:pPr>
              <w:spacing w:before="120" w:after="120" w:line="240" w:lineRule="auto"/>
              <w:ind w:firstLine="0"/>
              <w:rPr>
                <w:rFonts w:eastAsia="Times New Roman"/>
                <w:szCs w:val="24"/>
              </w:rPr>
            </w:pPr>
            <w:r w:rsidRPr="006412E0">
              <w:rPr>
                <w:rFonts w:eastAsia="Times New Roman"/>
                <w:szCs w:val="24"/>
              </w:rPr>
              <w:t>HISTORIA DE USUARIO</w:t>
            </w:r>
          </w:p>
        </w:tc>
      </w:tr>
      <w:tr w:rsidR="00FE5517" w:rsidRPr="00693AB1" w14:paraId="077BD152" w14:textId="77777777" w:rsidTr="00C91057">
        <w:tc>
          <w:tcPr>
            <w:tcW w:w="3858" w:type="dxa"/>
            <w:tcBorders>
              <w:top w:val="single" w:sz="4" w:space="0" w:color="auto"/>
            </w:tcBorders>
          </w:tcPr>
          <w:p w14:paraId="6F13789E" w14:textId="02DC57E2" w:rsidR="00FE5517" w:rsidRPr="00690399" w:rsidRDefault="00FE5517"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2544FA">
              <w:rPr>
                <w:rFonts w:eastAsia="Times New Roman"/>
                <w:szCs w:val="24"/>
              </w:rPr>
              <w:t>4</w:t>
            </w:r>
          </w:p>
        </w:tc>
        <w:tc>
          <w:tcPr>
            <w:tcW w:w="5253" w:type="dxa"/>
            <w:tcBorders>
              <w:top w:val="single" w:sz="4" w:space="0" w:color="auto"/>
            </w:tcBorders>
          </w:tcPr>
          <w:p w14:paraId="590748AC" w14:textId="7A105032"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2544FA" w:rsidRPr="002544FA">
              <w:rPr>
                <w:i/>
                <w:szCs w:val="24"/>
              </w:rPr>
              <w:t>: Permitir actualizar información del evento</w:t>
            </w:r>
            <w:r w:rsidR="002544FA">
              <w:rPr>
                <w:i/>
                <w:szCs w:val="24"/>
              </w:rPr>
              <w:t>.</w:t>
            </w:r>
          </w:p>
        </w:tc>
      </w:tr>
      <w:tr w:rsidR="00FE5517" w:rsidRPr="00693AB1" w14:paraId="3C47958E" w14:textId="77777777" w:rsidTr="00C91057">
        <w:tc>
          <w:tcPr>
            <w:tcW w:w="3858" w:type="dxa"/>
          </w:tcPr>
          <w:p w14:paraId="3419DA4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ED8BFEB"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E5517" w:rsidRPr="00693AB1" w14:paraId="62861AE2" w14:textId="77777777" w:rsidTr="00C91057">
        <w:tc>
          <w:tcPr>
            <w:tcW w:w="3858" w:type="dxa"/>
          </w:tcPr>
          <w:p w14:paraId="214133B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D6ABA9E" w14:textId="77777777" w:rsidR="00FE5517" w:rsidRPr="00693AB1" w:rsidRDefault="00FE5517"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E5517" w:rsidRPr="00693AB1" w14:paraId="13E8F69F" w14:textId="77777777" w:rsidTr="00C91057">
        <w:tc>
          <w:tcPr>
            <w:tcW w:w="9111" w:type="dxa"/>
            <w:gridSpan w:val="2"/>
            <w:tcBorders>
              <w:bottom w:val="single" w:sz="4" w:space="0" w:color="auto"/>
            </w:tcBorders>
          </w:tcPr>
          <w:p w14:paraId="4DC247FC" w14:textId="10F6786C"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creador de eventos podrá </w:t>
            </w:r>
            <w:r w:rsidR="00841C55">
              <w:rPr>
                <w:rFonts w:eastAsia="Times New Roman"/>
                <w:szCs w:val="24"/>
              </w:rPr>
              <w:t>actualizar la información del evento creado.</w:t>
            </w:r>
          </w:p>
          <w:p w14:paraId="3150805D" w14:textId="77777777" w:rsidR="00FE5517" w:rsidRPr="00111051" w:rsidRDefault="00FE5517" w:rsidP="00C91057">
            <w:pPr>
              <w:numPr>
                <w:ilvl w:val="0"/>
                <w:numId w:val="3"/>
              </w:numPr>
              <w:spacing w:before="120" w:after="120" w:line="240" w:lineRule="auto"/>
              <w:contextualSpacing/>
              <w:rPr>
                <w:szCs w:val="24"/>
              </w:rPr>
            </w:pPr>
            <w:r>
              <w:rPr>
                <w:rFonts w:eastAsia="Times New Roman"/>
                <w:szCs w:val="24"/>
              </w:rPr>
              <w:t>Verificar si el usuario es el creador del evento.</w:t>
            </w:r>
          </w:p>
          <w:p w14:paraId="5E36E160" w14:textId="77777777" w:rsidR="00FE5517" w:rsidRDefault="00FE5517" w:rsidP="00C91057">
            <w:pPr>
              <w:numPr>
                <w:ilvl w:val="0"/>
                <w:numId w:val="3"/>
              </w:numPr>
              <w:spacing w:before="120" w:after="120" w:line="240" w:lineRule="auto"/>
              <w:contextualSpacing/>
              <w:rPr>
                <w:szCs w:val="24"/>
              </w:rPr>
            </w:pPr>
            <w:r>
              <w:rPr>
                <w:szCs w:val="24"/>
              </w:rPr>
              <w:t xml:space="preserve">Validar Token para consumir servicio </w:t>
            </w:r>
          </w:p>
          <w:p w14:paraId="78594640" w14:textId="48E2F324" w:rsidR="00841C55" w:rsidRPr="00111051" w:rsidRDefault="00841C55" w:rsidP="00C91057">
            <w:pPr>
              <w:numPr>
                <w:ilvl w:val="0"/>
                <w:numId w:val="3"/>
              </w:numPr>
              <w:spacing w:before="120" w:after="120" w:line="240" w:lineRule="auto"/>
              <w:contextualSpacing/>
              <w:rPr>
                <w:szCs w:val="24"/>
              </w:rPr>
            </w:pPr>
            <w:r>
              <w:rPr>
                <w:szCs w:val="24"/>
              </w:rPr>
              <w:t>Validar que el evento no haya empezado su votación para realizar los cambios</w:t>
            </w:r>
          </w:p>
        </w:tc>
      </w:tr>
      <w:tr w:rsidR="00FE5517" w:rsidRPr="00693AB1" w14:paraId="0BE9727A"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B49DE7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9836C63" w14:textId="1CEAF85D" w:rsidR="00FE5517" w:rsidRDefault="00FE5517" w:rsidP="00434AE0"/>
    <w:p w14:paraId="7D46D9AE" w14:textId="77777777" w:rsidR="002544FA" w:rsidRDefault="002544FA" w:rsidP="00434AE0"/>
    <w:p w14:paraId="08A2E688" w14:textId="198D08D6" w:rsidR="00E6448D" w:rsidRPr="006906E9" w:rsidRDefault="00E6448D" w:rsidP="007E001F">
      <w:pPr>
        <w:pStyle w:val="Tablas"/>
        <w:rPr>
          <w:u w:val="single"/>
        </w:rPr>
      </w:pPr>
      <w:bookmarkStart w:id="72" w:name="_Toc73576357"/>
      <w:r w:rsidRPr="0082740C">
        <w:lastRenderedPageBreak/>
        <w:t>Historias de Usuario</w:t>
      </w:r>
      <w:r>
        <w:t xml:space="preserve">: </w:t>
      </w:r>
      <w:r w:rsidRPr="00E6448D">
        <w:t>Permitir Registrar candidatos al evento</w:t>
      </w:r>
      <w:bookmarkEnd w:id="7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6448D" w:rsidRPr="00693AB1" w14:paraId="074F4DB7" w14:textId="77777777" w:rsidTr="002C1904">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C72B324" w14:textId="77777777" w:rsidR="00E6448D" w:rsidRPr="006412E0" w:rsidRDefault="00E6448D" w:rsidP="00E21492">
            <w:pPr>
              <w:spacing w:before="120" w:after="120" w:line="240" w:lineRule="auto"/>
              <w:ind w:firstLine="0"/>
              <w:rPr>
                <w:rFonts w:eastAsia="Times New Roman"/>
                <w:szCs w:val="24"/>
              </w:rPr>
            </w:pPr>
            <w:r w:rsidRPr="006412E0">
              <w:rPr>
                <w:rFonts w:eastAsia="Times New Roman"/>
                <w:szCs w:val="24"/>
              </w:rPr>
              <w:t>HISTORIA DE USUARIO</w:t>
            </w:r>
          </w:p>
        </w:tc>
      </w:tr>
      <w:tr w:rsidR="00E6448D" w:rsidRPr="00693AB1" w14:paraId="5351302B" w14:textId="77777777" w:rsidTr="00E21492">
        <w:tc>
          <w:tcPr>
            <w:tcW w:w="3858" w:type="dxa"/>
            <w:tcBorders>
              <w:top w:val="single" w:sz="4" w:space="0" w:color="auto"/>
            </w:tcBorders>
          </w:tcPr>
          <w:p w14:paraId="08650CAC" w14:textId="3930B70B"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841C55">
              <w:rPr>
                <w:rFonts w:eastAsia="Times New Roman"/>
                <w:szCs w:val="24"/>
              </w:rPr>
              <w:t>2</w:t>
            </w:r>
            <w:r w:rsidR="002544FA">
              <w:rPr>
                <w:rFonts w:eastAsia="Times New Roman"/>
                <w:szCs w:val="24"/>
              </w:rPr>
              <w:t>5</w:t>
            </w:r>
          </w:p>
        </w:tc>
        <w:tc>
          <w:tcPr>
            <w:tcW w:w="5253" w:type="dxa"/>
            <w:tcBorders>
              <w:top w:val="single" w:sz="4" w:space="0" w:color="auto"/>
            </w:tcBorders>
          </w:tcPr>
          <w:p w14:paraId="27A3D5E3" w14:textId="2005F6C4"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Permitir Registrar candidatos al evento</w:t>
            </w:r>
          </w:p>
        </w:tc>
      </w:tr>
      <w:tr w:rsidR="00E6448D" w:rsidRPr="00693AB1" w14:paraId="2B4B1F3E" w14:textId="77777777" w:rsidTr="00E21492">
        <w:tc>
          <w:tcPr>
            <w:tcW w:w="3858" w:type="dxa"/>
          </w:tcPr>
          <w:p w14:paraId="6CB1BF21"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9FE4933"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E6448D" w:rsidRPr="00693AB1" w14:paraId="30EAB1E8" w14:textId="77777777" w:rsidTr="00E21492">
        <w:tc>
          <w:tcPr>
            <w:tcW w:w="3858" w:type="dxa"/>
          </w:tcPr>
          <w:p w14:paraId="7BFA4EC8"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CAD56E0" w14:textId="77777777" w:rsidR="00E6448D" w:rsidRPr="00693AB1" w:rsidRDefault="00E6448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6448D" w:rsidRPr="00693AB1" w14:paraId="653F2C67" w14:textId="77777777" w:rsidTr="00E21492">
        <w:tc>
          <w:tcPr>
            <w:tcW w:w="9111" w:type="dxa"/>
            <w:gridSpan w:val="2"/>
            <w:tcBorders>
              <w:bottom w:val="single" w:sz="4" w:space="0" w:color="auto"/>
            </w:tcBorders>
          </w:tcPr>
          <w:p w14:paraId="36B7E5A7" w14:textId="1088CB79"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administrador de eventos podrá registrar candidatos al evento, estos candidatos deben estar registrados previamente</w:t>
            </w:r>
            <w:r w:rsidR="00593793">
              <w:rPr>
                <w:rFonts w:eastAsia="Times New Roman"/>
                <w:szCs w:val="24"/>
              </w:rPr>
              <w:t xml:space="preserve"> como usuarios en la base de datos.</w:t>
            </w:r>
          </w:p>
          <w:p w14:paraId="47F1FF60" w14:textId="6E705667" w:rsidR="00E6448D" w:rsidRPr="00E6448D"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D6384C">
              <w:rPr>
                <w:rFonts w:eastAsia="Times New Roman"/>
                <w:szCs w:val="24"/>
              </w:rPr>
              <w:t>candidato</w:t>
            </w:r>
            <w:r>
              <w:rPr>
                <w:rFonts w:eastAsia="Times New Roman"/>
                <w:szCs w:val="24"/>
              </w:rPr>
              <w:t xml:space="preserve"> </w:t>
            </w:r>
            <w:r w:rsidR="006500BD">
              <w:rPr>
                <w:rFonts w:eastAsia="Times New Roman"/>
                <w:szCs w:val="24"/>
              </w:rPr>
              <w:t>a asignar</w:t>
            </w:r>
            <w:r>
              <w:rPr>
                <w:rFonts w:eastAsia="Times New Roman"/>
                <w:szCs w:val="24"/>
              </w:rPr>
              <w:t xml:space="preserve"> existe registrado.</w:t>
            </w:r>
          </w:p>
          <w:p w14:paraId="633C862F" w14:textId="0252E983" w:rsidR="00E6448D" w:rsidRPr="00D6384C"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D6384C">
              <w:rPr>
                <w:rFonts w:eastAsia="Times New Roman"/>
                <w:szCs w:val="24"/>
              </w:rPr>
              <w:t>candidato</w:t>
            </w:r>
            <w:r>
              <w:rPr>
                <w:rFonts w:eastAsia="Times New Roman"/>
                <w:szCs w:val="24"/>
              </w:rPr>
              <w:t xml:space="preserve"> a asignar no se encuentra ya registrado </w:t>
            </w:r>
            <w:r w:rsidR="006500BD">
              <w:rPr>
                <w:rFonts w:eastAsia="Times New Roman"/>
                <w:szCs w:val="24"/>
              </w:rPr>
              <w:t>como candidato en el mismo evento.</w:t>
            </w:r>
          </w:p>
          <w:p w14:paraId="41D5000F" w14:textId="1B685BEC" w:rsidR="00D6384C" w:rsidRPr="00434AE0" w:rsidRDefault="00D6384C" w:rsidP="008F7D2B">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29DED932" w14:textId="3144FCE3" w:rsidR="00E6448D" w:rsidRPr="00D6384C" w:rsidRDefault="00593793" w:rsidP="00D6384C">
            <w:pPr>
              <w:pStyle w:val="Prrafodelista"/>
              <w:numPr>
                <w:ilvl w:val="0"/>
                <w:numId w:val="3"/>
              </w:numPr>
              <w:spacing w:before="120" w:after="120" w:line="240" w:lineRule="auto"/>
              <w:rPr>
                <w:szCs w:val="24"/>
              </w:rPr>
            </w:pPr>
            <w:r w:rsidRPr="00D6384C">
              <w:rPr>
                <w:szCs w:val="24"/>
              </w:rPr>
              <w:t>Validar Token para consumir servicio</w:t>
            </w:r>
          </w:p>
        </w:tc>
      </w:tr>
      <w:tr w:rsidR="00E6448D" w:rsidRPr="00693AB1" w14:paraId="1F34508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3975212"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0E8FDDB" w14:textId="77777777" w:rsidR="00D6384C" w:rsidRDefault="00D6384C" w:rsidP="002544FA">
      <w:pPr>
        <w:ind w:firstLine="0"/>
      </w:pPr>
    </w:p>
    <w:p w14:paraId="555F70F5" w14:textId="1CD4A182" w:rsidR="00D6384C" w:rsidRPr="006906E9" w:rsidRDefault="00D6384C" w:rsidP="00D6384C">
      <w:pPr>
        <w:pStyle w:val="Tablas"/>
        <w:rPr>
          <w:u w:val="single"/>
        </w:rPr>
      </w:pPr>
      <w:bookmarkStart w:id="73" w:name="_Toc73576358"/>
      <w:r w:rsidRPr="0082740C">
        <w:t>Historias de Usuario</w:t>
      </w:r>
      <w:r>
        <w:t xml:space="preserve">: </w:t>
      </w:r>
      <w:r w:rsidRPr="00E6448D">
        <w:t xml:space="preserve">Permitir Registrar </w:t>
      </w:r>
      <w:r w:rsidR="00A630BA">
        <w:t>participantes</w:t>
      </w:r>
      <w:r w:rsidRPr="00E6448D">
        <w:t xml:space="preserve"> al evento</w:t>
      </w:r>
      <w:bookmarkEnd w:id="7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6384C" w:rsidRPr="00693AB1" w14:paraId="646FB8AD"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497D3BE6" w14:textId="77777777" w:rsidR="00D6384C" w:rsidRPr="006412E0" w:rsidRDefault="00D6384C" w:rsidP="00C91057">
            <w:pPr>
              <w:spacing w:before="120" w:after="120" w:line="240" w:lineRule="auto"/>
              <w:ind w:firstLine="0"/>
              <w:rPr>
                <w:rFonts w:eastAsia="Times New Roman"/>
                <w:szCs w:val="24"/>
              </w:rPr>
            </w:pPr>
            <w:r w:rsidRPr="006412E0">
              <w:rPr>
                <w:rFonts w:eastAsia="Times New Roman"/>
                <w:szCs w:val="24"/>
              </w:rPr>
              <w:t>HISTORIA DE USUARIO</w:t>
            </w:r>
          </w:p>
        </w:tc>
      </w:tr>
      <w:tr w:rsidR="00D6384C" w:rsidRPr="00693AB1" w14:paraId="1635A0B1" w14:textId="77777777" w:rsidTr="00C91057">
        <w:tc>
          <w:tcPr>
            <w:tcW w:w="3858" w:type="dxa"/>
            <w:tcBorders>
              <w:top w:val="single" w:sz="4" w:space="0" w:color="auto"/>
            </w:tcBorders>
          </w:tcPr>
          <w:p w14:paraId="2D0CA1AF" w14:textId="5446FB16"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2544FA">
              <w:rPr>
                <w:rFonts w:eastAsia="Times New Roman"/>
                <w:szCs w:val="24"/>
              </w:rPr>
              <w:t>6</w:t>
            </w:r>
          </w:p>
        </w:tc>
        <w:tc>
          <w:tcPr>
            <w:tcW w:w="5253" w:type="dxa"/>
            <w:tcBorders>
              <w:top w:val="single" w:sz="4" w:space="0" w:color="auto"/>
            </w:tcBorders>
          </w:tcPr>
          <w:p w14:paraId="58A3926F" w14:textId="3232BB0C"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 xml:space="preserve">Permitir Registrar </w:t>
            </w:r>
            <w:r w:rsidR="00704571">
              <w:rPr>
                <w:i/>
                <w:szCs w:val="24"/>
              </w:rPr>
              <w:t>participante</w:t>
            </w:r>
            <w:r w:rsidRPr="00E6448D">
              <w:rPr>
                <w:i/>
                <w:szCs w:val="24"/>
              </w:rPr>
              <w:t xml:space="preserve"> al evento</w:t>
            </w:r>
          </w:p>
        </w:tc>
      </w:tr>
      <w:tr w:rsidR="00D6384C" w:rsidRPr="00693AB1" w14:paraId="322E9233" w14:textId="77777777" w:rsidTr="00C91057">
        <w:tc>
          <w:tcPr>
            <w:tcW w:w="3858" w:type="dxa"/>
          </w:tcPr>
          <w:p w14:paraId="22625D27"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329C5325"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D6384C" w:rsidRPr="00693AB1" w14:paraId="3292F907" w14:textId="77777777" w:rsidTr="00C91057">
        <w:tc>
          <w:tcPr>
            <w:tcW w:w="3858" w:type="dxa"/>
          </w:tcPr>
          <w:p w14:paraId="3FAB8D9D"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36486C5" w14:textId="77777777" w:rsidR="00D6384C" w:rsidRPr="00693AB1" w:rsidRDefault="00D6384C"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6384C" w:rsidRPr="00693AB1" w14:paraId="280FAD64" w14:textId="77777777" w:rsidTr="00C91057">
        <w:tc>
          <w:tcPr>
            <w:tcW w:w="9111" w:type="dxa"/>
            <w:gridSpan w:val="2"/>
            <w:tcBorders>
              <w:bottom w:val="single" w:sz="4" w:space="0" w:color="auto"/>
            </w:tcBorders>
          </w:tcPr>
          <w:p w14:paraId="4B6843A1" w14:textId="6557B64B"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w:t>
            </w:r>
            <w:r w:rsidR="00A630BA">
              <w:rPr>
                <w:rFonts w:eastAsia="Times New Roman"/>
                <w:szCs w:val="24"/>
              </w:rPr>
              <w:t>participantes</w:t>
            </w:r>
            <w:r>
              <w:rPr>
                <w:rFonts w:eastAsia="Times New Roman"/>
                <w:szCs w:val="24"/>
              </w:rPr>
              <w:t xml:space="preserve"> al evento, estos candidatos deben estar registrados previamente como usuarios en la base de datos.</w:t>
            </w:r>
          </w:p>
          <w:p w14:paraId="79F75944" w14:textId="77777777" w:rsidR="00D6384C" w:rsidRPr="00E6448D" w:rsidRDefault="00D6384C" w:rsidP="00C91057">
            <w:pPr>
              <w:numPr>
                <w:ilvl w:val="0"/>
                <w:numId w:val="3"/>
              </w:numPr>
              <w:spacing w:before="120" w:after="120" w:line="240" w:lineRule="auto"/>
              <w:contextualSpacing/>
              <w:rPr>
                <w:szCs w:val="24"/>
              </w:rPr>
            </w:pPr>
            <w:r>
              <w:rPr>
                <w:rFonts w:eastAsia="Times New Roman"/>
                <w:szCs w:val="24"/>
              </w:rPr>
              <w:t>Verificar si el candidato a asignar existe registrado.</w:t>
            </w:r>
          </w:p>
          <w:p w14:paraId="2128877B" w14:textId="419E4086" w:rsidR="00D6384C" w:rsidRPr="00D6384C" w:rsidRDefault="00D6384C" w:rsidP="00C91057">
            <w:pPr>
              <w:numPr>
                <w:ilvl w:val="0"/>
                <w:numId w:val="3"/>
              </w:numPr>
              <w:spacing w:before="120" w:after="120" w:line="240" w:lineRule="auto"/>
              <w:contextualSpacing/>
              <w:rPr>
                <w:szCs w:val="24"/>
              </w:rPr>
            </w:pPr>
            <w:r>
              <w:rPr>
                <w:rFonts w:eastAsia="Times New Roman"/>
                <w:szCs w:val="24"/>
              </w:rPr>
              <w:t xml:space="preserve">Verificar si el candidato a asignar no se encuentra ya registrado como </w:t>
            </w:r>
            <w:r w:rsidR="00A630BA">
              <w:rPr>
                <w:rFonts w:eastAsia="Times New Roman"/>
                <w:szCs w:val="24"/>
              </w:rPr>
              <w:t>participante</w:t>
            </w:r>
            <w:r>
              <w:rPr>
                <w:rFonts w:eastAsia="Times New Roman"/>
                <w:szCs w:val="24"/>
              </w:rPr>
              <w:t xml:space="preserve"> en el mismo evento.</w:t>
            </w:r>
          </w:p>
          <w:p w14:paraId="2AE2443D" w14:textId="77777777" w:rsidR="00D6384C" w:rsidRPr="00434AE0" w:rsidRDefault="00D6384C"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4560A7BC" w14:textId="77777777" w:rsidR="00D6384C" w:rsidRPr="00D6384C" w:rsidRDefault="00D6384C" w:rsidP="00C91057">
            <w:pPr>
              <w:pStyle w:val="Prrafodelista"/>
              <w:numPr>
                <w:ilvl w:val="0"/>
                <w:numId w:val="3"/>
              </w:numPr>
              <w:spacing w:before="120" w:after="120" w:line="240" w:lineRule="auto"/>
              <w:rPr>
                <w:szCs w:val="24"/>
              </w:rPr>
            </w:pPr>
            <w:r w:rsidRPr="00D6384C">
              <w:rPr>
                <w:szCs w:val="24"/>
              </w:rPr>
              <w:t>Validar Token para consumir servicio</w:t>
            </w:r>
          </w:p>
        </w:tc>
      </w:tr>
      <w:tr w:rsidR="00D6384C" w:rsidRPr="00693AB1" w14:paraId="2E49C9D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C7BA3DA"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7123E56" w14:textId="4725C469" w:rsidR="006500BD" w:rsidRPr="006906E9" w:rsidRDefault="006500BD" w:rsidP="007E001F">
      <w:pPr>
        <w:pStyle w:val="Tablas"/>
        <w:rPr>
          <w:u w:val="single"/>
        </w:rPr>
      </w:pPr>
      <w:bookmarkStart w:id="74" w:name="_Toc73576359"/>
      <w:r w:rsidRPr="0082740C">
        <w:lastRenderedPageBreak/>
        <w:t>Historias de Usuario</w:t>
      </w:r>
      <w:r>
        <w:t xml:space="preserve">: </w:t>
      </w:r>
      <w:r w:rsidRPr="00E6448D">
        <w:t>Permitir Registr</w:t>
      </w:r>
      <w:r>
        <w:t>o masivo</w:t>
      </w:r>
      <w:r w:rsidRPr="00E6448D">
        <w:t xml:space="preserve"> </w:t>
      </w:r>
      <w:r>
        <w:t>participante</w:t>
      </w:r>
      <w:r w:rsidRPr="00E6448D">
        <w:t xml:space="preserve"> al evento</w:t>
      </w:r>
      <w:bookmarkEnd w:id="7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C7C2F35"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1EE428F"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790A242" w14:textId="77777777" w:rsidTr="00E21492">
        <w:tc>
          <w:tcPr>
            <w:tcW w:w="3858" w:type="dxa"/>
            <w:tcBorders>
              <w:top w:val="single" w:sz="4" w:space="0" w:color="auto"/>
            </w:tcBorders>
          </w:tcPr>
          <w:p w14:paraId="532BD420" w14:textId="3160B536" w:rsidR="006500BD" w:rsidRPr="00A630BA" w:rsidRDefault="006500BD"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A630BA">
              <w:rPr>
                <w:rFonts w:eastAsia="Times New Roman"/>
                <w:szCs w:val="24"/>
              </w:rPr>
              <w:t>2</w:t>
            </w:r>
            <w:r w:rsidR="002544FA">
              <w:rPr>
                <w:rFonts w:eastAsia="Times New Roman"/>
                <w:szCs w:val="24"/>
              </w:rPr>
              <w:t>7</w:t>
            </w:r>
          </w:p>
        </w:tc>
        <w:tc>
          <w:tcPr>
            <w:tcW w:w="5253" w:type="dxa"/>
            <w:tcBorders>
              <w:top w:val="single" w:sz="4" w:space="0" w:color="auto"/>
            </w:tcBorders>
          </w:tcPr>
          <w:p w14:paraId="5375C197" w14:textId="385DD563"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704571" w:rsidRPr="00704571">
              <w:rPr>
                <w:i/>
                <w:szCs w:val="24"/>
              </w:rPr>
              <w:t>Permitir Registro masivo participante al evento</w:t>
            </w:r>
            <w:r w:rsidR="00704571">
              <w:rPr>
                <w:i/>
                <w:szCs w:val="24"/>
              </w:rPr>
              <w:t>.</w:t>
            </w:r>
          </w:p>
        </w:tc>
      </w:tr>
      <w:tr w:rsidR="006500BD" w:rsidRPr="00693AB1" w14:paraId="03416EAC" w14:textId="77777777" w:rsidTr="00E21492">
        <w:tc>
          <w:tcPr>
            <w:tcW w:w="3858" w:type="dxa"/>
          </w:tcPr>
          <w:p w14:paraId="32ADA71A"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F0643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361A6568" w14:textId="77777777" w:rsidTr="00E21492">
        <w:tc>
          <w:tcPr>
            <w:tcW w:w="3858" w:type="dxa"/>
          </w:tcPr>
          <w:p w14:paraId="003F640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AEDF69B"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2794AFF7" w14:textId="77777777" w:rsidTr="00E21492">
        <w:tc>
          <w:tcPr>
            <w:tcW w:w="9111" w:type="dxa"/>
            <w:gridSpan w:val="2"/>
            <w:tcBorders>
              <w:bottom w:val="single" w:sz="4" w:space="0" w:color="auto"/>
            </w:tcBorders>
          </w:tcPr>
          <w:p w14:paraId="2DB10CD7" w14:textId="7E9E418E"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de </w:t>
            </w:r>
            <w:r w:rsidR="00704571">
              <w:rPr>
                <w:rFonts w:eastAsia="Times New Roman"/>
                <w:szCs w:val="24"/>
              </w:rPr>
              <w:t>manera</w:t>
            </w:r>
            <w:r>
              <w:rPr>
                <w:rFonts w:eastAsia="Times New Roman"/>
                <w:szCs w:val="24"/>
              </w:rPr>
              <w:t xml:space="preserve"> masiva mediante correos electrónicos, estos participantes</w:t>
            </w:r>
            <w:r w:rsidR="00704571">
              <w:rPr>
                <w:rFonts w:eastAsia="Times New Roman"/>
                <w:szCs w:val="24"/>
              </w:rPr>
              <w:t xml:space="preserve"> no necesariamente</w:t>
            </w:r>
            <w:r>
              <w:rPr>
                <w:rFonts w:eastAsia="Times New Roman"/>
                <w:szCs w:val="24"/>
              </w:rPr>
              <w:t xml:space="preserve"> deben estar registrados previamente</w:t>
            </w:r>
            <w:r w:rsidR="00704571">
              <w:rPr>
                <w:rFonts w:eastAsia="Times New Roman"/>
                <w:szCs w:val="24"/>
              </w:rPr>
              <w:t xml:space="preserve"> en el sistema</w:t>
            </w:r>
            <w:r>
              <w:rPr>
                <w:rFonts w:eastAsia="Times New Roman"/>
                <w:szCs w:val="24"/>
              </w:rPr>
              <w:t>.</w:t>
            </w:r>
          </w:p>
          <w:p w14:paraId="7C466792" w14:textId="039775DB"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34005994" w14:textId="042F1D3C" w:rsidR="006500BD" w:rsidRPr="000D30BE" w:rsidRDefault="006500BD" w:rsidP="008F7D2B">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5C245DF1" w14:textId="77777777" w:rsidR="000D30BE" w:rsidRPr="00434AE0" w:rsidRDefault="000D30BE" w:rsidP="000D30BE">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1E812991" w14:textId="7A34BE37" w:rsidR="000D30BE" w:rsidRPr="00434AE0" w:rsidRDefault="000D30BE" w:rsidP="000D30BE">
            <w:pPr>
              <w:numPr>
                <w:ilvl w:val="0"/>
                <w:numId w:val="3"/>
              </w:numPr>
              <w:spacing w:before="120" w:after="120" w:line="240" w:lineRule="auto"/>
              <w:contextualSpacing/>
              <w:rPr>
                <w:szCs w:val="24"/>
              </w:rPr>
            </w:pPr>
            <w:r w:rsidRPr="00D6384C">
              <w:rPr>
                <w:szCs w:val="24"/>
              </w:rPr>
              <w:t>Validar Token para consumir servicio</w:t>
            </w:r>
          </w:p>
          <w:p w14:paraId="0C796141" w14:textId="77777777" w:rsidR="006500BD" w:rsidRPr="00E6448D" w:rsidRDefault="006500BD" w:rsidP="00E21492">
            <w:pPr>
              <w:spacing w:before="120" w:after="120" w:line="240" w:lineRule="auto"/>
              <w:ind w:left="720" w:firstLine="0"/>
              <w:contextualSpacing/>
              <w:rPr>
                <w:szCs w:val="24"/>
              </w:rPr>
            </w:pPr>
          </w:p>
        </w:tc>
      </w:tr>
      <w:tr w:rsidR="006500BD" w:rsidRPr="00693AB1" w14:paraId="49218F33"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E2F56CC"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D61163D" w14:textId="5F677177" w:rsidR="00AE1C0E" w:rsidRPr="006906E9" w:rsidRDefault="00AE1C0E" w:rsidP="00AE1C0E">
      <w:pPr>
        <w:pStyle w:val="Tablas"/>
        <w:rPr>
          <w:u w:val="single"/>
        </w:rPr>
      </w:pPr>
      <w:bookmarkStart w:id="75" w:name="_Toc73576360"/>
      <w:r w:rsidRPr="0082740C">
        <w:t>Historias de Usuario</w:t>
      </w:r>
      <w:r>
        <w:t xml:space="preserve">: </w:t>
      </w:r>
      <w:r w:rsidRPr="003D1044">
        <w:t xml:space="preserve">Permitir </w:t>
      </w:r>
      <w:r>
        <w:t>guardar</w:t>
      </w:r>
      <w:r w:rsidRPr="003D1044">
        <w:t xml:space="preserve"> </w:t>
      </w:r>
      <w:r>
        <w:t>imagen en los datos del evento.</w:t>
      </w:r>
      <w:bookmarkEnd w:id="7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E1C0E" w:rsidRPr="00693AB1" w14:paraId="6EBA97B8"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09EFF73" w14:textId="77777777" w:rsidR="00AE1C0E" w:rsidRPr="006412E0" w:rsidRDefault="00AE1C0E" w:rsidP="00C91057">
            <w:pPr>
              <w:spacing w:before="120" w:after="120" w:line="240" w:lineRule="auto"/>
              <w:ind w:firstLine="0"/>
              <w:rPr>
                <w:rFonts w:eastAsia="Times New Roman"/>
                <w:szCs w:val="24"/>
              </w:rPr>
            </w:pPr>
            <w:r w:rsidRPr="006412E0">
              <w:rPr>
                <w:rFonts w:eastAsia="Times New Roman"/>
                <w:szCs w:val="24"/>
              </w:rPr>
              <w:t>HISTORIA DE USUARIO</w:t>
            </w:r>
          </w:p>
        </w:tc>
      </w:tr>
      <w:tr w:rsidR="00AE1C0E" w:rsidRPr="00693AB1" w14:paraId="4C2849A0" w14:textId="77777777" w:rsidTr="00C91057">
        <w:tc>
          <w:tcPr>
            <w:tcW w:w="3858" w:type="dxa"/>
            <w:tcBorders>
              <w:top w:val="single" w:sz="4" w:space="0" w:color="auto"/>
            </w:tcBorders>
          </w:tcPr>
          <w:p w14:paraId="075B6FD9" w14:textId="40998080" w:rsidR="00AE1C0E" w:rsidRPr="00886756" w:rsidRDefault="00AE1C0E"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DC466E">
              <w:rPr>
                <w:rFonts w:eastAsia="Times New Roman"/>
                <w:szCs w:val="24"/>
              </w:rPr>
              <w:t>2</w:t>
            </w:r>
            <w:r w:rsidR="002544FA">
              <w:rPr>
                <w:rFonts w:eastAsia="Times New Roman"/>
                <w:szCs w:val="24"/>
              </w:rPr>
              <w:t>8</w:t>
            </w:r>
          </w:p>
        </w:tc>
        <w:tc>
          <w:tcPr>
            <w:tcW w:w="5253" w:type="dxa"/>
            <w:tcBorders>
              <w:top w:val="single" w:sz="4" w:space="0" w:color="auto"/>
            </w:tcBorders>
          </w:tcPr>
          <w:p w14:paraId="59DE9C8A" w14:textId="67185DA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AE1C0E">
              <w:rPr>
                <w:i/>
                <w:szCs w:val="24"/>
              </w:rPr>
              <w:t>Permitir guardar imagen en los datos del evento.</w:t>
            </w:r>
          </w:p>
        </w:tc>
      </w:tr>
      <w:tr w:rsidR="00AE1C0E" w:rsidRPr="00693AB1" w14:paraId="76F2520F" w14:textId="77777777" w:rsidTr="00C91057">
        <w:tc>
          <w:tcPr>
            <w:tcW w:w="3858" w:type="dxa"/>
          </w:tcPr>
          <w:p w14:paraId="409D63C1" w14:textId="5E2E91BA" w:rsidR="00AE1C0E" w:rsidRPr="006500BD" w:rsidRDefault="00AE1C0E"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58168A">
              <w:rPr>
                <w:rFonts w:eastAsia="Times New Roman"/>
                <w:bCs/>
                <w:szCs w:val="24"/>
              </w:rPr>
              <w:t xml:space="preserve">Administrador </w:t>
            </w:r>
          </w:p>
        </w:tc>
        <w:tc>
          <w:tcPr>
            <w:tcW w:w="5253" w:type="dxa"/>
          </w:tcPr>
          <w:p w14:paraId="7108BAC7"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E1C0E" w:rsidRPr="00693AB1" w14:paraId="130DA1F7" w14:textId="77777777" w:rsidTr="00C91057">
        <w:tc>
          <w:tcPr>
            <w:tcW w:w="3858" w:type="dxa"/>
          </w:tcPr>
          <w:p w14:paraId="49430DB3"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2C71566F" w14:textId="77777777" w:rsidR="00AE1C0E" w:rsidRPr="00693AB1" w:rsidRDefault="00AE1C0E"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E1C0E" w:rsidRPr="00693AB1" w14:paraId="17825CC2" w14:textId="77777777" w:rsidTr="00C91057">
        <w:tc>
          <w:tcPr>
            <w:tcW w:w="9111" w:type="dxa"/>
            <w:gridSpan w:val="2"/>
            <w:tcBorders>
              <w:bottom w:val="single" w:sz="4" w:space="0" w:color="auto"/>
            </w:tcBorders>
          </w:tcPr>
          <w:p w14:paraId="0D0B38B5" w14:textId="40DA0C16" w:rsidR="00AE1C0E" w:rsidRDefault="00AE1C0E"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creador de eventos debe poder subir una imagen </w:t>
            </w:r>
            <w:r w:rsidR="00DC466E">
              <w:rPr>
                <w:rFonts w:eastAsia="Times New Roman"/>
                <w:bCs/>
                <w:szCs w:val="24"/>
              </w:rPr>
              <w:t>relacionada al evento, la cual podrá ser devuelta en la consulta de eventos.</w:t>
            </w:r>
          </w:p>
          <w:p w14:paraId="028B1F2C" w14:textId="77777777" w:rsidR="00AE1C0E" w:rsidRDefault="00AE1C0E" w:rsidP="00C91057">
            <w:pPr>
              <w:numPr>
                <w:ilvl w:val="0"/>
                <w:numId w:val="3"/>
              </w:numPr>
              <w:spacing w:before="120" w:after="120" w:line="240" w:lineRule="auto"/>
              <w:contextualSpacing/>
              <w:rPr>
                <w:szCs w:val="24"/>
              </w:rPr>
            </w:pPr>
            <w:r>
              <w:rPr>
                <w:szCs w:val="24"/>
              </w:rPr>
              <w:t>Crear módulo para guardar imágenes en el servidor.</w:t>
            </w:r>
          </w:p>
          <w:p w14:paraId="2E377CEE" w14:textId="77777777" w:rsidR="00AE1C0E" w:rsidRDefault="00AE1C0E" w:rsidP="00C91057">
            <w:pPr>
              <w:numPr>
                <w:ilvl w:val="0"/>
                <w:numId w:val="3"/>
              </w:numPr>
              <w:spacing w:before="120" w:after="120" w:line="240" w:lineRule="auto"/>
              <w:contextualSpacing/>
              <w:rPr>
                <w:szCs w:val="24"/>
              </w:rPr>
            </w:pPr>
            <w:r>
              <w:rPr>
                <w:szCs w:val="24"/>
              </w:rPr>
              <w:t>Recuperar links de imágenes en consulta.</w:t>
            </w:r>
          </w:p>
          <w:p w14:paraId="21C074CE" w14:textId="786E556E" w:rsidR="00AE1C0E" w:rsidRDefault="00AE1C0E" w:rsidP="00C91057">
            <w:pPr>
              <w:numPr>
                <w:ilvl w:val="0"/>
                <w:numId w:val="3"/>
              </w:numPr>
              <w:spacing w:before="120" w:after="120" w:line="240" w:lineRule="auto"/>
              <w:contextualSpacing/>
              <w:rPr>
                <w:szCs w:val="24"/>
              </w:rPr>
            </w:pPr>
            <w:r>
              <w:rPr>
                <w:szCs w:val="24"/>
              </w:rPr>
              <w:t>Evitar redundancia en imágenes.</w:t>
            </w:r>
          </w:p>
          <w:p w14:paraId="41AFFBBB" w14:textId="7CE68A2E" w:rsidR="00DC466E" w:rsidRPr="00434AE0" w:rsidRDefault="00DC466E" w:rsidP="00DC466E">
            <w:pPr>
              <w:numPr>
                <w:ilvl w:val="0"/>
                <w:numId w:val="3"/>
              </w:numPr>
              <w:spacing w:before="120" w:after="120" w:line="240" w:lineRule="auto"/>
              <w:contextualSpacing/>
              <w:rPr>
                <w:szCs w:val="24"/>
              </w:rPr>
            </w:pPr>
            <w:r>
              <w:rPr>
                <w:rFonts w:eastAsia="Times New Roman"/>
                <w:szCs w:val="24"/>
              </w:rPr>
              <w:t>Verificar que el usuario que consume el servicio es creador en el evento.</w:t>
            </w:r>
          </w:p>
          <w:p w14:paraId="3BD05093" w14:textId="2263AABA" w:rsidR="00DC466E" w:rsidRPr="00DC466E" w:rsidRDefault="00DC466E" w:rsidP="00DC466E">
            <w:pPr>
              <w:numPr>
                <w:ilvl w:val="0"/>
                <w:numId w:val="3"/>
              </w:numPr>
              <w:spacing w:before="120" w:after="120" w:line="240" w:lineRule="auto"/>
              <w:contextualSpacing/>
              <w:rPr>
                <w:szCs w:val="24"/>
              </w:rPr>
            </w:pPr>
            <w:r w:rsidRPr="00D6384C">
              <w:rPr>
                <w:szCs w:val="24"/>
              </w:rPr>
              <w:t>Validar Token para consumir servicio</w:t>
            </w:r>
          </w:p>
          <w:p w14:paraId="6F4DD21C" w14:textId="77777777" w:rsidR="00AE1C0E" w:rsidRPr="00270B62" w:rsidRDefault="00AE1C0E" w:rsidP="00C91057">
            <w:pPr>
              <w:spacing w:before="120" w:after="120" w:line="240" w:lineRule="auto"/>
              <w:ind w:left="360" w:firstLine="0"/>
              <w:contextualSpacing/>
              <w:rPr>
                <w:szCs w:val="24"/>
                <w:u w:val="single"/>
              </w:rPr>
            </w:pPr>
          </w:p>
        </w:tc>
      </w:tr>
      <w:tr w:rsidR="00AE1C0E" w:rsidRPr="00693AB1" w14:paraId="04AB664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F2D3732"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582669B" w14:textId="4DFBB8D3" w:rsidR="005C03F5" w:rsidRPr="006906E9" w:rsidRDefault="005C03F5" w:rsidP="005C03F5">
      <w:pPr>
        <w:pStyle w:val="Tablas"/>
        <w:rPr>
          <w:u w:val="single"/>
        </w:rPr>
      </w:pPr>
      <w:bookmarkStart w:id="76" w:name="_Toc73576361"/>
      <w:r w:rsidRPr="0082740C">
        <w:lastRenderedPageBreak/>
        <w:t>Historias de Usuario</w:t>
      </w:r>
      <w:r>
        <w:t xml:space="preserve">: </w:t>
      </w:r>
      <w:r w:rsidRPr="00E6448D">
        <w:t xml:space="preserve">Permitir </w:t>
      </w:r>
      <w:r w:rsidR="0058168A">
        <w:t>activar o desactivar candidatos del evento.</w:t>
      </w:r>
      <w:bookmarkEnd w:id="7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5C03F5" w:rsidRPr="00693AB1" w14:paraId="46068FC5"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36A72A17" w14:textId="77777777" w:rsidR="005C03F5" w:rsidRPr="006412E0" w:rsidRDefault="005C03F5" w:rsidP="00C91057">
            <w:pPr>
              <w:spacing w:before="120" w:after="120" w:line="240" w:lineRule="auto"/>
              <w:ind w:firstLine="0"/>
              <w:rPr>
                <w:rFonts w:eastAsia="Times New Roman"/>
                <w:szCs w:val="24"/>
              </w:rPr>
            </w:pPr>
            <w:r w:rsidRPr="006412E0">
              <w:rPr>
                <w:rFonts w:eastAsia="Times New Roman"/>
                <w:szCs w:val="24"/>
              </w:rPr>
              <w:t>HISTORIA DE USUARIO</w:t>
            </w:r>
          </w:p>
        </w:tc>
      </w:tr>
      <w:tr w:rsidR="005C03F5" w:rsidRPr="00693AB1" w14:paraId="23DDA6D6" w14:textId="77777777" w:rsidTr="00C91057">
        <w:tc>
          <w:tcPr>
            <w:tcW w:w="3858" w:type="dxa"/>
            <w:tcBorders>
              <w:top w:val="single" w:sz="4" w:space="0" w:color="auto"/>
            </w:tcBorders>
          </w:tcPr>
          <w:p w14:paraId="04C64320" w14:textId="229DDAD0"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2544FA">
              <w:rPr>
                <w:rFonts w:eastAsia="Times New Roman"/>
                <w:szCs w:val="24"/>
              </w:rPr>
              <w:t>29</w:t>
            </w:r>
          </w:p>
        </w:tc>
        <w:tc>
          <w:tcPr>
            <w:tcW w:w="5253" w:type="dxa"/>
            <w:tcBorders>
              <w:top w:val="single" w:sz="4" w:space="0" w:color="auto"/>
            </w:tcBorders>
          </w:tcPr>
          <w:p w14:paraId="4509CBD6" w14:textId="53DC8A75"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830DA1" w:rsidRPr="00830DA1">
              <w:rPr>
                <w:i/>
                <w:szCs w:val="24"/>
              </w:rPr>
              <w:t>Permitir activar o desactivar candidatos del evento.</w:t>
            </w:r>
          </w:p>
        </w:tc>
      </w:tr>
      <w:tr w:rsidR="005C03F5" w:rsidRPr="00693AB1" w14:paraId="26AD4E60" w14:textId="77777777" w:rsidTr="00C91057">
        <w:tc>
          <w:tcPr>
            <w:tcW w:w="3858" w:type="dxa"/>
          </w:tcPr>
          <w:p w14:paraId="09562E45"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39CE54"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5C03F5" w:rsidRPr="00693AB1" w14:paraId="186D3914" w14:textId="77777777" w:rsidTr="00C91057">
        <w:tc>
          <w:tcPr>
            <w:tcW w:w="3858" w:type="dxa"/>
          </w:tcPr>
          <w:p w14:paraId="61A474E4"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D253B9F" w14:textId="77777777" w:rsidR="005C03F5" w:rsidRPr="00693AB1" w:rsidRDefault="005C03F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5C03F5" w:rsidRPr="00693AB1" w14:paraId="44ED70E3" w14:textId="77777777" w:rsidTr="00C91057">
        <w:tc>
          <w:tcPr>
            <w:tcW w:w="9111" w:type="dxa"/>
            <w:gridSpan w:val="2"/>
            <w:tcBorders>
              <w:bottom w:val="single" w:sz="4" w:space="0" w:color="auto"/>
            </w:tcBorders>
          </w:tcPr>
          <w:p w14:paraId="3133608D" w14:textId="05CB5C2E"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w:t>
            </w:r>
            <w:r w:rsidR="00830DA1">
              <w:rPr>
                <w:rFonts w:eastAsia="Times New Roman"/>
                <w:szCs w:val="24"/>
              </w:rPr>
              <w:t>debe poder</w:t>
            </w:r>
            <w:r>
              <w:rPr>
                <w:rFonts w:eastAsia="Times New Roman"/>
                <w:szCs w:val="24"/>
              </w:rPr>
              <w:t xml:space="preserve"> </w:t>
            </w:r>
            <w:r w:rsidR="00830DA1">
              <w:rPr>
                <w:rFonts w:eastAsia="Times New Roman"/>
                <w:szCs w:val="24"/>
              </w:rPr>
              <w:t>activar o desactivar los candidatos que están registrados en el evento.</w:t>
            </w:r>
          </w:p>
          <w:p w14:paraId="1B0BC21D" w14:textId="65EA293D" w:rsidR="005C03F5" w:rsidRPr="00E6448D" w:rsidRDefault="005C03F5" w:rsidP="00C91057">
            <w:pPr>
              <w:numPr>
                <w:ilvl w:val="0"/>
                <w:numId w:val="3"/>
              </w:numPr>
              <w:spacing w:before="120" w:after="120" w:line="240" w:lineRule="auto"/>
              <w:contextualSpacing/>
              <w:rPr>
                <w:szCs w:val="24"/>
              </w:rPr>
            </w:pPr>
            <w:r>
              <w:rPr>
                <w:rFonts w:eastAsia="Times New Roman"/>
                <w:szCs w:val="24"/>
              </w:rPr>
              <w:t xml:space="preserve">Verificar si el candidato a </w:t>
            </w:r>
            <w:r w:rsidR="00830DA1">
              <w:rPr>
                <w:rFonts w:eastAsia="Times New Roman"/>
                <w:szCs w:val="24"/>
              </w:rPr>
              <w:t>desactivar</w:t>
            </w:r>
            <w:r>
              <w:rPr>
                <w:rFonts w:eastAsia="Times New Roman"/>
                <w:szCs w:val="24"/>
              </w:rPr>
              <w:t xml:space="preserve"> existe registrado.</w:t>
            </w:r>
          </w:p>
          <w:p w14:paraId="22369ED9" w14:textId="31F42EC9" w:rsidR="005C03F5" w:rsidRPr="00D06030" w:rsidRDefault="005C03F5"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288D7F06" w14:textId="77777777" w:rsidR="00D06030" w:rsidRPr="00434AE0" w:rsidRDefault="00D06030" w:rsidP="00D06030">
            <w:pPr>
              <w:numPr>
                <w:ilvl w:val="0"/>
                <w:numId w:val="3"/>
              </w:numPr>
              <w:spacing w:before="120" w:after="120" w:line="240" w:lineRule="auto"/>
              <w:contextualSpacing/>
              <w:rPr>
                <w:szCs w:val="24"/>
              </w:rPr>
            </w:pPr>
            <w:r>
              <w:rPr>
                <w:rFonts w:eastAsia="Times New Roman"/>
                <w:szCs w:val="24"/>
              </w:rPr>
              <w:t>Verificar que el evento no haya empezado.</w:t>
            </w:r>
          </w:p>
          <w:p w14:paraId="2478AF65" w14:textId="5B14573B" w:rsidR="005C03F5" w:rsidRPr="00D06030" w:rsidRDefault="00D06030" w:rsidP="00D06030">
            <w:pPr>
              <w:numPr>
                <w:ilvl w:val="0"/>
                <w:numId w:val="3"/>
              </w:numPr>
              <w:spacing w:before="120" w:after="120" w:line="240" w:lineRule="auto"/>
              <w:contextualSpacing/>
              <w:rPr>
                <w:szCs w:val="24"/>
              </w:rPr>
            </w:pPr>
            <w:r w:rsidRPr="00D6384C">
              <w:rPr>
                <w:szCs w:val="24"/>
              </w:rPr>
              <w:t>Validar Token para consumir servicio</w:t>
            </w:r>
          </w:p>
        </w:tc>
      </w:tr>
      <w:tr w:rsidR="005C03F5" w:rsidRPr="00693AB1" w14:paraId="674A795F"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4107AF8"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7AF987F" w14:textId="18FDA7F7" w:rsidR="00830DA1" w:rsidRPr="006906E9" w:rsidRDefault="00830DA1" w:rsidP="00830DA1">
      <w:pPr>
        <w:pStyle w:val="Tablas"/>
        <w:rPr>
          <w:u w:val="single"/>
        </w:rPr>
      </w:pPr>
      <w:bookmarkStart w:id="77" w:name="_Toc73576362"/>
      <w:r w:rsidRPr="0082740C">
        <w:t>Historias de Usuario</w:t>
      </w:r>
      <w:r>
        <w:t xml:space="preserve">: </w:t>
      </w:r>
      <w:r w:rsidRPr="00E6448D">
        <w:t xml:space="preserve">Permitir </w:t>
      </w:r>
      <w:r>
        <w:t xml:space="preserve">activar o desactivar </w:t>
      </w:r>
      <w:r w:rsidR="00D06030">
        <w:t>participantes</w:t>
      </w:r>
      <w:r>
        <w:t xml:space="preserve"> del evento.</w:t>
      </w:r>
      <w:bookmarkEnd w:id="7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830DA1" w:rsidRPr="00693AB1" w14:paraId="7676EFA7"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67A21FE" w14:textId="77777777" w:rsidR="00830DA1" w:rsidRPr="006412E0" w:rsidRDefault="00830DA1" w:rsidP="00C91057">
            <w:pPr>
              <w:spacing w:before="120" w:after="120" w:line="240" w:lineRule="auto"/>
              <w:ind w:firstLine="0"/>
              <w:rPr>
                <w:rFonts w:eastAsia="Times New Roman"/>
                <w:szCs w:val="24"/>
              </w:rPr>
            </w:pPr>
            <w:r w:rsidRPr="006412E0">
              <w:rPr>
                <w:rFonts w:eastAsia="Times New Roman"/>
                <w:szCs w:val="24"/>
              </w:rPr>
              <w:t>HISTORIA DE USUARIO</w:t>
            </w:r>
          </w:p>
        </w:tc>
      </w:tr>
      <w:tr w:rsidR="00830DA1" w:rsidRPr="00693AB1" w14:paraId="5BF11E48" w14:textId="77777777" w:rsidTr="00C91057">
        <w:tc>
          <w:tcPr>
            <w:tcW w:w="3858" w:type="dxa"/>
            <w:tcBorders>
              <w:top w:val="single" w:sz="4" w:space="0" w:color="auto"/>
            </w:tcBorders>
          </w:tcPr>
          <w:p w14:paraId="4BD4C677" w14:textId="5DCBFDD8"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9B5679">
              <w:rPr>
                <w:rFonts w:eastAsia="Times New Roman"/>
                <w:szCs w:val="24"/>
              </w:rPr>
              <w:t>3</w:t>
            </w:r>
            <w:r w:rsidR="002544FA">
              <w:rPr>
                <w:rFonts w:eastAsia="Times New Roman"/>
                <w:szCs w:val="24"/>
              </w:rPr>
              <w:t>0</w:t>
            </w:r>
          </w:p>
        </w:tc>
        <w:tc>
          <w:tcPr>
            <w:tcW w:w="5253" w:type="dxa"/>
            <w:tcBorders>
              <w:top w:val="single" w:sz="4" w:space="0" w:color="auto"/>
            </w:tcBorders>
          </w:tcPr>
          <w:p w14:paraId="3CCE932E" w14:textId="19C1D39F"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D06030" w:rsidRPr="00D06030">
              <w:rPr>
                <w:i/>
                <w:szCs w:val="24"/>
              </w:rPr>
              <w:t>Permitir activar o desactivar participantes del evento</w:t>
            </w:r>
          </w:p>
        </w:tc>
      </w:tr>
      <w:tr w:rsidR="00830DA1" w:rsidRPr="00693AB1" w14:paraId="5685BBAF" w14:textId="77777777" w:rsidTr="00C91057">
        <w:tc>
          <w:tcPr>
            <w:tcW w:w="3858" w:type="dxa"/>
          </w:tcPr>
          <w:p w14:paraId="4C239070"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0B690231"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830DA1" w:rsidRPr="00693AB1" w14:paraId="50467408" w14:textId="77777777" w:rsidTr="00C91057">
        <w:tc>
          <w:tcPr>
            <w:tcW w:w="3858" w:type="dxa"/>
          </w:tcPr>
          <w:p w14:paraId="637E1704"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745EA9D" w14:textId="77777777" w:rsidR="00830DA1" w:rsidRPr="00693AB1" w:rsidRDefault="00830DA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830DA1" w:rsidRPr="00693AB1" w14:paraId="36DBD7F5" w14:textId="77777777" w:rsidTr="00C91057">
        <w:tc>
          <w:tcPr>
            <w:tcW w:w="9111" w:type="dxa"/>
            <w:gridSpan w:val="2"/>
            <w:tcBorders>
              <w:bottom w:val="single" w:sz="4" w:space="0" w:color="auto"/>
            </w:tcBorders>
          </w:tcPr>
          <w:p w14:paraId="39DE3F6F" w14:textId="1FA3F624"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debe poder activar o desactivar los </w:t>
            </w:r>
            <w:r w:rsidR="00D06030">
              <w:rPr>
                <w:rFonts w:eastAsia="Times New Roman"/>
                <w:szCs w:val="24"/>
              </w:rPr>
              <w:t>participantes</w:t>
            </w:r>
            <w:r>
              <w:rPr>
                <w:rFonts w:eastAsia="Times New Roman"/>
                <w:szCs w:val="24"/>
              </w:rPr>
              <w:t xml:space="preserve"> que están registrados en el evento.</w:t>
            </w:r>
          </w:p>
          <w:p w14:paraId="1E3447B7" w14:textId="77777777" w:rsidR="00830DA1" w:rsidRPr="00E6448D" w:rsidRDefault="00830DA1" w:rsidP="00C91057">
            <w:pPr>
              <w:numPr>
                <w:ilvl w:val="0"/>
                <w:numId w:val="3"/>
              </w:numPr>
              <w:spacing w:before="120" w:after="120" w:line="240" w:lineRule="auto"/>
              <w:contextualSpacing/>
              <w:rPr>
                <w:szCs w:val="24"/>
              </w:rPr>
            </w:pPr>
            <w:r>
              <w:rPr>
                <w:rFonts w:eastAsia="Times New Roman"/>
                <w:szCs w:val="24"/>
              </w:rPr>
              <w:t>Verificar si el candidato a desactivar existe registrado.</w:t>
            </w:r>
          </w:p>
          <w:p w14:paraId="56AFE868" w14:textId="70267B6C" w:rsidR="00830DA1" w:rsidRPr="00D06030" w:rsidRDefault="00830DA1"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0F59CEDB" w14:textId="36634754" w:rsidR="00D06030" w:rsidRPr="00D06030" w:rsidRDefault="00D06030" w:rsidP="00C91057">
            <w:pPr>
              <w:numPr>
                <w:ilvl w:val="0"/>
                <w:numId w:val="3"/>
              </w:numPr>
              <w:spacing w:before="120" w:after="120" w:line="240" w:lineRule="auto"/>
              <w:contextualSpacing/>
              <w:rPr>
                <w:szCs w:val="24"/>
              </w:rPr>
            </w:pPr>
            <w:r>
              <w:rPr>
                <w:rFonts w:eastAsia="Times New Roman"/>
                <w:szCs w:val="24"/>
              </w:rPr>
              <w:t>Verificar que el evento no haya empezado.</w:t>
            </w:r>
          </w:p>
          <w:p w14:paraId="3573CF13" w14:textId="59E14278" w:rsidR="00830DA1" w:rsidRPr="00D06030" w:rsidRDefault="00D06030" w:rsidP="00D06030">
            <w:pPr>
              <w:numPr>
                <w:ilvl w:val="0"/>
                <w:numId w:val="3"/>
              </w:numPr>
              <w:spacing w:before="120" w:after="120" w:line="240" w:lineRule="auto"/>
              <w:contextualSpacing/>
              <w:rPr>
                <w:szCs w:val="24"/>
              </w:rPr>
            </w:pPr>
            <w:r w:rsidRPr="00D6384C">
              <w:rPr>
                <w:szCs w:val="24"/>
              </w:rPr>
              <w:t>Validar Token para consumir servicio</w:t>
            </w:r>
          </w:p>
        </w:tc>
      </w:tr>
      <w:tr w:rsidR="00830DA1" w:rsidRPr="00693AB1" w14:paraId="1D3F192D"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AF8937E"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B62C86C" w14:textId="77777777" w:rsidR="00830DA1" w:rsidRPr="00830DA1" w:rsidRDefault="00830DA1" w:rsidP="00B701C9">
      <w:pPr>
        <w:pStyle w:val="Tablas"/>
        <w:numPr>
          <w:ilvl w:val="0"/>
          <w:numId w:val="0"/>
        </w:numPr>
        <w:rPr>
          <w:u w:val="single"/>
        </w:rPr>
      </w:pPr>
    </w:p>
    <w:p w14:paraId="3F778B67" w14:textId="6C47D928" w:rsidR="006500BD" w:rsidRPr="006906E9" w:rsidRDefault="006500BD" w:rsidP="007E001F">
      <w:pPr>
        <w:pStyle w:val="Tablas"/>
        <w:rPr>
          <w:u w:val="single"/>
        </w:rPr>
      </w:pPr>
      <w:bookmarkStart w:id="78" w:name="_Toc73576363"/>
      <w:r w:rsidRPr="0082740C">
        <w:t>Historias de Usuario</w:t>
      </w:r>
      <w:r>
        <w:t xml:space="preserve">: </w:t>
      </w:r>
      <w:r w:rsidRPr="00E6448D">
        <w:t>Permitir Registr</w:t>
      </w:r>
      <w:r>
        <w:t>o por parte del participante</w:t>
      </w:r>
      <w:bookmarkEnd w:id="7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6FF99CD0"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82BB632"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57A9AA7" w14:textId="77777777" w:rsidTr="00E21492">
        <w:tc>
          <w:tcPr>
            <w:tcW w:w="3858" w:type="dxa"/>
            <w:tcBorders>
              <w:top w:val="single" w:sz="4" w:space="0" w:color="auto"/>
            </w:tcBorders>
          </w:tcPr>
          <w:p w14:paraId="5601D30B" w14:textId="32EE03B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B701C9">
              <w:rPr>
                <w:rFonts w:eastAsia="Times New Roman"/>
                <w:szCs w:val="24"/>
              </w:rPr>
              <w:t>3</w:t>
            </w:r>
            <w:r w:rsidR="002544FA">
              <w:rPr>
                <w:rFonts w:eastAsia="Times New Roman"/>
                <w:szCs w:val="24"/>
              </w:rPr>
              <w:t>1</w:t>
            </w:r>
          </w:p>
        </w:tc>
        <w:tc>
          <w:tcPr>
            <w:tcW w:w="5253" w:type="dxa"/>
            <w:tcBorders>
              <w:top w:val="single" w:sz="4" w:space="0" w:color="auto"/>
            </w:tcBorders>
          </w:tcPr>
          <w:p w14:paraId="1F0A3406" w14:textId="1D8CC55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o por parte del participante</w:t>
            </w:r>
          </w:p>
        </w:tc>
      </w:tr>
      <w:tr w:rsidR="006500BD" w:rsidRPr="00693AB1" w14:paraId="71922E59" w14:textId="77777777" w:rsidTr="00E21492">
        <w:tc>
          <w:tcPr>
            <w:tcW w:w="3858" w:type="dxa"/>
          </w:tcPr>
          <w:p w14:paraId="2B8BD5A8" w14:textId="3C01A94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w:t>
            </w:r>
          </w:p>
        </w:tc>
        <w:tc>
          <w:tcPr>
            <w:tcW w:w="5253" w:type="dxa"/>
          </w:tcPr>
          <w:p w14:paraId="2E905178"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538E092B" w14:textId="77777777" w:rsidTr="00E21492">
        <w:tc>
          <w:tcPr>
            <w:tcW w:w="3858" w:type="dxa"/>
          </w:tcPr>
          <w:p w14:paraId="100910A9"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D0CE7A"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41970298" w14:textId="77777777" w:rsidTr="00E21492">
        <w:tc>
          <w:tcPr>
            <w:tcW w:w="9111" w:type="dxa"/>
            <w:gridSpan w:val="2"/>
            <w:tcBorders>
              <w:bottom w:val="single" w:sz="4" w:space="0" w:color="auto"/>
            </w:tcBorders>
          </w:tcPr>
          <w:p w14:paraId="0B029137" w14:textId="1D61360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participante que aún no haya sido registrado en el sistema, deberá recibir un correo electrónico por parte del sistema con el código del evento al que fue asignado, este código deberá utilizarse para registrarse en el evento.</w:t>
            </w:r>
          </w:p>
          <w:p w14:paraId="7C898F3E" w14:textId="29CF5386" w:rsidR="006500BD" w:rsidRPr="00E6448D" w:rsidRDefault="006500BD" w:rsidP="008F7D2B">
            <w:pPr>
              <w:numPr>
                <w:ilvl w:val="0"/>
                <w:numId w:val="3"/>
              </w:numPr>
              <w:spacing w:before="120" w:after="120" w:line="240" w:lineRule="auto"/>
              <w:contextualSpacing/>
              <w:rPr>
                <w:szCs w:val="24"/>
              </w:rPr>
            </w:pPr>
            <w:r>
              <w:rPr>
                <w:rFonts w:eastAsia="Times New Roman"/>
                <w:szCs w:val="24"/>
              </w:rPr>
              <w:t>Cuando el administrador de eventos asigna al usuario que no existe registrado como participante, este recibirá un correo con el código único del evento.</w:t>
            </w:r>
          </w:p>
          <w:p w14:paraId="44493A6E" w14:textId="571F7D34"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código enviado por el usuario sea correcto.</w:t>
            </w:r>
          </w:p>
          <w:p w14:paraId="6E131CA3" w14:textId="1310FD9A"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administrador del evento haya registrado al usuario para participar.</w:t>
            </w:r>
          </w:p>
          <w:p w14:paraId="0DDDB5F8" w14:textId="5F2F7B46" w:rsidR="006500BD" w:rsidRPr="00434AE0" w:rsidRDefault="006500BD" w:rsidP="008F7D2B">
            <w:pPr>
              <w:numPr>
                <w:ilvl w:val="0"/>
                <w:numId w:val="3"/>
              </w:numPr>
              <w:spacing w:before="120" w:after="120" w:line="240" w:lineRule="auto"/>
              <w:contextualSpacing/>
              <w:rPr>
                <w:szCs w:val="24"/>
              </w:rPr>
            </w:pPr>
            <w:r>
              <w:rPr>
                <w:rFonts w:eastAsia="Times New Roman"/>
                <w:szCs w:val="24"/>
              </w:rPr>
              <w:t>Validar que el evento permita acceso libre.</w:t>
            </w:r>
          </w:p>
          <w:p w14:paraId="48536002" w14:textId="77777777" w:rsidR="006500BD" w:rsidRPr="00E6448D" w:rsidRDefault="006500BD" w:rsidP="00E21492">
            <w:pPr>
              <w:spacing w:before="120" w:after="120" w:line="240" w:lineRule="auto"/>
              <w:ind w:left="720" w:firstLine="0"/>
              <w:contextualSpacing/>
              <w:rPr>
                <w:szCs w:val="24"/>
              </w:rPr>
            </w:pPr>
          </w:p>
        </w:tc>
      </w:tr>
      <w:tr w:rsidR="006500BD" w:rsidRPr="00693AB1" w14:paraId="3BDCD58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94B613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0315878" w14:textId="77777777" w:rsidR="00B701C9" w:rsidRPr="006906E9" w:rsidRDefault="00B701C9" w:rsidP="00B701C9">
      <w:pPr>
        <w:pStyle w:val="Tablas"/>
        <w:rPr>
          <w:u w:val="single"/>
        </w:rPr>
      </w:pPr>
      <w:bookmarkStart w:id="79" w:name="_Toc73576364"/>
      <w:r w:rsidRPr="0082740C">
        <w:t>Historias de Usuario</w:t>
      </w:r>
      <w:r>
        <w:t xml:space="preserve">: </w:t>
      </w:r>
      <w:r w:rsidRPr="00270B62">
        <w:t xml:space="preserve">Permitir </w:t>
      </w:r>
      <w:r>
        <w:t>a los participantes votar</w:t>
      </w:r>
      <w:bookmarkEnd w:id="7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B701C9" w:rsidRPr="00693AB1" w14:paraId="4E1F03A5"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01B9B3B" w14:textId="77777777" w:rsidR="00B701C9" w:rsidRPr="006412E0" w:rsidRDefault="00B701C9" w:rsidP="00C91057">
            <w:pPr>
              <w:spacing w:before="120" w:after="120" w:line="240" w:lineRule="auto"/>
              <w:ind w:firstLine="0"/>
              <w:rPr>
                <w:rFonts w:eastAsia="Times New Roman"/>
                <w:szCs w:val="24"/>
              </w:rPr>
            </w:pPr>
            <w:r w:rsidRPr="006412E0">
              <w:rPr>
                <w:rFonts w:eastAsia="Times New Roman"/>
                <w:szCs w:val="24"/>
              </w:rPr>
              <w:t>HISTORIA DE USUARIO</w:t>
            </w:r>
          </w:p>
        </w:tc>
      </w:tr>
      <w:tr w:rsidR="00B701C9" w:rsidRPr="00693AB1" w14:paraId="2B1B0618" w14:textId="77777777" w:rsidTr="00C91057">
        <w:tc>
          <w:tcPr>
            <w:tcW w:w="3858" w:type="dxa"/>
            <w:tcBorders>
              <w:top w:val="single" w:sz="4" w:space="0" w:color="auto"/>
            </w:tcBorders>
          </w:tcPr>
          <w:p w14:paraId="16DBA949" w14:textId="40618CA6" w:rsidR="00B701C9" w:rsidRPr="006500BD" w:rsidRDefault="00B701C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3</w:t>
            </w:r>
            <w:r w:rsidR="002544FA">
              <w:rPr>
                <w:rFonts w:eastAsia="Times New Roman"/>
                <w:szCs w:val="24"/>
              </w:rPr>
              <w:t>2</w:t>
            </w:r>
          </w:p>
        </w:tc>
        <w:tc>
          <w:tcPr>
            <w:tcW w:w="5253" w:type="dxa"/>
            <w:tcBorders>
              <w:top w:val="single" w:sz="4" w:space="0" w:color="auto"/>
            </w:tcBorders>
          </w:tcPr>
          <w:p w14:paraId="03FA0EEB" w14:textId="0615704F"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 los participantes vota</w:t>
            </w:r>
            <w:r w:rsidR="00391148">
              <w:rPr>
                <w:i/>
                <w:szCs w:val="24"/>
              </w:rPr>
              <w:t>r</w:t>
            </w:r>
            <w:r>
              <w:rPr>
                <w:i/>
                <w:szCs w:val="24"/>
              </w:rPr>
              <w:t>.</w:t>
            </w:r>
          </w:p>
        </w:tc>
      </w:tr>
      <w:tr w:rsidR="00B701C9" w:rsidRPr="00693AB1" w14:paraId="0C16B609" w14:textId="77777777" w:rsidTr="00C91057">
        <w:tc>
          <w:tcPr>
            <w:tcW w:w="3858" w:type="dxa"/>
          </w:tcPr>
          <w:p w14:paraId="46C58D73" w14:textId="77777777" w:rsidR="00B701C9" w:rsidRPr="006500BD" w:rsidRDefault="00B701C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Participantes</w:t>
            </w:r>
          </w:p>
        </w:tc>
        <w:tc>
          <w:tcPr>
            <w:tcW w:w="5253" w:type="dxa"/>
          </w:tcPr>
          <w:p w14:paraId="23D0609A"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B701C9" w:rsidRPr="00693AB1" w14:paraId="568FF83F" w14:textId="77777777" w:rsidTr="00C91057">
        <w:tc>
          <w:tcPr>
            <w:tcW w:w="3858" w:type="dxa"/>
          </w:tcPr>
          <w:p w14:paraId="5E5232B0"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26F655A" w14:textId="77777777" w:rsidR="00B701C9" w:rsidRPr="00693AB1" w:rsidRDefault="00B701C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701C9" w:rsidRPr="00693AB1" w14:paraId="2AF34552" w14:textId="77777777" w:rsidTr="00C91057">
        <w:tc>
          <w:tcPr>
            <w:tcW w:w="9111" w:type="dxa"/>
            <w:gridSpan w:val="2"/>
            <w:tcBorders>
              <w:bottom w:val="single" w:sz="4" w:space="0" w:color="auto"/>
            </w:tcBorders>
          </w:tcPr>
          <w:p w14:paraId="6C337ED2" w14:textId="77777777" w:rsidR="00B701C9" w:rsidRDefault="00B701C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participantes registrados en el evento deberán poder votar por el candidato que desean.</w:t>
            </w:r>
          </w:p>
          <w:p w14:paraId="0E953AC0" w14:textId="77777777" w:rsidR="00B701C9" w:rsidRDefault="00B701C9" w:rsidP="00C91057">
            <w:pPr>
              <w:numPr>
                <w:ilvl w:val="0"/>
                <w:numId w:val="3"/>
              </w:numPr>
              <w:spacing w:before="120" w:after="120" w:line="240" w:lineRule="auto"/>
              <w:contextualSpacing/>
              <w:rPr>
                <w:szCs w:val="24"/>
              </w:rPr>
            </w:pPr>
            <w:r>
              <w:rPr>
                <w:szCs w:val="24"/>
              </w:rPr>
              <w:t>Validar que el participante esté registrado en el evento.</w:t>
            </w:r>
          </w:p>
          <w:p w14:paraId="0DFB7FFD" w14:textId="77777777" w:rsidR="00B701C9" w:rsidRDefault="00B701C9" w:rsidP="00C91057">
            <w:pPr>
              <w:numPr>
                <w:ilvl w:val="0"/>
                <w:numId w:val="3"/>
              </w:numPr>
              <w:spacing w:before="120" w:after="120" w:line="240" w:lineRule="auto"/>
              <w:contextualSpacing/>
              <w:rPr>
                <w:szCs w:val="24"/>
              </w:rPr>
            </w:pPr>
            <w:r>
              <w:rPr>
                <w:szCs w:val="24"/>
              </w:rPr>
              <w:t>Validar que el participante no haya realizado ya su voto.</w:t>
            </w:r>
          </w:p>
          <w:p w14:paraId="0469D525" w14:textId="0B7FDB5D" w:rsidR="00B701C9" w:rsidRDefault="00B701C9" w:rsidP="00C91057">
            <w:pPr>
              <w:numPr>
                <w:ilvl w:val="0"/>
                <w:numId w:val="3"/>
              </w:numPr>
              <w:spacing w:before="120" w:after="120" w:line="240" w:lineRule="auto"/>
              <w:contextualSpacing/>
              <w:rPr>
                <w:szCs w:val="24"/>
              </w:rPr>
            </w:pPr>
            <w:r>
              <w:rPr>
                <w:szCs w:val="24"/>
              </w:rPr>
              <w:t>Validar las fechas para realizar votación.</w:t>
            </w:r>
          </w:p>
          <w:p w14:paraId="430F33C2" w14:textId="215BC04B" w:rsidR="00391148" w:rsidRDefault="00391148" w:rsidP="00391148">
            <w:pPr>
              <w:numPr>
                <w:ilvl w:val="0"/>
                <w:numId w:val="3"/>
              </w:numPr>
              <w:spacing w:before="120" w:after="120" w:line="240" w:lineRule="auto"/>
              <w:contextualSpacing/>
              <w:rPr>
                <w:szCs w:val="24"/>
              </w:rPr>
            </w:pPr>
            <w:r w:rsidRPr="00D6384C">
              <w:rPr>
                <w:szCs w:val="24"/>
              </w:rPr>
              <w:t>Validar Token para consumir servicio</w:t>
            </w:r>
          </w:p>
          <w:p w14:paraId="6B22A3D0" w14:textId="77777777" w:rsidR="00B701C9" w:rsidRPr="00270B62" w:rsidRDefault="00B701C9" w:rsidP="00C91057">
            <w:pPr>
              <w:spacing w:before="120" w:after="120" w:line="240" w:lineRule="auto"/>
              <w:ind w:left="360" w:firstLine="0"/>
              <w:contextualSpacing/>
              <w:rPr>
                <w:szCs w:val="24"/>
                <w:u w:val="single"/>
              </w:rPr>
            </w:pPr>
          </w:p>
        </w:tc>
      </w:tr>
      <w:tr w:rsidR="00B701C9" w:rsidRPr="00693AB1" w14:paraId="7900FD79"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1B71DD9"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B5DA2B7" w14:textId="52A92A43" w:rsidR="00270B62" w:rsidRPr="006906E9" w:rsidRDefault="00270B62" w:rsidP="00A65D08">
      <w:pPr>
        <w:pStyle w:val="Tablas"/>
        <w:rPr>
          <w:u w:val="single"/>
        </w:rPr>
      </w:pPr>
      <w:bookmarkStart w:id="80" w:name="_Toc73576365"/>
      <w:r w:rsidRPr="0082740C">
        <w:lastRenderedPageBreak/>
        <w:t>Historias de Usuario</w:t>
      </w:r>
      <w:r>
        <w:t xml:space="preserve">: </w:t>
      </w:r>
      <w:r w:rsidRPr="00270B62">
        <w:t xml:space="preserve">Permitir Actualizar datos del </w:t>
      </w:r>
      <w:r>
        <w:t>candidato</w:t>
      </w:r>
      <w:bookmarkEnd w:id="8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7C28F36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2381275"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E2C0C61" w14:textId="77777777" w:rsidTr="00E21492">
        <w:tc>
          <w:tcPr>
            <w:tcW w:w="3858" w:type="dxa"/>
            <w:tcBorders>
              <w:top w:val="single" w:sz="4" w:space="0" w:color="auto"/>
            </w:tcBorders>
          </w:tcPr>
          <w:p w14:paraId="4A0DF17C" w14:textId="184444DF"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652F8">
              <w:rPr>
                <w:rFonts w:eastAsia="Times New Roman"/>
                <w:szCs w:val="24"/>
              </w:rPr>
              <w:t>3</w:t>
            </w:r>
            <w:r w:rsidR="002544FA">
              <w:rPr>
                <w:rFonts w:eastAsia="Times New Roman"/>
                <w:szCs w:val="24"/>
              </w:rPr>
              <w:t>3</w:t>
            </w:r>
          </w:p>
        </w:tc>
        <w:tc>
          <w:tcPr>
            <w:tcW w:w="5253" w:type="dxa"/>
            <w:tcBorders>
              <w:top w:val="single" w:sz="4" w:space="0" w:color="auto"/>
            </w:tcBorders>
          </w:tcPr>
          <w:p w14:paraId="13F5F7B1" w14:textId="5EF4796B"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candidato</w:t>
            </w:r>
          </w:p>
        </w:tc>
      </w:tr>
      <w:tr w:rsidR="00270B62" w:rsidRPr="00693AB1" w14:paraId="27302B5C" w14:textId="77777777" w:rsidTr="00E21492">
        <w:tc>
          <w:tcPr>
            <w:tcW w:w="3858" w:type="dxa"/>
          </w:tcPr>
          <w:p w14:paraId="5AE3BF3A" w14:textId="2228C780"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Candidato</w:t>
            </w:r>
          </w:p>
        </w:tc>
        <w:tc>
          <w:tcPr>
            <w:tcW w:w="5253" w:type="dxa"/>
          </w:tcPr>
          <w:p w14:paraId="6E2BF3A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35317A60" w14:textId="77777777" w:rsidTr="00E21492">
        <w:tc>
          <w:tcPr>
            <w:tcW w:w="3858" w:type="dxa"/>
          </w:tcPr>
          <w:p w14:paraId="7DFC377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FE8E8A2"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3C8F8ACA" w14:textId="77777777" w:rsidTr="00E21492">
        <w:tc>
          <w:tcPr>
            <w:tcW w:w="9111" w:type="dxa"/>
            <w:gridSpan w:val="2"/>
            <w:tcBorders>
              <w:bottom w:val="single" w:sz="4" w:space="0" w:color="auto"/>
            </w:tcBorders>
          </w:tcPr>
          <w:p w14:paraId="46308174" w14:textId="7F22FBF6"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B02FEA">
              <w:rPr>
                <w:rFonts w:eastAsia="Times New Roman"/>
                <w:bCs/>
                <w:szCs w:val="24"/>
              </w:rPr>
              <w:t>Un candidato registrado a un evento, debe poder actualizar sus datos que serán mostrados en las consultas</w:t>
            </w:r>
          </w:p>
          <w:p w14:paraId="4DE30B0B" w14:textId="64BFBD1B" w:rsidR="00270B62" w:rsidRDefault="00270B62" w:rsidP="008F7D2B">
            <w:pPr>
              <w:numPr>
                <w:ilvl w:val="0"/>
                <w:numId w:val="3"/>
              </w:numPr>
              <w:spacing w:before="120" w:after="120" w:line="240" w:lineRule="auto"/>
              <w:contextualSpacing/>
              <w:rPr>
                <w:szCs w:val="24"/>
              </w:rPr>
            </w:pPr>
            <w:r>
              <w:rPr>
                <w:szCs w:val="24"/>
              </w:rPr>
              <w:t>Validar el candidato esté registrado en el evento.</w:t>
            </w:r>
          </w:p>
          <w:p w14:paraId="2AC6A8E0" w14:textId="123C9EBE" w:rsidR="00270B62" w:rsidRDefault="00270B62" w:rsidP="008F7D2B">
            <w:pPr>
              <w:numPr>
                <w:ilvl w:val="0"/>
                <w:numId w:val="3"/>
              </w:numPr>
              <w:spacing w:before="120" w:after="120" w:line="240" w:lineRule="auto"/>
              <w:contextualSpacing/>
              <w:rPr>
                <w:szCs w:val="24"/>
              </w:rPr>
            </w:pPr>
            <w:r>
              <w:rPr>
                <w:szCs w:val="24"/>
              </w:rPr>
              <w:t>Validar que le evento no haya empezado.</w:t>
            </w:r>
          </w:p>
          <w:p w14:paraId="11B0894A" w14:textId="7588E248" w:rsidR="00270B62" w:rsidRPr="0068581F" w:rsidRDefault="00B02FEA" w:rsidP="0068581F">
            <w:pPr>
              <w:numPr>
                <w:ilvl w:val="0"/>
                <w:numId w:val="3"/>
              </w:numPr>
              <w:spacing w:before="120" w:after="120" w:line="240" w:lineRule="auto"/>
              <w:contextualSpacing/>
              <w:rPr>
                <w:szCs w:val="24"/>
              </w:rPr>
            </w:pPr>
            <w:r w:rsidRPr="00D6384C">
              <w:rPr>
                <w:szCs w:val="24"/>
              </w:rPr>
              <w:t>Validar Token para consumir servicio</w:t>
            </w:r>
          </w:p>
        </w:tc>
      </w:tr>
      <w:tr w:rsidR="00270B62" w:rsidRPr="00693AB1" w14:paraId="5A3FCCC7"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9CC35F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09466CC" w14:textId="77777777" w:rsidR="00270B62" w:rsidRDefault="00270B62" w:rsidP="002544FA">
      <w:pPr>
        <w:ind w:firstLine="0"/>
      </w:pPr>
    </w:p>
    <w:p w14:paraId="39E300F2" w14:textId="7809F30E" w:rsidR="003D1044" w:rsidRPr="006906E9" w:rsidRDefault="003D1044" w:rsidP="00A65D08">
      <w:pPr>
        <w:pStyle w:val="Tablas"/>
        <w:rPr>
          <w:u w:val="single"/>
        </w:rPr>
      </w:pPr>
      <w:bookmarkStart w:id="81" w:name="_Toc73576366"/>
      <w:r w:rsidRPr="0082740C">
        <w:t>Historias de Usuario</w:t>
      </w:r>
      <w:r>
        <w:t xml:space="preserve">: </w:t>
      </w:r>
      <w:r w:rsidRPr="003D1044">
        <w:t xml:space="preserve">Permitir </w:t>
      </w:r>
      <w:r w:rsidR="00F0351C">
        <w:t xml:space="preserve">al candidato subir imágenes </w:t>
      </w:r>
      <w:r w:rsidR="00614230">
        <w:t>en sus registros.</w:t>
      </w:r>
      <w:bookmarkEnd w:id="8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4FC3FB2C"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4A81895"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16F22D4" w14:textId="77777777" w:rsidTr="00E21492">
        <w:tc>
          <w:tcPr>
            <w:tcW w:w="3858" w:type="dxa"/>
            <w:tcBorders>
              <w:top w:val="single" w:sz="4" w:space="0" w:color="auto"/>
            </w:tcBorders>
          </w:tcPr>
          <w:p w14:paraId="2C87A82B" w14:textId="0618B4F2" w:rsidR="003D1044" w:rsidRPr="00886756"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0351C">
              <w:rPr>
                <w:rFonts w:eastAsia="Times New Roman"/>
                <w:szCs w:val="24"/>
              </w:rPr>
              <w:t>3</w:t>
            </w:r>
            <w:r w:rsidR="002544FA">
              <w:rPr>
                <w:rFonts w:eastAsia="Times New Roman"/>
                <w:szCs w:val="24"/>
              </w:rPr>
              <w:t>4</w:t>
            </w:r>
          </w:p>
        </w:tc>
        <w:tc>
          <w:tcPr>
            <w:tcW w:w="5253" w:type="dxa"/>
            <w:tcBorders>
              <w:top w:val="single" w:sz="4" w:space="0" w:color="auto"/>
            </w:tcBorders>
          </w:tcPr>
          <w:p w14:paraId="6B4B43A6" w14:textId="43FC27E0"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614230" w:rsidRPr="00614230">
              <w:rPr>
                <w:i/>
                <w:szCs w:val="24"/>
              </w:rPr>
              <w:t>Permitir al candidato subir imágenes en sus registros.</w:t>
            </w:r>
          </w:p>
        </w:tc>
      </w:tr>
      <w:tr w:rsidR="003D1044" w:rsidRPr="00693AB1" w14:paraId="38DCD311" w14:textId="77777777" w:rsidTr="00E21492">
        <w:tc>
          <w:tcPr>
            <w:tcW w:w="3858" w:type="dxa"/>
          </w:tcPr>
          <w:p w14:paraId="5F97EBAA" w14:textId="6B06CC7D" w:rsidR="003D1044" w:rsidRPr="00F0351C"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F0351C">
              <w:rPr>
                <w:rFonts w:eastAsia="Times New Roman"/>
                <w:bCs/>
                <w:szCs w:val="24"/>
              </w:rPr>
              <w:t>Candidato</w:t>
            </w:r>
          </w:p>
        </w:tc>
        <w:tc>
          <w:tcPr>
            <w:tcW w:w="5253" w:type="dxa"/>
          </w:tcPr>
          <w:p w14:paraId="6238D1FD"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715A2C37" w14:textId="77777777" w:rsidTr="00E21492">
        <w:tc>
          <w:tcPr>
            <w:tcW w:w="3858" w:type="dxa"/>
          </w:tcPr>
          <w:p w14:paraId="0A9A0C32"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2D2858C"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0EF4BB0" w14:textId="77777777" w:rsidTr="00E21492">
        <w:tc>
          <w:tcPr>
            <w:tcW w:w="9111" w:type="dxa"/>
            <w:gridSpan w:val="2"/>
            <w:tcBorders>
              <w:bottom w:val="single" w:sz="4" w:space="0" w:color="auto"/>
            </w:tcBorders>
          </w:tcPr>
          <w:p w14:paraId="2B5F2A73" w14:textId="3167BF17" w:rsidR="003D1044" w:rsidRPr="00614230" w:rsidRDefault="003D1044" w:rsidP="00E21492">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sidR="00614230">
              <w:rPr>
                <w:rFonts w:eastAsia="Times New Roman"/>
                <w:bCs/>
                <w:szCs w:val="24"/>
              </w:rPr>
              <w:t>Un candidato además de actualizar su información debe poder subir varias imágenes (cantidad máxima será definida por le administrador), las cuales podrán ser devueltas en la consulta de candidatos.</w:t>
            </w:r>
          </w:p>
          <w:p w14:paraId="26CF62B7" w14:textId="1F5DD41A" w:rsidR="00886756" w:rsidRDefault="00886756" w:rsidP="008F7D2B">
            <w:pPr>
              <w:numPr>
                <w:ilvl w:val="0"/>
                <w:numId w:val="3"/>
              </w:numPr>
              <w:spacing w:before="120" w:after="120" w:line="240" w:lineRule="auto"/>
              <w:contextualSpacing/>
              <w:rPr>
                <w:szCs w:val="24"/>
              </w:rPr>
            </w:pPr>
            <w:r>
              <w:rPr>
                <w:szCs w:val="24"/>
              </w:rPr>
              <w:t>Evitar redundancia en imágenes.</w:t>
            </w:r>
          </w:p>
          <w:p w14:paraId="7B1EC293" w14:textId="77777777" w:rsidR="0068581F" w:rsidRDefault="0068581F" w:rsidP="0068581F">
            <w:pPr>
              <w:numPr>
                <w:ilvl w:val="0"/>
                <w:numId w:val="3"/>
              </w:numPr>
              <w:spacing w:before="120" w:after="120" w:line="240" w:lineRule="auto"/>
              <w:contextualSpacing/>
              <w:rPr>
                <w:szCs w:val="24"/>
              </w:rPr>
            </w:pPr>
            <w:r>
              <w:rPr>
                <w:szCs w:val="24"/>
              </w:rPr>
              <w:t>Validar el candidato esté registrado en el evento.</w:t>
            </w:r>
          </w:p>
          <w:p w14:paraId="661B6953" w14:textId="77777777" w:rsidR="0068581F" w:rsidRDefault="0068581F" w:rsidP="0068581F">
            <w:pPr>
              <w:numPr>
                <w:ilvl w:val="0"/>
                <w:numId w:val="3"/>
              </w:numPr>
              <w:spacing w:before="120" w:after="120" w:line="240" w:lineRule="auto"/>
              <w:contextualSpacing/>
              <w:rPr>
                <w:szCs w:val="24"/>
              </w:rPr>
            </w:pPr>
            <w:r>
              <w:rPr>
                <w:szCs w:val="24"/>
              </w:rPr>
              <w:t>Validar que le evento no haya empezado.</w:t>
            </w:r>
          </w:p>
          <w:p w14:paraId="32375CC9" w14:textId="2AB59C93" w:rsidR="003D1044" w:rsidRPr="00270B62" w:rsidRDefault="0068581F" w:rsidP="0068581F">
            <w:pPr>
              <w:numPr>
                <w:ilvl w:val="0"/>
                <w:numId w:val="3"/>
              </w:numPr>
              <w:spacing w:before="120" w:after="120" w:line="240" w:lineRule="auto"/>
              <w:contextualSpacing/>
              <w:rPr>
                <w:szCs w:val="24"/>
                <w:u w:val="single"/>
              </w:rPr>
            </w:pPr>
            <w:r w:rsidRPr="00D6384C">
              <w:rPr>
                <w:szCs w:val="24"/>
              </w:rPr>
              <w:t>Validar Token para consumir servicio</w:t>
            </w:r>
          </w:p>
        </w:tc>
      </w:tr>
      <w:tr w:rsidR="003D1044" w:rsidRPr="00693AB1" w14:paraId="2EFA2E5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737490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408CC4F" w14:textId="1BA777DF" w:rsidR="00F652F8" w:rsidRPr="006906E9" w:rsidRDefault="00F652F8" w:rsidP="00F652F8">
      <w:pPr>
        <w:pStyle w:val="Tablas"/>
        <w:rPr>
          <w:u w:val="single"/>
        </w:rPr>
      </w:pPr>
      <w:bookmarkStart w:id="82" w:name="_Toc73576367"/>
      <w:r w:rsidRPr="0082740C">
        <w:lastRenderedPageBreak/>
        <w:t>Historias de Usuario</w:t>
      </w:r>
      <w:r>
        <w:t xml:space="preserve">: </w:t>
      </w:r>
      <w:r w:rsidR="0068581F" w:rsidRPr="0068581F">
        <w:t xml:space="preserve">Permitir al candidato </w:t>
      </w:r>
      <w:r w:rsidR="0068581F">
        <w:t>borrar</w:t>
      </w:r>
      <w:r w:rsidR="0068581F" w:rsidRPr="0068581F">
        <w:t xml:space="preserve"> imágenes en sus registros.</w:t>
      </w:r>
      <w:bookmarkEnd w:id="8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52F8" w:rsidRPr="00693AB1" w14:paraId="3A2B0267"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092C8B8" w14:textId="77777777" w:rsidR="00F652F8" w:rsidRPr="006412E0" w:rsidRDefault="00F652F8"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52F8" w:rsidRPr="00693AB1" w14:paraId="3CADE98B" w14:textId="77777777" w:rsidTr="00C91057">
        <w:tc>
          <w:tcPr>
            <w:tcW w:w="3858" w:type="dxa"/>
            <w:tcBorders>
              <w:top w:val="single" w:sz="4" w:space="0" w:color="auto"/>
            </w:tcBorders>
          </w:tcPr>
          <w:p w14:paraId="1F07EECE" w14:textId="10B6B593" w:rsidR="00F652F8" w:rsidRPr="00886756" w:rsidRDefault="00F652F8"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0351C">
              <w:rPr>
                <w:rFonts w:eastAsia="Times New Roman"/>
                <w:szCs w:val="24"/>
              </w:rPr>
              <w:t>3</w:t>
            </w:r>
            <w:r w:rsidR="002544FA">
              <w:rPr>
                <w:rFonts w:eastAsia="Times New Roman"/>
                <w:szCs w:val="24"/>
              </w:rPr>
              <w:t>4</w:t>
            </w:r>
          </w:p>
        </w:tc>
        <w:tc>
          <w:tcPr>
            <w:tcW w:w="5253" w:type="dxa"/>
            <w:tcBorders>
              <w:top w:val="single" w:sz="4" w:space="0" w:color="auto"/>
            </w:tcBorders>
          </w:tcPr>
          <w:p w14:paraId="0E610FF5" w14:textId="013E670C"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68581F" w:rsidRPr="0068581F">
              <w:rPr>
                <w:i/>
                <w:szCs w:val="24"/>
              </w:rPr>
              <w:t xml:space="preserve">Permitir al </w:t>
            </w:r>
            <w:r w:rsidR="0068581F">
              <w:rPr>
                <w:i/>
                <w:szCs w:val="24"/>
              </w:rPr>
              <w:t xml:space="preserve">borrar </w:t>
            </w:r>
            <w:r w:rsidR="0068581F" w:rsidRPr="0068581F">
              <w:rPr>
                <w:i/>
                <w:szCs w:val="24"/>
              </w:rPr>
              <w:t>imágenes en sus registros.</w:t>
            </w:r>
          </w:p>
        </w:tc>
      </w:tr>
      <w:tr w:rsidR="00F652F8" w:rsidRPr="00693AB1" w14:paraId="3DFA17CC" w14:textId="77777777" w:rsidTr="00C91057">
        <w:tc>
          <w:tcPr>
            <w:tcW w:w="3858" w:type="dxa"/>
          </w:tcPr>
          <w:p w14:paraId="76E55488" w14:textId="54C92581" w:rsidR="00F652F8" w:rsidRPr="006500BD" w:rsidRDefault="00F652F8"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F0351C">
              <w:rPr>
                <w:rFonts w:eastAsia="Times New Roman"/>
                <w:bCs/>
                <w:szCs w:val="24"/>
              </w:rPr>
              <w:t>Candidato</w:t>
            </w:r>
          </w:p>
        </w:tc>
        <w:tc>
          <w:tcPr>
            <w:tcW w:w="5253" w:type="dxa"/>
          </w:tcPr>
          <w:p w14:paraId="56E8D9D8"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52F8" w:rsidRPr="00693AB1" w14:paraId="604E1287" w14:textId="77777777" w:rsidTr="00C91057">
        <w:tc>
          <w:tcPr>
            <w:tcW w:w="3858" w:type="dxa"/>
          </w:tcPr>
          <w:p w14:paraId="3E6FCF44"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626F3B98" w14:textId="77777777" w:rsidR="00F652F8" w:rsidRPr="00693AB1" w:rsidRDefault="00F652F8"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52F8" w:rsidRPr="00693AB1" w14:paraId="29F68EE2" w14:textId="77777777" w:rsidTr="00C91057">
        <w:tc>
          <w:tcPr>
            <w:tcW w:w="9111" w:type="dxa"/>
            <w:gridSpan w:val="2"/>
            <w:tcBorders>
              <w:bottom w:val="single" w:sz="4" w:space="0" w:color="auto"/>
            </w:tcBorders>
          </w:tcPr>
          <w:p w14:paraId="2E29BCDB" w14:textId="7B429DD0" w:rsidR="00F652F8" w:rsidRPr="00D926A9" w:rsidRDefault="00F652F8" w:rsidP="00C91057">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sidR="00D926A9">
              <w:rPr>
                <w:rFonts w:eastAsia="Times New Roman"/>
                <w:bCs/>
                <w:szCs w:val="24"/>
              </w:rPr>
              <w:t>Un candidato debe poder eliminar las imágenes que haya subido a los registros de su información.</w:t>
            </w:r>
          </w:p>
          <w:p w14:paraId="21CA9039" w14:textId="77777777" w:rsidR="00D926A9" w:rsidRDefault="00D926A9" w:rsidP="00D926A9">
            <w:pPr>
              <w:numPr>
                <w:ilvl w:val="0"/>
                <w:numId w:val="3"/>
              </w:numPr>
              <w:spacing w:before="120" w:after="120" w:line="240" w:lineRule="auto"/>
              <w:contextualSpacing/>
              <w:rPr>
                <w:szCs w:val="24"/>
              </w:rPr>
            </w:pPr>
            <w:r>
              <w:rPr>
                <w:szCs w:val="24"/>
              </w:rPr>
              <w:t>Evitar redundancia en imágenes.</w:t>
            </w:r>
          </w:p>
          <w:p w14:paraId="730BAFBF" w14:textId="77777777" w:rsidR="00D926A9" w:rsidRDefault="00D926A9" w:rsidP="00D926A9">
            <w:pPr>
              <w:numPr>
                <w:ilvl w:val="0"/>
                <w:numId w:val="3"/>
              </w:numPr>
              <w:spacing w:before="120" w:after="120" w:line="240" w:lineRule="auto"/>
              <w:contextualSpacing/>
              <w:rPr>
                <w:szCs w:val="24"/>
              </w:rPr>
            </w:pPr>
            <w:r>
              <w:rPr>
                <w:szCs w:val="24"/>
              </w:rPr>
              <w:t>Validar el candidato esté registrado en el evento.</w:t>
            </w:r>
          </w:p>
          <w:p w14:paraId="226238CF" w14:textId="6E5E0528" w:rsidR="00D926A9" w:rsidRDefault="00D926A9" w:rsidP="00D926A9">
            <w:pPr>
              <w:numPr>
                <w:ilvl w:val="0"/>
                <w:numId w:val="3"/>
              </w:numPr>
              <w:spacing w:before="120" w:after="120" w:line="240" w:lineRule="auto"/>
              <w:contextualSpacing/>
              <w:rPr>
                <w:szCs w:val="24"/>
              </w:rPr>
            </w:pPr>
            <w:r>
              <w:rPr>
                <w:szCs w:val="24"/>
              </w:rPr>
              <w:t>Validar que le evento no haya empezado.</w:t>
            </w:r>
          </w:p>
          <w:p w14:paraId="67CC76CD" w14:textId="44E8DC0D" w:rsidR="00F652F8" w:rsidRPr="00D926A9" w:rsidRDefault="00D926A9" w:rsidP="00D926A9">
            <w:pPr>
              <w:numPr>
                <w:ilvl w:val="0"/>
                <w:numId w:val="3"/>
              </w:numPr>
              <w:spacing w:before="120" w:after="120" w:line="240" w:lineRule="auto"/>
              <w:contextualSpacing/>
              <w:rPr>
                <w:szCs w:val="24"/>
              </w:rPr>
            </w:pPr>
            <w:r w:rsidRPr="00D6384C">
              <w:rPr>
                <w:szCs w:val="24"/>
              </w:rPr>
              <w:t>Validar Token para consumir servicio</w:t>
            </w:r>
          </w:p>
        </w:tc>
      </w:tr>
      <w:tr w:rsidR="00F652F8" w:rsidRPr="00693AB1" w14:paraId="55268F1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2D449F7"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99EFB71" w14:textId="77777777" w:rsidR="000B5ABC" w:rsidRPr="000B5ABC" w:rsidRDefault="000B5ABC" w:rsidP="000B5ABC">
      <w:pPr>
        <w:rPr>
          <w:lang w:eastAsia="es-EC"/>
        </w:rPr>
      </w:pPr>
    </w:p>
    <w:p w14:paraId="5E975B95" w14:textId="04416BE1" w:rsidR="00A11625" w:rsidRDefault="003B1BDC" w:rsidP="007C5CA4">
      <w:pPr>
        <w:pStyle w:val="Ttulo3"/>
      </w:pPr>
      <w:bookmarkStart w:id="83" w:name="_Toc503343643"/>
      <w:bookmarkStart w:id="84" w:name="_Toc8328625"/>
      <w:bookmarkStart w:id="85" w:name="_Toc8329324"/>
      <w:r>
        <w:t>Características de los usuarios del sistema</w:t>
      </w:r>
      <w:bookmarkEnd w:id="83"/>
      <w:bookmarkEnd w:id="84"/>
      <w:bookmarkEnd w:id="85"/>
      <w:r>
        <w:t xml:space="preserve"> </w:t>
      </w:r>
    </w:p>
    <w:p w14:paraId="60F57EB2" w14:textId="5FA4D94C" w:rsidR="0039229D" w:rsidRDefault="0039229D" w:rsidP="0039229D">
      <w:pPr>
        <w:rPr>
          <w:lang w:eastAsia="es-EC"/>
        </w:rPr>
      </w:pPr>
      <w:r>
        <w:rPr>
          <w:lang w:eastAsia="es-EC"/>
        </w:rPr>
        <w:t xml:space="preserve">La API tendrá 3 diferentes roles </w:t>
      </w:r>
      <w:r w:rsidR="00926E6E">
        <w:rPr>
          <w:lang w:eastAsia="es-EC"/>
        </w:rPr>
        <w:t>que un usuario puede llevar:</w:t>
      </w:r>
    </w:p>
    <w:p w14:paraId="52311F1D" w14:textId="1DFFD461" w:rsidR="00926E6E" w:rsidRDefault="00926E6E" w:rsidP="00926E6E">
      <w:pPr>
        <w:ind w:firstLine="0"/>
        <w:rPr>
          <w:lang w:eastAsia="es-EC"/>
        </w:rPr>
      </w:pPr>
      <w:r>
        <w:rPr>
          <w:lang w:eastAsia="es-EC"/>
        </w:rPr>
        <w:t>Administrador: Un usuario registrado tiene la opción de crear eventos, al hacerlo se vuelve el administrador de dicho evento y tiene las autorizaciones debidas para poder realizar acciones como Actualizar el evento, crear nuevos administradores del evento, eliminar evento, etc.</w:t>
      </w:r>
    </w:p>
    <w:p w14:paraId="1D5C7EED" w14:textId="23DC6B88" w:rsidR="006E5908" w:rsidRPr="0039229D" w:rsidRDefault="006E5908" w:rsidP="006E5908">
      <w:pPr>
        <w:ind w:firstLine="0"/>
        <w:rPr>
          <w:lang w:eastAsia="es-EC"/>
        </w:rPr>
      </w:pPr>
      <w:r>
        <w:rPr>
          <w:lang w:eastAsia="es-EC"/>
        </w:rPr>
        <w:t>Candidato: Un usuario registrado puede ser asignado como candidato para un evento, al hacerlo tendrá la opción de actualizar la información como candidato, subir imágenes, etc.</w:t>
      </w:r>
    </w:p>
    <w:p w14:paraId="007E0FDC" w14:textId="30FCCEDD" w:rsidR="006E5908" w:rsidRDefault="006E5908" w:rsidP="006E5908">
      <w:pPr>
        <w:ind w:firstLine="0"/>
        <w:rPr>
          <w:lang w:eastAsia="es-EC"/>
        </w:rPr>
      </w:pPr>
      <w:r>
        <w:rPr>
          <w:lang w:eastAsia="es-EC"/>
        </w:rPr>
        <w:t>Participante: Un usuario registrado tiene la opción de ser asignado como participante de un evento, lo cual le permitirá realiza el proceso de votación.</w:t>
      </w:r>
    </w:p>
    <w:p w14:paraId="6D98B027" w14:textId="6CF4712D" w:rsidR="00DA0F36" w:rsidRPr="0039229D" w:rsidRDefault="00DA0F36" w:rsidP="006E5908">
      <w:pPr>
        <w:ind w:firstLine="0"/>
        <w:rPr>
          <w:lang w:eastAsia="es-EC"/>
        </w:rPr>
      </w:pPr>
      <w:r>
        <w:rPr>
          <w:lang w:eastAsia="es-EC"/>
        </w:rPr>
        <w:lastRenderedPageBreak/>
        <w:t>También existe un estado llamado Usuario, el cual realizar funciones globales que son heredades a cualquier otro rol de la aplicación.</w:t>
      </w:r>
    </w:p>
    <w:p w14:paraId="5E975B97" w14:textId="78C4CD16" w:rsidR="002E0DEA" w:rsidRPr="002D6F7C" w:rsidRDefault="004A4DFE" w:rsidP="004A4DFE">
      <w:pPr>
        <w:ind w:firstLine="0"/>
        <w:rPr>
          <w:i/>
        </w:rPr>
      </w:pPr>
      <w:r w:rsidRPr="00BE67CB">
        <w:rPr>
          <w:lang w:eastAsia="es-EC"/>
        </w:rPr>
        <w:t>E</w:t>
      </w:r>
      <w:r>
        <w:rPr>
          <w:lang w:eastAsia="es-EC"/>
        </w:rPr>
        <w:t>n la tabla</w:t>
      </w:r>
      <w:r w:rsidR="00DA0F36">
        <w:rPr>
          <w:lang w:eastAsia="es-EC"/>
        </w:rPr>
        <w:t xml:space="preserve"> número 37</w:t>
      </w:r>
      <w:r>
        <w:rPr>
          <w:lang w:eastAsia="es-EC"/>
        </w:rPr>
        <w:t xml:space="preserve"> se muestra un ejemplo de la forma de presentar las </w:t>
      </w:r>
      <w:r w:rsidR="00DA0F36">
        <w:rPr>
          <w:lang w:eastAsia="es-EC"/>
        </w:rPr>
        <w:t>funciones</w:t>
      </w:r>
      <w:r>
        <w:rPr>
          <w:lang w:eastAsia="es-EC"/>
        </w:rPr>
        <w:t xml:space="preserve"> de los usuarios con respecto a sus perfiles.</w:t>
      </w:r>
    </w:p>
    <w:p w14:paraId="5E975B98" w14:textId="3CCEED22" w:rsidR="002D6F7C" w:rsidRDefault="002D6F7C" w:rsidP="00A65D08">
      <w:pPr>
        <w:pStyle w:val="Tablas"/>
      </w:pPr>
      <w:bookmarkStart w:id="86" w:name="_Toc8329420"/>
      <w:bookmarkStart w:id="87" w:name="_Toc73576368"/>
      <w:r w:rsidRPr="003B1BDC">
        <w:t>Perfiles de usuario</w:t>
      </w:r>
      <w:bookmarkEnd w:id="86"/>
      <w:bookmarkEnd w:id="87"/>
    </w:p>
    <w:tbl>
      <w:tblPr>
        <w:tblStyle w:val="TableNormal22"/>
        <w:tblW w:w="8613" w:type="dxa"/>
        <w:tblInd w:w="-108" w:type="dxa"/>
        <w:tblLayout w:type="fixed"/>
        <w:tblCellMar>
          <w:left w:w="113" w:type="dxa"/>
          <w:right w:w="113" w:type="dxa"/>
        </w:tblCellMar>
        <w:tblLook w:val="0460" w:firstRow="1" w:lastRow="1" w:firstColumn="0" w:lastColumn="0" w:noHBand="0" w:noVBand="1"/>
      </w:tblPr>
      <w:tblGrid>
        <w:gridCol w:w="1951"/>
        <w:gridCol w:w="2278"/>
        <w:gridCol w:w="4384"/>
      </w:tblGrid>
      <w:tr w:rsidR="00D7540F" w:rsidRPr="00693AB1" w14:paraId="5E975B9D" w14:textId="77777777" w:rsidTr="00733D10">
        <w:trPr>
          <w:cnfStyle w:val="100000000000" w:firstRow="1" w:lastRow="0" w:firstColumn="0" w:lastColumn="0" w:oddVBand="0" w:evenVBand="0" w:oddHBand="0" w:evenHBand="0" w:firstRowFirstColumn="0" w:firstRowLastColumn="0" w:lastRowFirstColumn="0" w:lastRowLastColumn="0"/>
        </w:trPr>
        <w:tc>
          <w:tcPr>
            <w:tcW w:w="1951" w:type="dxa"/>
          </w:tcPr>
          <w:p w14:paraId="5E975B99" w14:textId="77777777" w:rsidR="00D7540F" w:rsidRPr="00693AB1" w:rsidRDefault="00D7540F" w:rsidP="004A4DFE">
            <w:pPr>
              <w:spacing w:before="120" w:after="120" w:line="240" w:lineRule="auto"/>
              <w:ind w:right="283" w:firstLine="0"/>
              <w:jc w:val="left"/>
              <w:rPr>
                <w:rFonts w:eastAsia="Times New Roman"/>
                <w:b/>
                <w:szCs w:val="24"/>
              </w:rPr>
            </w:pPr>
            <w:r w:rsidRPr="00693AB1">
              <w:rPr>
                <w:rFonts w:eastAsia="Times New Roman"/>
                <w:b/>
                <w:szCs w:val="24"/>
              </w:rPr>
              <w:t>Nombre de Usuario</w:t>
            </w:r>
          </w:p>
        </w:tc>
        <w:tc>
          <w:tcPr>
            <w:tcW w:w="2278" w:type="dxa"/>
          </w:tcPr>
          <w:p w14:paraId="5E975B9A" w14:textId="77777777" w:rsidR="00D7540F" w:rsidRPr="00693AB1" w:rsidRDefault="00D7540F" w:rsidP="004A4DFE">
            <w:pPr>
              <w:spacing w:before="120" w:after="120" w:line="240" w:lineRule="auto"/>
              <w:ind w:right="152" w:firstLine="0"/>
              <w:jc w:val="left"/>
              <w:rPr>
                <w:rFonts w:eastAsia="Times New Roman"/>
                <w:b/>
                <w:szCs w:val="24"/>
              </w:rPr>
            </w:pPr>
            <w:r w:rsidRPr="00693AB1">
              <w:rPr>
                <w:rFonts w:eastAsia="Times New Roman"/>
                <w:b/>
                <w:szCs w:val="24"/>
              </w:rPr>
              <w:t>Tipo de Usuario</w:t>
            </w:r>
          </w:p>
        </w:tc>
        <w:tc>
          <w:tcPr>
            <w:tcW w:w="4384" w:type="dxa"/>
          </w:tcPr>
          <w:p w14:paraId="5E975B9C" w14:textId="77777777" w:rsidR="00D7540F" w:rsidRPr="00693AB1" w:rsidRDefault="00D7540F" w:rsidP="004A4DFE">
            <w:pPr>
              <w:spacing w:before="120" w:after="120" w:line="240" w:lineRule="auto"/>
              <w:ind w:firstLine="0"/>
              <w:jc w:val="left"/>
              <w:rPr>
                <w:rFonts w:eastAsia="Times New Roman"/>
                <w:b/>
                <w:szCs w:val="24"/>
              </w:rPr>
            </w:pPr>
            <w:r w:rsidRPr="00693AB1">
              <w:rPr>
                <w:rFonts w:eastAsia="Times New Roman"/>
                <w:b/>
                <w:szCs w:val="24"/>
              </w:rPr>
              <w:t>Actividad</w:t>
            </w:r>
          </w:p>
        </w:tc>
      </w:tr>
      <w:tr w:rsidR="00D7540F" w:rsidRPr="00693AB1" w14:paraId="023CA860" w14:textId="77777777" w:rsidTr="00733D10">
        <w:tc>
          <w:tcPr>
            <w:tcW w:w="1951" w:type="dxa"/>
          </w:tcPr>
          <w:p w14:paraId="6ECA8899" w14:textId="339C4EB1" w:rsidR="00D7540F" w:rsidRPr="00693AB1" w:rsidRDefault="00D7540F" w:rsidP="004A4DFE">
            <w:pPr>
              <w:spacing w:before="120" w:after="120" w:line="240" w:lineRule="auto"/>
              <w:ind w:right="283" w:firstLine="0"/>
              <w:jc w:val="left"/>
              <w:rPr>
                <w:rFonts w:eastAsia="Times New Roman"/>
                <w:b/>
                <w:szCs w:val="24"/>
              </w:rPr>
            </w:pPr>
            <w:r>
              <w:rPr>
                <w:rFonts w:eastAsia="Times New Roman"/>
                <w:b/>
                <w:szCs w:val="24"/>
              </w:rPr>
              <w:t>Usuario</w:t>
            </w:r>
          </w:p>
        </w:tc>
        <w:tc>
          <w:tcPr>
            <w:tcW w:w="2278" w:type="dxa"/>
          </w:tcPr>
          <w:p w14:paraId="6AE73783" w14:textId="2373EEBE" w:rsidR="00D7540F" w:rsidRPr="00602E27" w:rsidRDefault="00D7540F" w:rsidP="004A4DFE">
            <w:pPr>
              <w:spacing w:before="120" w:after="120" w:line="240" w:lineRule="auto"/>
              <w:ind w:right="152" w:firstLine="0"/>
              <w:jc w:val="left"/>
              <w:rPr>
                <w:rFonts w:eastAsia="Times New Roman"/>
                <w:bCs/>
                <w:szCs w:val="24"/>
              </w:rPr>
            </w:pPr>
            <w:r>
              <w:rPr>
                <w:rFonts w:eastAsia="Times New Roman"/>
                <w:bCs/>
                <w:szCs w:val="24"/>
              </w:rPr>
              <w:t>Base, los demás roles pueden hacer lo mismo</w:t>
            </w:r>
            <w:r w:rsidR="00761558">
              <w:rPr>
                <w:rFonts w:eastAsia="Times New Roman"/>
                <w:bCs/>
                <w:szCs w:val="24"/>
              </w:rPr>
              <w:t xml:space="preserve"> ya que heredan funcionalidad.</w:t>
            </w:r>
          </w:p>
        </w:tc>
        <w:tc>
          <w:tcPr>
            <w:tcW w:w="4384" w:type="dxa"/>
          </w:tcPr>
          <w:p w14:paraId="4EC8F6DD" w14:textId="1DCDD3D5"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rear usuario</w:t>
            </w:r>
          </w:p>
          <w:p w14:paraId="0EB35CB9" w14:textId="06AB0758" w:rsidR="00D7540F" w:rsidRPr="00633781" w:rsidRDefault="00D7540F" w:rsidP="00633781">
            <w:pPr>
              <w:spacing w:before="120" w:after="120" w:line="240" w:lineRule="auto"/>
              <w:ind w:left="14" w:firstLine="0"/>
              <w:contextualSpacing/>
              <w:rPr>
                <w:rFonts w:eastAsia="Times New Roman"/>
                <w:szCs w:val="24"/>
              </w:rPr>
            </w:pPr>
            <w:r>
              <w:rPr>
                <w:rFonts w:eastAsia="Times New Roman"/>
                <w:szCs w:val="24"/>
              </w:rPr>
              <w:t>Ingresar</w:t>
            </w:r>
            <w:r w:rsidRPr="00633781">
              <w:rPr>
                <w:rFonts w:eastAsia="Times New Roman"/>
                <w:szCs w:val="24"/>
              </w:rPr>
              <w:t xml:space="preserve"> al sistema</w:t>
            </w:r>
          </w:p>
          <w:p w14:paraId="11F8CFEB" w14:textId="77777777"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rear Eventos</w:t>
            </w:r>
          </w:p>
          <w:p w14:paraId="114D3261" w14:textId="222BFB36"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w:t>
            </w:r>
            <w:r>
              <w:rPr>
                <w:rFonts w:eastAsia="Times New Roman"/>
                <w:szCs w:val="24"/>
              </w:rPr>
              <w:t xml:space="preserve">r </w:t>
            </w:r>
            <w:r w:rsidRPr="00633781">
              <w:rPr>
                <w:rFonts w:eastAsia="Times New Roman"/>
                <w:szCs w:val="24"/>
              </w:rPr>
              <w:t xml:space="preserve">eventos </w:t>
            </w:r>
            <w:r w:rsidR="003F1AD3">
              <w:rPr>
                <w:rFonts w:eastAsia="Times New Roman"/>
                <w:szCs w:val="24"/>
              </w:rPr>
              <w:t>creados por el mismo.</w:t>
            </w:r>
          </w:p>
          <w:p w14:paraId="59927C11" w14:textId="69BD8AD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w:t>
            </w:r>
            <w:r w:rsidR="003F1AD3">
              <w:rPr>
                <w:rFonts w:eastAsia="Times New Roman"/>
                <w:szCs w:val="24"/>
              </w:rPr>
              <w:t>eventos en el cual es administrador.</w:t>
            </w:r>
          </w:p>
          <w:p w14:paraId="63AE874B" w14:textId="2C2360A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eventos </w:t>
            </w:r>
            <w:r w:rsidR="003F1AD3">
              <w:rPr>
                <w:rFonts w:eastAsia="Times New Roman"/>
                <w:szCs w:val="24"/>
              </w:rPr>
              <w:t>en los que participa.</w:t>
            </w:r>
          </w:p>
          <w:p w14:paraId="39893066" w14:textId="4DAB9332"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eventos en los </w:t>
            </w:r>
            <w:r w:rsidR="003F1AD3">
              <w:rPr>
                <w:rFonts w:eastAsia="Times New Roman"/>
                <w:szCs w:val="24"/>
              </w:rPr>
              <w:t>que es candidato.</w:t>
            </w:r>
          </w:p>
          <w:p w14:paraId="5F127EF6" w14:textId="11066382" w:rsidR="00D7540F" w:rsidRPr="003F1AD3" w:rsidRDefault="00D7540F" w:rsidP="00633781">
            <w:pPr>
              <w:spacing w:before="120" w:after="120" w:line="240" w:lineRule="auto"/>
              <w:ind w:left="14" w:firstLine="0"/>
              <w:contextualSpacing/>
              <w:rPr>
                <w:rFonts w:eastAsia="Times New Roman"/>
                <w:szCs w:val="24"/>
                <w:u w:val="single"/>
              </w:rPr>
            </w:pPr>
            <w:r w:rsidRPr="00633781">
              <w:rPr>
                <w:rFonts w:eastAsia="Times New Roman"/>
                <w:szCs w:val="24"/>
              </w:rPr>
              <w:t xml:space="preserve">Consultar </w:t>
            </w:r>
            <w:r w:rsidR="003F1AD3">
              <w:rPr>
                <w:rFonts w:eastAsia="Times New Roman"/>
                <w:szCs w:val="24"/>
              </w:rPr>
              <w:t>evento</w:t>
            </w:r>
            <w:r w:rsidRPr="00633781">
              <w:rPr>
                <w:rFonts w:eastAsia="Times New Roman"/>
                <w:szCs w:val="24"/>
              </w:rPr>
              <w:t xml:space="preserve"> </w:t>
            </w:r>
            <w:r w:rsidR="003F1AD3">
              <w:rPr>
                <w:rFonts w:eastAsia="Times New Roman"/>
                <w:szCs w:val="24"/>
              </w:rPr>
              <w:t>con detalles.</w:t>
            </w:r>
          </w:p>
          <w:p w14:paraId="639D8F43" w14:textId="47E7278B"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lista de </w:t>
            </w:r>
            <w:r w:rsidR="003F1AD3">
              <w:rPr>
                <w:rFonts w:eastAsia="Times New Roman"/>
                <w:szCs w:val="24"/>
              </w:rPr>
              <w:t>e</w:t>
            </w:r>
            <w:r w:rsidRPr="00633781">
              <w:rPr>
                <w:rFonts w:eastAsia="Times New Roman"/>
                <w:szCs w:val="24"/>
              </w:rPr>
              <w:t>ventos</w:t>
            </w:r>
          </w:p>
          <w:p w14:paraId="2E8DECC2" w14:textId="3084C805"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usuario </w:t>
            </w:r>
            <w:r w:rsidR="003F1AD3">
              <w:rPr>
                <w:rFonts w:eastAsia="Times New Roman"/>
                <w:szCs w:val="24"/>
              </w:rPr>
              <w:t>d</w:t>
            </w:r>
            <w:r w:rsidRPr="00633781">
              <w:rPr>
                <w:rFonts w:eastAsia="Times New Roman"/>
                <w:szCs w:val="24"/>
              </w:rPr>
              <w:t>etalle</w:t>
            </w:r>
          </w:p>
          <w:p w14:paraId="15C0AC24" w14:textId="77777777"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r lista de usuarios</w:t>
            </w:r>
          </w:p>
          <w:p w14:paraId="1B989681" w14:textId="72843CC9"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Actualizar </w:t>
            </w:r>
            <w:r w:rsidR="003F1AD3">
              <w:rPr>
                <w:rFonts w:eastAsia="Times New Roman"/>
                <w:szCs w:val="24"/>
              </w:rPr>
              <w:t>sus datos</w:t>
            </w:r>
          </w:p>
          <w:p w14:paraId="47D299E5" w14:textId="20115CD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r</w:t>
            </w:r>
            <w:r w:rsidR="003F1AD3">
              <w:rPr>
                <w:rFonts w:eastAsia="Times New Roman"/>
                <w:szCs w:val="24"/>
              </w:rPr>
              <w:t xml:space="preserve"> sus datos.</w:t>
            </w:r>
          </w:p>
          <w:p w14:paraId="7566C785" w14:textId="2D604CDD"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Incrementar </w:t>
            </w:r>
            <w:r w:rsidR="00960215">
              <w:rPr>
                <w:rFonts w:eastAsia="Times New Roman"/>
                <w:szCs w:val="24"/>
              </w:rPr>
              <w:t>cantidad de eventos permitidos.</w:t>
            </w:r>
          </w:p>
          <w:p w14:paraId="76A710CE" w14:textId="030137A6" w:rsidR="00D7540F" w:rsidRPr="00602E27" w:rsidRDefault="00D7540F" w:rsidP="00633781">
            <w:pPr>
              <w:spacing w:before="120" w:after="120" w:line="240" w:lineRule="auto"/>
              <w:ind w:left="14" w:firstLine="0"/>
              <w:contextualSpacing/>
              <w:rPr>
                <w:rFonts w:eastAsia="Times New Roman"/>
                <w:bCs/>
                <w:szCs w:val="24"/>
              </w:rPr>
            </w:pPr>
            <w:r w:rsidRPr="00633781">
              <w:rPr>
                <w:rFonts w:eastAsia="Times New Roman"/>
                <w:szCs w:val="24"/>
              </w:rPr>
              <w:t>Recuperar clave de acceso</w:t>
            </w:r>
          </w:p>
        </w:tc>
      </w:tr>
      <w:tr w:rsidR="00D7540F" w:rsidRPr="00693AB1" w14:paraId="5E975BA8" w14:textId="77777777" w:rsidTr="00733D10">
        <w:tc>
          <w:tcPr>
            <w:tcW w:w="1951" w:type="dxa"/>
          </w:tcPr>
          <w:p w14:paraId="5E975B9E" w14:textId="77777777" w:rsidR="00D7540F" w:rsidRPr="003B1BDC" w:rsidRDefault="00D7540F" w:rsidP="004A4DFE">
            <w:pPr>
              <w:spacing w:before="120" w:after="120" w:line="240" w:lineRule="auto"/>
              <w:ind w:right="326" w:firstLine="0"/>
              <w:rPr>
                <w:rFonts w:eastAsia="Times New Roman"/>
                <w:b/>
                <w:szCs w:val="24"/>
              </w:rPr>
            </w:pPr>
            <w:r w:rsidRPr="003B1BDC">
              <w:rPr>
                <w:rFonts w:eastAsia="Times New Roman"/>
                <w:b/>
                <w:szCs w:val="24"/>
              </w:rPr>
              <w:t>Administrador.</w:t>
            </w:r>
          </w:p>
        </w:tc>
        <w:tc>
          <w:tcPr>
            <w:tcW w:w="2278" w:type="dxa"/>
          </w:tcPr>
          <w:p w14:paraId="5E975B9F" w14:textId="3274C9BE" w:rsidR="00D7540F" w:rsidRPr="00693AB1" w:rsidRDefault="00D7540F" w:rsidP="004A4DFE">
            <w:pPr>
              <w:spacing w:before="120" w:after="120" w:line="240" w:lineRule="auto"/>
              <w:ind w:right="293" w:firstLine="0"/>
              <w:rPr>
                <w:rFonts w:eastAsia="Times New Roman"/>
                <w:szCs w:val="24"/>
              </w:rPr>
            </w:pPr>
            <w:r w:rsidRPr="00602E27">
              <w:rPr>
                <w:rFonts w:eastAsia="Times New Roman"/>
                <w:szCs w:val="24"/>
              </w:rPr>
              <w:t>Administrador</w:t>
            </w:r>
          </w:p>
        </w:tc>
        <w:tc>
          <w:tcPr>
            <w:tcW w:w="4384" w:type="dxa"/>
          </w:tcPr>
          <w:p w14:paraId="09CA6618" w14:textId="47C61F38"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34BB4CEF" w14:textId="75C19E9B"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108338BB" w14:textId="5B340571"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23BF9AB0" w14:textId="679D9938"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089E2736" w14:textId="5E230ADA"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signar a otros administradores</w:t>
            </w:r>
            <w:r w:rsidR="00733D10">
              <w:rPr>
                <w:rFonts w:eastAsia="Times New Roman"/>
                <w:szCs w:val="24"/>
              </w:rPr>
              <w:t>.</w:t>
            </w:r>
          </w:p>
          <w:p w14:paraId="3652EADB" w14:textId="72599260"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administradores</w:t>
            </w:r>
          </w:p>
          <w:p w14:paraId="26089BCB" w14:textId="6DF50FCA"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evento</w:t>
            </w:r>
          </w:p>
          <w:p w14:paraId="334D721F" w14:textId="1F140FD3"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ctualizar datos del evento</w:t>
            </w:r>
          </w:p>
          <w:p w14:paraId="3D1FCBA8" w14:textId="248EFF4A"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 xml:space="preserve">Asignar </w:t>
            </w:r>
            <w:r w:rsidR="00733D10">
              <w:rPr>
                <w:rFonts w:eastAsia="Times New Roman"/>
                <w:szCs w:val="24"/>
              </w:rPr>
              <w:t>participantes.</w:t>
            </w:r>
          </w:p>
          <w:p w14:paraId="07D4AEF2" w14:textId="1CE48D0E"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signar candidatos</w:t>
            </w:r>
            <w:r w:rsidR="00733D10">
              <w:rPr>
                <w:rFonts w:eastAsia="Times New Roman"/>
                <w:szCs w:val="24"/>
              </w:rPr>
              <w:t>.</w:t>
            </w:r>
          </w:p>
          <w:p w14:paraId="05483543" w14:textId="752C59A7"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Registro masivo</w:t>
            </w:r>
            <w:r w:rsidR="00733D10">
              <w:rPr>
                <w:rFonts w:eastAsia="Times New Roman"/>
                <w:szCs w:val="24"/>
              </w:rPr>
              <w:t xml:space="preserve"> de participantes.</w:t>
            </w:r>
          </w:p>
          <w:p w14:paraId="3E2FF96C" w14:textId="41786191"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arga imagen del evento</w:t>
            </w:r>
            <w:r w:rsidR="00733D10">
              <w:rPr>
                <w:rFonts w:eastAsia="Times New Roman"/>
                <w:szCs w:val="24"/>
              </w:rPr>
              <w:t>.</w:t>
            </w:r>
          </w:p>
          <w:p w14:paraId="518072E9" w14:textId="207158F9"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candidato</w:t>
            </w:r>
          </w:p>
          <w:p w14:paraId="5E975BA7" w14:textId="5ABCD066" w:rsidR="00D7540F" w:rsidRPr="00960215" w:rsidRDefault="00733D10" w:rsidP="00960215">
            <w:pPr>
              <w:spacing w:before="120" w:after="120" w:line="240" w:lineRule="auto"/>
              <w:ind w:firstLine="0"/>
              <w:contextualSpacing/>
              <w:rPr>
                <w:szCs w:val="24"/>
                <w:u w:val="single"/>
              </w:rPr>
            </w:pPr>
            <w:r>
              <w:rPr>
                <w:rFonts w:eastAsia="Times New Roman"/>
                <w:szCs w:val="24"/>
              </w:rPr>
              <w:t>Activar</w:t>
            </w:r>
            <w:r w:rsidR="00EB6AEE" w:rsidRPr="00960215">
              <w:rPr>
                <w:rFonts w:eastAsia="Times New Roman"/>
                <w:szCs w:val="24"/>
              </w:rPr>
              <w:t xml:space="preserve"> o desactivar participante </w:t>
            </w:r>
          </w:p>
        </w:tc>
      </w:tr>
      <w:tr w:rsidR="00D7540F" w:rsidRPr="00693AB1" w14:paraId="5E975BAF" w14:textId="77777777" w:rsidTr="00733D10">
        <w:tc>
          <w:tcPr>
            <w:tcW w:w="1951" w:type="dxa"/>
          </w:tcPr>
          <w:p w14:paraId="5E975BA9" w14:textId="0AB7A147" w:rsidR="00D7540F" w:rsidRPr="003B1BDC" w:rsidRDefault="00D7540F" w:rsidP="004A4DFE">
            <w:pPr>
              <w:spacing w:before="120" w:after="120" w:line="240" w:lineRule="auto"/>
              <w:ind w:right="283" w:firstLine="0"/>
              <w:rPr>
                <w:rFonts w:eastAsia="Times New Roman"/>
                <w:b/>
                <w:szCs w:val="24"/>
              </w:rPr>
            </w:pPr>
            <w:r>
              <w:rPr>
                <w:rFonts w:eastAsia="Times New Roman"/>
                <w:b/>
                <w:szCs w:val="24"/>
              </w:rPr>
              <w:t>Candidato</w:t>
            </w:r>
          </w:p>
        </w:tc>
        <w:tc>
          <w:tcPr>
            <w:tcW w:w="2278" w:type="dxa"/>
          </w:tcPr>
          <w:p w14:paraId="5E975BAA" w14:textId="7DFBAEB3" w:rsidR="00D7540F" w:rsidRPr="00693AB1" w:rsidRDefault="00D7540F" w:rsidP="004A4DFE">
            <w:pPr>
              <w:spacing w:before="120" w:after="120" w:line="240" w:lineRule="auto"/>
              <w:ind w:right="194" w:firstLine="0"/>
              <w:rPr>
                <w:rFonts w:eastAsia="Times New Roman"/>
                <w:szCs w:val="24"/>
              </w:rPr>
            </w:pPr>
            <w:r w:rsidRPr="00602E27">
              <w:rPr>
                <w:rFonts w:eastAsia="Times New Roman"/>
                <w:szCs w:val="24"/>
              </w:rPr>
              <w:t>Candidato</w:t>
            </w:r>
          </w:p>
        </w:tc>
        <w:tc>
          <w:tcPr>
            <w:tcW w:w="4384" w:type="dxa"/>
          </w:tcPr>
          <w:p w14:paraId="076ECF1A"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410BC62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7BBD985C"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338B0B9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2ACE5197" w14:textId="41908922"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lastRenderedPageBreak/>
              <w:t>Actualizar datos</w:t>
            </w:r>
          </w:p>
          <w:p w14:paraId="481CC54D" w14:textId="7EA7812E"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t>Subir imágenes</w:t>
            </w:r>
          </w:p>
          <w:p w14:paraId="5E975BAE" w14:textId="3F118A9E" w:rsidR="00D7540F" w:rsidRPr="00602E27" w:rsidRDefault="00EB6AEE" w:rsidP="006F1923">
            <w:pPr>
              <w:spacing w:before="120" w:after="120" w:line="240" w:lineRule="auto"/>
              <w:ind w:left="14" w:firstLine="0"/>
              <w:contextualSpacing/>
              <w:rPr>
                <w:rFonts w:eastAsia="Times New Roman"/>
                <w:szCs w:val="24"/>
              </w:rPr>
            </w:pPr>
            <w:r w:rsidRPr="006F1923">
              <w:rPr>
                <w:rFonts w:eastAsia="Times New Roman"/>
                <w:szCs w:val="24"/>
              </w:rPr>
              <w:t>Borrar imágenes</w:t>
            </w:r>
          </w:p>
        </w:tc>
      </w:tr>
      <w:tr w:rsidR="00D7540F" w:rsidRPr="00693AB1" w14:paraId="5E975BB6" w14:textId="77777777" w:rsidTr="00733D10">
        <w:trPr>
          <w:cnfStyle w:val="010000000000" w:firstRow="0" w:lastRow="1" w:firstColumn="0" w:lastColumn="0" w:oddVBand="0" w:evenVBand="0" w:oddHBand="0" w:evenHBand="0" w:firstRowFirstColumn="0" w:firstRowLastColumn="0" w:lastRowFirstColumn="0" w:lastRowLastColumn="0"/>
        </w:trPr>
        <w:tc>
          <w:tcPr>
            <w:tcW w:w="1951" w:type="dxa"/>
          </w:tcPr>
          <w:p w14:paraId="5E975BB0" w14:textId="2798B1EE" w:rsidR="00D7540F" w:rsidRPr="003B1BDC" w:rsidRDefault="00D7540F" w:rsidP="004A4DFE">
            <w:pPr>
              <w:spacing w:before="120" w:after="120" w:line="240" w:lineRule="auto"/>
              <w:ind w:firstLine="0"/>
              <w:jc w:val="left"/>
              <w:rPr>
                <w:rFonts w:eastAsia="Times New Roman"/>
                <w:b/>
                <w:szCs w:val="24"/>
              </w:rPr>
            </w:pPr>
            <w:r>
              <w:rPr>
                <w:rFonts w:eastAsia="Times New Roman"/>
                <w:b/>
                <w:szCs w:val="24"/>
              </w:rPr>
              <w:lastRenderedPageBreak/>
              <w:t>Participante</w:t>
            </w:r>
          </w:p>
        </w:tc>
        <w:tc>
          <w:tcPr>
            <w:tcW w:w="2278" w:type="dxa"/>
          </w:tcPr>
          <w:p w14:paraId="5E975BB1" w14:textId="0DA416D6" w:rsidR="00D7540F" w:rsidRPr="00693AB1" w:rsidRDefault="00D7540F" w:rsidP="004A4DFE">
            <w:pPr>
              <w:spacing w:before="120" w:after="120" w:line="240" w:lineRule="auto"/>
              <w:ind w:firstLine="0"/>
              <w:jc w:val="left"/>
              <w:rPr>
                <w:rFonts w:eastAsia="Times New Roman"/>
                <w:szCs w:val="24"/>
              </w:rPr>
            </w:pPr>
            <w:r w:rsidRPr="00602E27">
              <w:rPr>
                <w:rFonts w:eastAsia="Times New Roman"/>
                <w:szCs w:val="24"/>
              </w:rPr>
              <w:t>Participante</w:t>
            </w:r>
          </w:p>
        </w:tc>
        <w:tc>
          <w:tcPr>
            <w:tcW w:w="4384" w:type="dxa"/>
          </w:tcPr>
          <w:p w14:paraId="78487798"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0F20F6F6"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7EAEEED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180DA625"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0DCA88C6" w14:textId="79FF35B0"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t>Votar</w:t>
            </w:r>
          </w:p>
          <w:p w14:paraId="5E975BB5" w14:textId="2C50AA78" w:rsidR="00D7540F" w:rsidRPr="00693AB1" w:rsidRDefault="00733D10" w:rsidP="006F1923">
            <w:pPr>
              <w:spacing w:before="120" w:after="120" w:line="240" w:lineRule="auto"/>
              <w:ind w:firstLine="0"/>
              <w:contextualSpacing/>
              <w:rPr>
                <w:szCs w:val="24"/>
              </w:rPr>
            </w:pPr>
            <w:r>
              <w:rPr>
                <w:rFonts w:eastAsia="Times New Roman"/>
                <w:szCs w:val="24"/>
              </w:rPr>
              <w:t>Registrarse</w:t>
            </w:r>
            <w:r w:rsidR="00EB6AEE" w:rsidRPr="006F1923">
              <w:rPr>
                <w:rFonts w:eastAsia="Times New Roman"/>
                <w:szCs w:val="24"/>
              </w:rPr>
              <w:t xml:space="preserve"> en eventos por código </w:t>
            </w:r>
          </w:p>
        </w:tc>
      </w:tr>
    </w:tbl>
    <w:p w14:paraId="2EC79E07" w14:textId="77777777" w:rsidR="002544FA" w:rsidRDefault="002544FA" w:rsidP="002544FA">
      <w:pPr>
        <w:pStyle w:val="Ttulo3"/>
        <w:numPr>
          <w:ilvl w:val="0"/>
          <w:numId w:val="0"/>
        </w:numPr>
      </w:pPr>
      <w:bookmarkStart w:id="88" w:name="_Toc503343644"/>
      <w:bookmarkStart w:id="89" w:name="_Toc8328626"/>
      <w:bookmarkStart w:id="90" w:name="_Toc8329325"/>
    </w:p>
    <w:p w14:paraId="5E975BB8" w14:textId="4C608B2A" w:rsidR="00A11625" w:rsidRDefault="003B1BDC" w:rsidP="007C5CA4">
      <w:pPr>
        <w:pStyle w:val="Ttulo3"/>
      </w:pPr>
      <w:r>
        <w:t>Restricciones</w:t>
      </w:r>
      <w:bookmarkEnd w:id="88"/>
      <w:bookmarkEnd w:id="89"/>
      <w:bookmarkEnd w:id="90"/>
    </w:p>
    <w:p w14:paraId="5E975BB9" w14:textId="41C902BD" w:rsidR="004A4DFE" w:rsidRDefault="00E21492" w:rsidP="00F93F50">
      <w:pPr>
        <w:rPr>
          <w:lang w:eastAsia="es-EC"/>
        </w:rPr>
      </w:pPr>
      <w:r>
        <w:rPr>
          <w:lang w:eastAsia="es-EC"/>
        </w:rPr>
        <w:t>A continuación, se detalla las restricciones que utilizará la aplicación para poder funcionar:</w:t>
      </w:r>
    </w:p>
    <w:p w14:paraId="106627BE" w14:textId="21ED4A80" w:rsidR="00E21492" w:rsidRPr="00E21492" w:rsidRDefault="00E21492" w:rsidP="00F93F50">
      <w:pPr>
        <w:rPr>
          <w:b/>
          <w:bCs/>
          <w:lang w:eastAsia="es-EC"/>
        </w:rPr>
      </w:pPr>
      <w:r w:rsidRPr="00E21492">
        <w:rPr>
          <w:b/>
          <w:bCs/>
          <w:lang w:eastAsia="es-EC"/>
        </w:rPr>
        <w:t>Servidor</w:t>
      </w:r>
    </w:p>
    <w:p w14:paraId="5E975BBC" w14:textId="44CCC4AE" w:rsidR="001E34A1" w:rsidRDefault="008D23EC" w:rsidP="008D23EC">
      <w:pPr>
        <w:pStyle w:val="Prrafodelista"/>
        <w:numPr>
          <w:ilvl w:val="0"/>
          <w:numId w:val="4"/>
        </w:numPr>
        <w:rPr>
          <w:lang w:eastAsia="es-EC"/>
        </w:rPr>
      </w:pPr>
      <w:r>
        <w:rPr>
          <w:lang w:eastAsia="es-EC"/>
        </w:rPr>
        <w:t xml:space="preserve">Para el ambiente de producción necesitaremos una </w:t>
      </w:r>
      <w:r w:rsidR="00017424">
        <w:rPr>
          <w:lang w:eastAsia="es-EC"/>
        </w:rPr>
        <w:t>máquina</w:t>
      </w:r>
      <w:r>
        <w:rPr>
          <w:lang w:eastAsia="es-EC"/>
        </w:rPr>
        <w:t xml:space="preserve"> que soporte </w:t>
      </w:r>
      <w:r w:rsidR="00017424">
        <w:rPr>
          <w:lang w:eastAsia="es-EC"/>
        </w:rPr>
        <w:t>despliegues</w:t>
      </w:r>
      <w:r>
        <w:rPr>
          <w:lang w:eastAsia="es-EC"/>
        </w:rPr>
        <w:t xml:space="preserve"> en IIS con SDK Runtime </w:t>
      </w:r>
      <w:r w:rsidR="00017424">
        <w:rPr>
          <w:lang w:eastAsia="es-EC"/>
        </w:rPr>
        <w:t>.net core 5.0,</w:t>
      </w:r>
      <w:r w:rsidR="00D86360">
        <w:rPr>
          <w:lang w:eastAsia="es-EC"/>
        </w:rPr>
        <w:t xml:space="preserve"> ya que todo el proyecto fue realizado con el lenguaje de programación C#.</w:t>
      </w:r>
    </w:p>
    <w:p w14:paraId="7EA231E8" w14:textId="189CF8E2" w:rsidR="00D86360" w:rsidRDefault="00D86360" w:rsidP="008D23EC">
      <w:pPr>
        <w:pStyle w:val="Prrafodelista"/>
        <w:numPr>
          <w:ilvl w:val="0"/>
          <w:numId w:val="4"/>
        </w:numPr>
        <w:rPr>
          <w:lang w:eastAsia="es-EC"/>
        </w:rPr>
      </w:pPr>
      <w:r>
        <w:rPr>
          <w:lang w:eastAsia="es-EC"/>
        </w:rPr>
        <w:t>La forma en la que almacenamos la información es mediante MS-SQL 2017 -2019, utilizamos esta tecnología debido a que es parte de la familia de Microsft y se acopla e integra perfectamente con el lenguaje de programación C# que también pertenece a Microsoft.</w:t>
      </w:r>
    </w:p>
    <w:p w14:paraId="5904BCAF" w14:textId="3B064F3B" w:rsidR="00D86360" w:rsidRDefault="004E12CF" w:rsidP="008D23EC">
      <w:pPr>
        <w:pStyle w:val="Prrafodelista"/>
        <w:numPr>
          <w:ilvl w:val="0"/>
          <w:numId w:val="4"/>
        </w:numPr>
        <w:rPr>
          <w:lang w:eastAsia="es-EC"/>
        </w:rPr>
      </w:pPr>
      <w:r>
        <w:rPr>
          <w:lang w:eastAsia="es-EC"/>
        </w:rPr>
        <w:t xml:space="preserve">El servicio de correos electrónicos está a cargo de </w:t>
      </w:r>
      <w:r w:rsidR="004D6BD4">
        <w:rPr>
          <w:lang w:eastAsia="es-EC"/>
        </w:rPr>
        <w:t xml:space="preserve">la aplicación SendGrid, </w:t>
      </w:r>
      <w:r w:rsidR="00581282">
        <w:rPr>
          <w:lang w:eastAsia="es-EC"/>
        </w:rPr>
        <w:t>la cual</w:t>
      </w:r>
      <w:r w:rsidR="004D6BD4">
        <w:rPr>
          <w:lang w:eastAsia="es-EC"/>
        </w:rPr>
        <w:t xml:space="preserve"> es un servicio que se encarga de administrar </w:t>
      </w:r>
      <w:r w:rsidR="00581282">
        <w:rPr>
          <w:lang w:eastAsia="es-EC"/>
        </w:rPr>
        <w:t>todas las peticiones</w:t>
      </w:r>
      <w:r w:rsidR="004D6BD4">
        <w:rPr>
          <w:lang w:eastAsia="es-EC"/>
        </w:rPr>
        <w:t xml:space="preserve"> de correo enviadas, además nos permite visualizar estadísticas </w:t>
      </w:r>
      <w:r w:rsidR="00581282">
        <w:rPr>
          <w:lang w:eastAsia="es-EC"/>
        </w:rPr>
        <w:t>del</w:t>
      </w:r>
      <w:r w:rsidR="004D6BD4">
        <w:rPr>
          <w:lang w:eastAsia="es-EC"/>
        </w:rPr>
        <w:t xml:space="preserve"> número de veces que se envía correos, las horas, etc.</w:t>
      </w:r>
    </w:p>
    <w:p w14:paraId="7C1A585B" w14:textId="77777777" w:rsidR="002544FA" w:rsidRDefault="002544FA" w:rsidP="002544FA">
      <w:pPr>
        <w:ind w:left="360" w:firstLine="0"/>
        <w:rPr>
          <w:lang w:eastAsia="es-EC"/>
        </w:rPr>
      </w:pPr>
    </w:p>
    <w:p w14:paraId="5E975BBD" w14:textId="2A8C25A7" w:rsidR="00C636E7" w:rsidRDefault="003B1BDC" w:rsidP="007C5CA4">
      <w:pPr>
        <w:pStyle w:val="Ttulo3"/>
      </w:pPr>
      <w:bookmarkStart w:id="91" w:name="_Toc503343645"/>
      <w:bookmarkStart w:id="92" w:name="_Toc8328627"/>
      <w:bookmarkStart w:id="93" w:name="_Toc8329326"/>
      <w:r>
        <w:lastRenderedPageBreak/>
        <w:t>R</w:t>
      </w:r>
      <w:r w:rsidRPr="00A11625">
        <w:t>equ</w:t>
      </w:r>
      <w:r>
        <w:t>isitos</w:t>
      </w:r>
      <w:bookmarkEnd w:id="91"/>
      <w:bookmarkEnd w:id="92"/>
      <w:bookmarkEnd w:id="93"/>
      <w:r w:rsidRPr="00A11625">
        <w:t xml:space="preserve"> </w:t>
      </w:r>
    </w:p>
    <w:p w14:paraId="135524E5" w14:textId="2ABA7E7A" w:rsidR="0068112E" w:rsidRPr="001F6270" w:rsidRDefault="00822C02" w:rsidP="00A65D08">
      <w:pPr>
        <w:pStyle w:val="Tablas"/>
        <w:rPr>
          <w:u w:val="single"/>
        </w:rPr>
      </w:pPr>
      <w:bookmarkStart w:id="94" w:name="_Toc73576369"/>
      <w:r>
        <w:t>Requerimientos</w:t>
      </w:r>
      <w:r w:rsidR="0068112E">
        <w:t xml:space="preserve"> Funcionales</w:t>
      </w:r>
      <w:bookmarkEnd w:id="94"/>
    </w:p>
    <w:tbl>
      <w:tblPr>
        <w:tblStyle w:val="TableNormal22"/>
        <w:tblW w:w="8931" w:type="dxa"/>
        <w:tblInd w:w="-284" w:type="dxa"/>
        <w:tblLayout w:type="fixed"/>
        <w:tblLook w:val="0460" w:firstRow="1" w:lastRow="1" w:firstColumn="0" w:lastColumn="0" w:noHBand="0" w:noVBand="1"/>
      </w:tblPr>
      <w:tblGrid>
        <w:gridCol w:w="1702"/>
        <w:gridCol w:w="7229"/>
      </w:tblGrid>
      <w:tr w:rsidR="009C0552" w:rsidRPr="00693AB1" w14:paraId="1FB0951D" w14:textId="77777777" w:rsidTr="00AF7991">
        <w:trPr>
          <w:cnfStyle w:val="100000000000" w:firstRow="1" w:lastRow="0" w:firstColumn="0" w:lastColumn="0" w:oddVBand="0" w:evenVBand="0" w:oddHBand="0" w:evenHBand="0" w:firstRowFirstColumn="0" w:firstRowLastColumn="0" w:lastRowFirstColumn="0" w:lastRowLastColumn="0"/>
        </w:trPr>
        <w:tc>
          <w:tcPr>
            <w:tcW w:w="8931" w:type="dxa"/>
            <w:gridSpan w:val="2"/>
          </w:tcPr>
          <w:p w14:paraId="6CC01348" w14:textId="5DED1303" w:rsidR="009C0552" w:rsidRDefault="009C0552" w:rsidP="00CE499C">
            <w:pPr>
              <w:spacing w:before="120" w:after="120" w:line="240" w:lineRule="auto"/>
              <w:ind w:firstLine="0"/>
              <w:jc w:val="center"/>
              <w:rPr>
                <w:rFonts w:eastAsia="Times New Roman"/>
                <w:b/>
                <w:szCs w:val="24"/>
              </w:rPr>
            </w:pPr>
            <w:r>
              <w:rPr>
                <w:rFonts w:eastAsia="Times New Roman"/>
                <w:b/>
                <w:szCs w:val="24"/>
              </w:rPr>
              <w:t>Requerimientos funcionales del sistema</w:t>
            </w:r>
          </w:p>
        </w:tc>
      </w:tr>
      <w:tr w:rsidR="009C0552" w:rsidRPr="00693AB1" w14:paraId="7F2F49BB" w14:textId="77777777" w:rsidTr="0060225B">
        <w:tc>
          <w:tcPr>
            <w:tcW w:w="1702" w:type="dxa"/>
            <w:tcBorders>
              <w:bottom w:val="single" w:sz="4" w:space="0" w:color="auto"/>
            </w:tcBorders>
          </w:tcPr>
          <w:p w14:paraId="54553900" w14:textId="45156B4C" w:rsidR="009C0552" w:rsidRPr="00693AB1" w:rsidRDefault="009C0552" w:rsidP="00CE499C">
            <w:pPr>
              <w:spacing w:before="120" w:after="120" w:line="240" w:lineRule="auto"/>
              <w:ind w:right="152" w:firstLine="0"/>
              <w:jc w:val="left"/>
              <w:rPr>
                <w:rFonts w:eastAsia="Times New Roman"/>
                <w:b/>
                <w:szCs w:val="24"/>
              </w:rPr>
            </w:pPr>
            <w:r>
              <w:rPr>
                <w:rFonts w:eastAsia="Times New Roman"/>
                <w:b/>
                <w:szCs w:val="24"/>
              </w:rPr>
              <w:t>Número de Requerimiento</w:t>
            </w:r>
          </w:p>
        </w:tc>
        <w:tc>
          <w:tcPr>
            <w:tcW w:w="7229" w:type="dxa"/>
            <w:tcBorders>
              <w:bottom w:val="single" w:sz="4" w:space="0" w:color="auto"/>
            </w:tcBorders>
          </w:tcPr>
          <w:p w14:paraId="64788911" w14:textId="77777777" w:rsidR="009C0552" w:rsidRPr="00693AB1" w:rsidRDefault="009C0552" w:rsidP="00CE499C">
            <w:pPr>
              <w:spacing w:before="120" w:after="120" w:line="240" w:lineRule="auto"/>
              <w:ind w:firstLine="0"/>
              <w:jc w:val="left"/>
              <w:rPr>
                <w:rFonts w:eastAsia="Times New Roman"/>
                <w:b/>
                <w:szCs w:val="24"/>
              </w:rPr>
            </w:pPr>
            <w:r>
              <w:rPr>
                <w:rFonts w:eastAsia="Times New Roman"/>
                <w:b/>
                <w:szCs w:val="24"/>
              </w:rPr>
              <w:t>Descripción</w:t>
            </w:r>
          </w:p>
        </w:tc>
      </w:tr>
      <w:tr w:rsidR="009C0552" w:rsidRPr="00693AB1" w14:paraId="503DF640" w14:textId="77777777" w:rsidTr="0060225B">
        <w:tc>
          <w:tcPr>
            <w:tcW w:w="1702" w:type="dxa"/>
            <w:tcBorders>
              <w:top w:val="single" w:sz="4" w:space="0" w:color="auto"/>
            </w:tcBorders>
          </w:tcPr>
          <w:p w14:paraId="542C951A" w14:textId="425F411D" w:rsidR="009C0552" w:rsidRPr="006630F3" w:rsidRDefault="00AF7991" w:rsidP="00CE499C">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1</w:t>
            </w:r>
          </w:p>
        </w:tc>
        <w:tc>
          <w:tcPr>
            <w:tcW w:w="7229" w:type="dxa"/>
            <w:tcBorders>
              <w:top w:val="single" w:sz="4" w:space="0" w:color="auto"/>
            </w:tcBorders>
          </w:tcPr>
          <w:p w14:paraId="1838A5D1" w14:textId="100957D6" w:rsidR="009C0552" w:rsidRPr="00693AB1" w:rsidRDefault="00AF7991" w:rsidP="00CE499C">
            <w:pPr>
              <w:spacing w:before="120" w:after="120" w:line="240" w:lineRule="auto"/>
              <w:ind w:firstLine="0"/>
              <w:jc w:val="left"/>
              <w:rPr>
                <w:rFonts w:eastAsia="Times New Roman"/>
                <w:b/>
                <w:szCs w:val="24"/>
              </w:rPr>
            </w:pPr>
            <w:r>
              <w:rPr>
                <w:szCs w:val="24"/>
              </w:rPr>
              <w:t>Permitir a las personas registrase en la aplicación.</w:t>
            </w:r>
          </w:p>
        </w:tc>
      </w:tr>
      <w:tr w:rsidR="009C0552" w:rsidRPr="00693AB1" w14:paraId="342FE348" w14:textId="77777777" w:rsidTr="0060225B">
        <w:tc>
          <w:tcPr>
            <w:tcW w:w="1702" w:type="dxa"/>
          </w:tcPr>
          <w:p w14:paraId="741CDF58" w14:textId="6A06A4A5"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2</w:t>
            </w:r>
          </w:p>
        </w:tc>
        <w:tc>
          <w:tcPr>
            <w:tcW w:w="7229" w:type="dxa"/>
          </w:tcPr>
          <w:p w14:paraId="12B13AF7" w14:textId="60FA35DF"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usuarios ya registrados, recuperar su contraseña.</w:t>
            </w:r>
          </w:p>
        </w:tc>
      </w:tr>
      <w:tr w:rsidR="009C0552" w:rsidRPr="00693AB1" w14:paraId="7EB99832" w14:textId="77777777" w:rsidTr="0060225B">
        <w:trPr>
          <w:trHeight w:val="584"/>
        </w:trPr>
        <w:tc>
          <w:tcPr>
            <w:tcW w:w="1702" w:type="dxa"/>
          </w:tcPr>
          <w:p w14:paraId="2C2F1AEC" w14:textId="0ED6CADB"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3</w:t>
            </w:r>
          </w:p>
        </w:tc>
        <w:tc>
          <w:tcPr>
            <w:tcW w:w="7229" w:type="dxa"/>
          </w:tcPr>
          <w:p w14:paraId="26289A71" w14:textId="3B7276FD"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actualizar información.</w:t>
            </w:r>
          </w:p>
        </w:tc>
      </w:tr>
      <w:tr w:rsidR="009C0552" w:rsidRPr="00693AB1" w14:paraId="2CB9D40B" w14:textId="77777777" w:rsidTr="0060225B">
        <w:tc>
          <w:tcPr>
            <w:tcW w:w="1702" w:type="dxa"/>
          </w:tcPr>
          <w:p w14:paraId="3110AA61" w14:textId="2DC2A2EF"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4</w:t>
            </w:r>
          </w:p>
        </w:tc>
        <w:tc>
          <w:tcPr>
            <w:tcW w:w="7229" w:type="dxa"/>
          </w:tcPr>
          <w:p w14:paraId="67651A96" w14:textId="314BA92B"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crear, modificar, eliminar eventos.</w:t>
            </w:r>
          </w:p>
        </w:tc>
      </w:tr>
      <w:tr w:rsidR="009C0552" w:rsidRPr="00693AB1" w14:paraId="285CD85E" w14:textId="77777777" w:rsidTr="0060225B">
        <w:tc>
          <w:tcPr>
            <w:tcW w:w="1702" w:type="dxa"/>
          </w:tcPr>
          <w:p w14:paraId="700884E2" w14:textId="2DDDD4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5</w:t>
            </w:r>
          </w:p>
        </w:tc>
        <w:tc>
          <w:tcPr>
            <w:tcW w:w="7229" w:type="dxa"/>
          </w:tcPr>
          <w:p w14:paraId="11DEB89B" w14:textId="3B387370"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candidatos.</w:t>
            </w:r>
          </w:p>
        </w:tc>
      </w:tr>
      <w:tr w:rsidR="009C0552" w:rsidRPr="00693AB1" w14:paraId="3D1AD2D0" w14:textId="77777777" w:rsidTr="0060225B">
        <w:tc>
          <w:tcPr>
            <w:tcW w:w="1702" w:type="dxa"/>
          </w:tcPr>
          <w:p w14:paraId="0CE5619F" w14:textId="2522DF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6</w:t>
            </w:r>
          </w:p>
        </w:tc>
        <w:tc>
          <w:tcPr>
            <w:tcW w:w="7229" w:type="dxa"/>
          </w:tcPr>
          <w:p w14:paraId="56DED193" w14:textId="5BAF8CB6"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participantes.</w:t>
            </w:r>
          </w:p>
        </w:tc>
      </w:tr>
      <w:tr w:rsidR="009C0552" w:rsidRPr="00693AB1" w14:paraId="271CCF2F" w14:textId="77777777" w:rsidTr="0060225B">
        <w:tc>
          <w:tcPr>
            <w:tcW w:w="1702" w:type="dxa"/>
          </w:tcPr>
          <w:p w14:paraId="49164A4E" w14:textId="79BF33D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7</w:t>
            </w:r>
          </w:p>
        </w:tc>
        <w:tc>
          <w:tcPr>
            <w:tcW w:w="7229" w:type="dxa"/>
          </w:tcPr>
          <w:p w14:paraId="772D7CE2" w14:textId="194B70AE"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candidatos actualizar su información</w:t>
            </w:r>
          </w:p>
        </w:tc>
      </w:tr>
      <w:tr w:rsidR="009C0552" w:rsidRPr="00693AB1" w14:paraId="3B71BF9D" w14:textId="77777777" w:rsidTr="0060225B">
        <w:tc>
          <w:tcPr>
            <w:tcW w:w="1702" w:type="dxa"/>
          </w:tcPr>
          <w:p w14:paraId="1744F2E7" w14:textId="7885E61A"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8</w:t>
            </w:r>
          </w:p>
        </w:tc>
        <w:tc>
          <w:tcPr>
            <w:tcW w:w="7229" w:type="dxa"/>
          </w:tcPr>
          <w:p w14:paraId="4B273D91" w14:textId="711C0116"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candidatos consultar su información.</w:t>
            </w:r>
          </w:p>
        </w:tc>
      </w:tr>
      <w:tr w:rsidR="00AF7991" w:rsidRPr="00693AB1" w14:paraId="35FEA89C" w14:textId="77777777" w:rsidTr="0060225B">
        <w:tc>
          <w:tcPr>
            <w:tcW w:w="1702" w:type="dxa"/>
          </w:tcPr>
          <w:p w14:paraId="47575009" w14:textId="084A983A"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9</w:t>
            </w:r>
          </w:p>
        </w:tc>
        <w:tc>
          <w:tcPr>
            <w:tcW w:w="7229" w:type="dxa"/>
          </w:tcPr>
          <w:p w14:paraId="7BA64DAC" w14:textId="1935EAAF"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participantes votar en evento.</w:t>
            </w:r>
          </w:p>
        </w:tc>
      </w:tr>
      <w:tr w:rsidR="00AF7991" w:rsidRPr="00693AB1" w14:paraId="26A75C68" w14:textId="77777777" w:rsidTr="0060225B">
        <w:trPr>
          <w:cnfStyle w:val="010000000000" w:firstRow="0" w:lastRow="1" w:firstColumn="0" w:lastColumn="0" w:oddVBand="0" w:evenVBand="0" w:oddHBand="0" w:evenHBand="0" w:firstRowFirstColumn="0" w:firstRowLastColumn="0" w:lastRowFirstColumn="0" w:lastRowLastColumn="0"/>
        </w:trPr>
        <w:tc>
          <w:tcPr>
            <w:tcW w:w="1702" w:type="dxa"/>
          </w:tcPr>
          <w:p w14:paraId="1F1B1A2C" w14:textId="277B70C5"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 xml:space="preserve">RF: </w:t>
            </w:r>
            <w:r w:rsidR="00692491" w:rsidRPr="006630F3">
              <w:rPr>
                <w:rFonts w:eastAsia="Times New Roman"/>
                <w:b/>
                <w:szCs w:val="24"/>
              </w:rPr>
              <w:t>10</w:t>
            </w:r>
          </w:p>
        </w:tc>
        <w:tc>
          <w:tcPr>
            <w:tcW w:w="7229" w:type="dxa"/>
          </w:tcPr>
          <w:p w14:paraId="6DC7D79C" w14:textId="44790561"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los usuarios consultar resultado de evento</w:t>
            </w:r>
          </w:p>
        </w:tc>
      </w:tr>
    </w:tbl>
    <w:p w14:paraId="5E975BC8" w14:textId="77777777" w:rsidR="00B8372D" w:rsidRPr="00B8372D" w:rsidRDefault="00B8372D" w:rsidP="00B8372D">
      <w:pPr>
        <w:pStyle w:val="Prrafodelista"/>
        <w:spacing w:after="160" w:line="259" w:lineRule="auto"/>
        <w:ind w:firstLine="0"/>
        <w:rPr>
          <w:b/>
          <w:szCs w:val="24"/>
        </w:rPr>
      </w:pPr>
    </w:p>
    <w:p w14:paraId="5E975BC9" w14:textId="50D17EF3" w:rsidR="002B076B" w:rsidRDefault="003B1BDC" w:rsidP="004A4DFE">
      <w:pPr>
        <w:pStyle w:val="Ttulo4"/>
      </w:pPr>
      <w:r>
        <w:t>N</w:t>
      </w:r>
      <w:r w:rsidRPr="00981F61">
        <w:t>o funcionales</w:t>
      </w:r>
      <w:r w:rsidR="004A4DFE">
        <w:t>.</w:t>
      </w:r>
    </w:p>
    <w:p w14:paraId="701789F6" w14:textId="4F92E5C3" w:rsidR="00822C02" w:rsidRPr="001F6270" w:rsidRDefault="00F958AD" w:rsidP="00A65D08">
      <w:pPr>
        <w:pStyle w:val="Tablas"/>
        <w:rPr>
          <w:u w:val="single"/>
        </w:rPr>
      </w:pPr>
      <w:bookmarkStart w:id="95" w:name="_Toc73576370"/>
      <w:r>
        <w:t>Requerimientos no</w:t>
      </w:r>
      <w:r w:rsidR="00822C02">
        <w:t xml:space="preserve"> Funcionales</w:t>
      </w:r>
      <w:bookmarkEnd w:id="95"/>
    </w:p>
    <w:tbl>
      <w:tblPr>
        <w:tblStyle w:val="TableNormal22"/>
        <w:tblW w:w="8755" w:type="dxa"/>
        <w:tblInd w:w="-108" w:type="dxa"/>
        <w:tblLayout w:type="fixed"/>
        <w:tblLook w:val="0460" w:firstRow="1" w:lastRow="1" w:firstColumn="0" w:lastColumn="0" w:noHBand="0" w:noVBand="1"/>
      </w:tblPr>
      <w:tblGrid>
        <w:gridCol w:w="1668"/>
        <w:gridCol w:w="1275"/>
        <w:gridCol w:w="5812"/>
      </w:tblGrid>
      <w:tr w:rsidR="00822C02" w:rsidRPr="00693AB1" w14:paraId="07C2F81E" w14:textId="77777777" w:rsidTr="00CE499C">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34324662" w14:textId="19AA591D" w:rsidR="00822C02" w:rsidRDefault="00822C02" w:rsidP="00822C02">
            <w:pPr>
              <w:spacing w:before="120" w:after="120" w:line="240" w:lineRule="auto"/>
              <w:ind w:firstLine="0"/>
              <w:jc w:val="center"/>
              <w:rPr>
                <w:rFonts w:eastAsia="Times New Roman"/>
                <w:b/>
                <w:szCs w:val="24"/>
              </w:rPr>
            </w:pPr>
            <w:r>
              <w:rPr>
                <w:rFonts w:eastAsia="Times New Roman"/>
                <w:b/>
                <w:szCs w:val="24"/>
              </w:rPr>
              <w:t>Requerimientos no funcionales del sistema</w:t>
            </w:r>
          </w:p>
        </w:tc>
      </w:tr>
      <w:tr w:rsidR="00822C02" w:rsidRPr="00693AB1" w14:paraId="62565B45" w14:textId="77777777" w:rsidTr="00DA59D9">
        <w:tc>
          <w:tcPr>
            <w:tcW w:w="1668" w:type="dxa"/>
            <w:tcBorders>
              <w:bottom w:val="single" w:sz="4" w:space="0" w:color="auto"/>
            </w:tcBorders>
          </w:tcPr>
          <w:p w14:paraId="5DB55A8F" w14:textId="640A492A" w:rsidR="00822C02" w:rsidRPr="00693AB1" w:rsidRDefault="00AE2A95" w:rsidP="00822C02">
            <w:pPr>
              <w:spacing w:before="120" w:after="120" w:line="240" w:lineRule="auto"/>
              <w:ind w:right="283" w:firstLine="0"/>
              <w:jc w:val="left"/>
              <w:rPr>
                <w:rFonts w:eastAsia="Times New Roman"/>
                <w:b/>
                <w:szCs w:val="24"/>
              </w:rPr>
            </w:pPr>
            <w:r>
              <w:rPr>
                <w:rFonts w:eastAsia="Times New Roman"/>
                <w:b/>
                <w:szCs w:val="24"/>
              </w:rPr>
              <w:t>Categoría</w:t>
            </w:r>
            <w:r w:rsidR="00822C02">
              <w:rPr>
                <w:rFonts w:eastAsia="Times New Roman"/>
                <w:b/>
                <w:szCs w:val="24"/>
              </w:rPr>
              <w:t xml:space="preserve"> </w:t>
            </w:r>
          </w:p>
        </w:tc>
        <w:tc>
          <w:tcPr>
            <w:tcW w:w="1275" w:type="dxa"/>
            <w:tcBorders>
              <w:bottom w:val="single" w:sz="4" w:space="0" w:color="auto"/>
            </w:tcBorders>
          </w:tcPr>
          <w:p w14:paraId="115FFA9E" w14:textId="4A0E9806" w:rsidR="00822C02" w:rsidRPr="00693AB1" w:rsidRDefault="00AE2A95" w:rsidP="00822C02">
            <w:pPr>
              <w:spacing w:before="120" w:after="120" w:line="240" w:lineRule="auto"/>
              <w:ind w:right="152" w:firstLine="0"/>
              <w:jc w:val="left"/>
              <w:rPr>
                <w:rFonts w:eastAsia="Times New Roman"/>
                <w:b/>
                <w:szCs w:val="24"/>
              </w:rPr>
            </w:pPr>
            <w:r>
              <w:rPr>
                <w:rFonts w:eastAsia="Times New Roman"/>
                <w:b/>
                <w:szCs w:val="24"/>
              </w:rPr>
              <w:t>Número</w:t>
            </w:r>
          </w:p>
        </w:tc>
        <w:tc>
          <w:tcPr>
            <w:tcW w:w="5812" w:type="dxa"/>
            <w:tcBorders>
              <w:bottom w:val="single" w:sz="4" w:space="0" w:color="auto"/>
            </w:tcBorders>
          </w:tcPr>
          <w:p w14:paraId="2A1E2AA2" w14:textId="116FDE0E" w:rsidR="00822C02" w:rsidRPr="00693AB1" w:rsidRDefault="00AE2A95" w:rsidP="00822C02">
            <w:pPr>
              <w:spacing w:before="120" w:after="120" w:line="240" w:lineRule="auto"/>
              <w:ind w:firstLine="0"/>
              <w:jc w:val="left"/>
              <w:rPr>
                <w:rFonts w:eastAsia="Times New Roman"/>
                <w:b/>
                <w:szCs w:val="24"/>
              </w:rPr>
            </w:pPr>
            <w:r>
              <w:rPr>
                <w:rFonts w:eastAsia="Times New Roman"/>
                <w:b/>
                <w:szCs w:val="24"/>
              </w:rPr>
              <w:t>Descripción</w:t>
            </w:r>
          </w:p>
        </w:tc>
      </w:tr>
      <w:tr w:rsidR="006630F3" w:rsidRPr="00693AB1" w14:paraId="60FCCEAB" w14:textId="77777777" w:rsidTr="00DA59D9">
        <w:tc>
          <w:tcPr>
            <w:tcW w:w="1668" w:type="dxa"/>
            <w:vMerge w:val="restart"/>
            <w:tcBorders>
              <w:top w:val="single" w:sz="4" w:space="0" w:color="auto"/>
            </w:tcBorders>
          </w:tcPr>
          <w:p w14:paraId="25F85EC7" w14:textId="2DBE2CE2" w:rsidR="006630F3" w:rsidRPr="00693AB1" w:rsidRDefault="006630F3" w:rsidP="00822C02">
            <w:pPr>
              <w:spacing w:before="120" w:after="120" w:line="240" w:lineRule="auto"/>
              <w:ind w:right="283" w:firstLine="0"/>
              <w:jc w:val="left"/>
              <w:rPr>
                <w:rFonts w:eastAsia="Times New Roman"/>
                <w:b/>
                <w:szCs w:val="24"/>
              </w:rPr>
            </w:pPr>
            <w:r>
              <w:rPr>
                <w:rFonts w:eastAsia="Times New Roman"/>
                <w:b/>
                <w:szCs w:val="24"/>
              </w:rPr>
              <w:t>Usabilidad</w:t>
            </w:r>
          </w:p>
        </w:tc>
        <w:tc>
          <w:tcPr>
            <w:tcW w:w="1275" w:type="dxa"/>
            <w:tcBorders>
              <w:top w:val="single" w:sz="4" w:space="0" w:color="auto"/>
            </w:tcBorders>
          </w:tcPr>
          <w:p w14:paraId="4458C3AC" w14:textId="13A2050A" w:rsidR="006630F3" w:rsidRPr="00602E27" w:rsidRDefault="006630F3" w:rsidP="00822C02">
            <w:pPr>
              <w:spacing w:before="120" w:after="120" w:line="240" w:lineRule="auto"/>
              <w:ind w:right="152" w:firstLine="0"/>
              <w:jc w:val="left"/>
              <w:rPr>
                <w:rFonts w:eastAsia="Times New Roman"/>
                <w:bCs/>
                <w:szCs w:val="24"/>
              </w:rPr>
            </w:pPr>
            <w:r w:rsidRPr="00DA59D9">
              <w:rPr>
                <w:bCs/>
                <w:szCs w:val="24"/>
              </w:rPr>
              <w:t>RNF</w:t>
            </w:r>
            <w:r w:rsidRPr="006630F3">
              <w:rPr>
                <w:bCs/>
                <w:szCs w:val="24"/>
              </w:rPr>
              <w:t>: 01</w:t>
            </w:r>
          </w:p>
        </w:tc>
        <w:tc>
          <w:tcPr>
            <w:tcW w:w="5812" w:type="dxa"/>
            <w:tcBorders>
              <w:top w:val="single" w:sz="4" w:space="0" w:color="auto"/>
            </w:tcBorders>
          </w:tcPr>
          <w:p w14:paraId="1C576CFC" w14:textId="51456CBD" w:rsidR="006630F3" w:rsidRPr="006630F3" w:rsidRDefault="006630F3" w:rsidP="00822C02">
            <w:pPr>
              <w:spacing w:before="120" w:after="120" w:line="240" w:lineRule="auto"/>
              <w:ind w:firstLine="0"/>
              <w:jc w:val="left"/>
              <w:rPr>
                <w:rFonts w:eastAsia="Times New Roman"/>
                <w:bCs/>
                <w:szCs w:val="24"/>
              </w:rPr>
            </w:pPr>
            <w:r w:rsidRPr="006630F3">
              <w:rPr>
                <w:rFonts w:eastAsia="Times New Roman"/>
                <w:bCs/>
                <w:szCs w:val="24"/>
              </w:rPr>
              <w:t>El api deberá estar disponible las 24 horas del día para ser consumida por los implementadores y usada por el usuario final.</w:t>
            </w:r>
          </w:p>
        </w:tc>
      </w:tr>
      <w:tr w:rsidR="006630F3" w:rsidRPr="00693AB1" w14:paraId="7C404FC1" w14:textId="77777777" w:rsidTr="00DA59D9">
        <w:tc>
          <w:tcPr>
            <w:tcW w:w="1668" w:type="dxa"/>
            <w:vMerge/>
          </w:tcPr>
          <w:p w14:paraId="5D916F21" w14:textId="49EF349A" w:rsidR="006630F3" w:rsidRPr="003B1BDC" w:rsidRDefault="006630F3" w:rsidP="00822C02">
            <w:pPr>
              <w:spacing w:before="120" w:after="120" w:line="240" w:lineRule="auto"/>
              <w:ind w:right="326" w:firstLine="0"/>
              <w:rPr>
                <w:rFonts w:eastAsia="Times New Roman"/>
                <w:b/>
                <w:szCs w:val="24"/>
              </w:rPr>
            </w:pPr>
          </w:p>
        </w:tc>
        <w:tc>
          <w:tcPr>
            <w:tcW w:w="1275" w:type="dxa"/>
          </w:tcPr>
          <w:p w14:paraId="2F612C3E" w14:textId="4FB4CCC3" w:rsidR="006630F3" w:rsidRPr="00693AB1" w:rsidRDefault="006630F3" w:rsidP="00822C02">
            <w:pPr>
              <w:spacing w:before="120" w:after="120" w:line="240" w:lineRule="auto"/>
              <w:ind w:right="293" w:firstLine="0"/>
              <w:rPr>
                <w:rFonts w:eastAsia="Times New Roman"/>
                <w:szCs w:val="24"/>
              </w:rPr>
            </w:pPr>
            <w:r w:rsidRPr="006630F3">
              <w:rPr>
                <w:rFonts w:eastAsia="Times New Roman"/>
                <w:szCs w:val="24"/>
              </w:rPr>
              <w:t>RNF</w:t>
            </w:r>
            <w:r w:rsidR="00DA59D9">
              <w:rPr>
                <w:rFonts w:eastAsia="Times New Roman"/>
                <w:szCs w:val="24"/>
              </w:rPr>
              <w:t xml:space="preserve">: </w:t>
            </w:r>
            <w:r w:rsidRPr="006630F3">
              <w:rPr>
                <w:rFonts w:eastAsia="Times New Roman"/>
                <w:szCs w:val="24"/>
              </w:rPr>
              <w:t>02</w:t>
            </w:r>
          </w:p>
        </w:tc>
        <w:tc>
          <w:tcPr>
            <w:tcW w:w="5812" w:type="dxa"/>
          </w:tcPr>
          <w:p w14:paraId="3DEB058A" w14:textId="11356EFA" w:rsidR="006630F3" w:rsidRPr="00693AB1" w:rsidRDefault="006630F3" w:rsidP="00822C02">
            <w:pPr>
              <w:spacing w:before="120" w:after="120" w:line="240" w:lineRule="auto"/>
              <w:ind w:firstLine="0"/>
              <w:rPr>
                <w:rFonts w:eastAsia="Times New Roman"/>
                <w:szCs w:val="24"/>
              </w:rPr>
            </w:pPr>
            <w:r w:rsidRPr="006630F3">
              <w:rPr>
                <w:rFonts w:eastAsia="Times New Roman"/>
                <w:szCs w:val="24"/>
              </w:rPr>
              <w:t>El api constará con una guía en Swagger para explicar los métodos existentes adicional de los parámetros necesarios por cada método.</w:t>
            </w:r>
          </w:p>
        </w:tc>
      </w:tr>
      <w:tr w:rsidR="00822C02" w:rsidRPr="00693AB1" w14:paraId="2748107D" w14:textId="77777777" w:rsidTr="00DA59D9">
        <w:tc>
          <w:tcPr>
            <w:tcW w:w="1668" w:type="dxa"/>
          </w:tcPr>
          <w:p w14:paraId="4A408A09" w14:textId="506A195E" w:rsidR="00822C02" w:rsidRPr="003B1BDC" w:rsidRDefault="006630F3" w:rsidP="00822C02">
            <w:pPr>
              <w:spacing w:before="120" w:after="120" w:line="240" w:lineRule="auto"/>
              <w:ind w:right="283" w:firstLine="0"/>
              <w:rPr>
                <w:rFonts w:eastAsia="Times New Roman"/>
                <w:b/>
                <w:szCs w:val="24"/>
              </w:rPr>
            </w:pPr>
            <w:r w:rsidRPr="006630F3">
              <w:rPr>
                <w:rFonts w:eastAsia="Times New Roman"/>
                <w:b/>
                <w:szCs w:val="24"/>
              </w:rPr>
              <w:lastRenderedPageBreak/>
              <w:t>Portabilidad</w:t>
            </w:r>
          </w:p>
        </w:tc>
        <w:tc>
          <w:tcPr>
            <w:tcW w:w="1275" w:type="dxa"/>
          </w:tcPr>
          <w:p w14:paraId="28FC5CE7" w14:textId="3EF7873B" w:rsidR="00822C02" w:rsidRPr="00693AB1" w:rsidRDefault="00DA59D9" w:rsidP="00822C02">
            <w:pPr>
              <w:spacing w:before="120" w:after="120" w:line="240" w:lineRule="auto"/>
              <w:ind w:right="194" w:firstLine="0"/>
              <w:rPr>
                <w:rFonts w:eastAsia="Times New Roman"/>
                <w:szCs w:val="24"/>
              </w:rPr>
            </w:pPr>
            <w:r w:rsidRPr="006630F3">
              <w:rPr>
                <w:rFonts w:eastAsia="Times New Roman"/>
                <w:szCs w:val="24"/>
              </w:rPr>
              <w:t>RNF</w:t>
            </w:r>
            <w:r>
              <w:rPr>
                <w:rFonts w:eastAsia="Times New Roman"/>
                <w:szCs w:val="24"/>
              </w:rPr>
              <w:t xml:space="preserve">: </w:t>
            </w:r>
            <w:r w:rsidRPr="006630F3">
              <w:rPr>
                <w:rFonts w:eastAsia="Times New Roman"/>
                <w:szCs w:val="24"/>
              </w:rPr>
              <w:t>0</w:t>
            </w:r>
            <w:r>
              <w:rPr>
                <w:rFonts w:eastAsia="Times New Roman"/>
                <w:szCs w:val="24"/>
              </w:rPr>
              <w:t>3</w:t>
            </w:r>
          </w:p>
        </w:tc>
        <w:tc>
          <w:tcPr>
            <w:tcW w:w="5812" w:type="dxa"/>
          </w:tcPr>
          <w:p w14:paraId="7484D764" w14:textId="7FD3A45B" w:rsidR="00822C02" w:rsidRPr="00693AB1" w:rsidRDefault="00DA59D9" w:rsidP="00822C02">
            <w:pPr>
              <w:spacing w:before="120" w:after="120" w:line="240" w:lineRule="auto"/>
              <w:ind w:firstLine="0"/>
              <w:rPr>
                <w:rFonts w:eastAsia="Times New Roman"/>
                <w:szCs w:val="24"/>
              </w:rPr>
            </w:pPr>
            <w:r w:rsidRPr="00DA59D9">
              <w:rPr>
                <w:rFonts w:eastAsia="Times New Roman"/>
                <w:szCs w:val="24"/>
              </w:rPr>
              <w:t>Ya que es un api, podrá se consumida desde cualquier frente que quiera implementarlo, ya sea dispositivos móviles, páginas webs o aplicaciones de escritorio.</w:t>
            </w:r>
          </w:p>
        </w:tc>
      </w:tr>
      <w:tr w:rsidR="00F958AD" w:rsidRPr="00693AB1" w14:paraId="3CE4783F" w14:textId="77777777" w:rsidTr="00DA59D9">
        <w:tc>
          <w:tcPr>
            <w:tcW w:w="1668" w:type="dxa"/>
            <w:vMerge w:val="restart"/>
          </w:tcPr>
          <w:p w14:paraId="12AD5A50" w14:textId="2DDA43E3" w:rsidR="00F958AD" w:rsidRPr="003B1BDC" w:rsidRDefault="00F958AD" w:rsidP="00822C02">
            <w:pPr>
              <w:spacing w:before="120" w:after="120" w:line="240" w:lineRule="auto"/>
              <w:ind w:firstLine="0"/>
              <w:jc w:val="left"/>
              <w:rPr>
                <w:rFonts w:eastAsia="Times New Roman"/>
                <w:b/>
                <w:szCs w:val="24"/>
              </w:rPr>
            </w:pPr>
            <w:r w:rsidRPr="00DA59D9">
              <w:rPr>
                <w:rFonts w:eastAsia="Times New Roman"/>
                <w:b/>
                <w:szCs w:val="24"/>
              </w:rPr>
              <w:t>Seguridad</w:t>
            </w:r>
          </w:p>
        </w:tc>
        <w:tc>
          <w:tcPr>
            <w:tcW w:w="1275" w:type="dxa"/>
          </w:tcPr>
          <w:p w14:paraId="1F6E6CCE" w14:textId="6474E592" w:rsidR="00F958AD" w:rsidRPr="00693AB1" w:rsidRDefault="00F958AD" w:rsidP="00822C02">
            <w:pPr>
              <w:spacing w:before="120" w:after="120" w:line="240" w:lineRule="auto"/>
              <w:ind w:firstLine="0"/>
              <w:jc w:val="left"/>
              <w:rPr>
                <w:rFonts w:eastAsia="Times New Roman"/>
                <w:szCs w:val="24"/>
              </w:rPr>
            </w:pPr>
            <w:r>
              <w:rPr>
                <w:rFonts w:eastAsia="Times New Roman"/>
                <w:szCs w:val="24"/>
              </w:rPr>
              <w:t>RNF: 04</w:t>
            </w:r>
          </w:p>
        </w:tc>
        <w:tc>
          <w:tcPr>
            <w:tcW w:w="5812" w:type="dxa"/>
          </w:tcPr>
          <w:p w14:paraId="6A50E816" w14:textId="7143A6EA"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La información valiosa para el usuario como su contraseña será aplicada hasheo para evitar que los administradores de base de datos conozcan su acceso.</w:t>
            </w:r>
          </w:p>
        </w:tc>
      </w:tr>
      <w:tr w:rsidR="00F958AD" w:rsidRPr="00693AB1" w14:paraId="75779CE1" w14:textId="77777777" w:rsidTr="00DA59D9">
        <w:trPr>
          <w:cnfStyle w:val="010000000000" w:firstRow="0" w:lastRow="1" w:firstColumn="0" w:lastColumn="0" w:oddVBand="0" w:evenVBand="0" w:oddHBand="0" w:evenHBand="0" w:firstRowFirstColumn="0" w:firstRowLastColumn="0" w:lastRowFirstColumn="0" w:lastRowLastColumn="0"/>
        </w:trPr>
        <w:tc>
          <w:tcPr>
            <w:tcW w:w="1668" w:type="dxa"/>
            <w:vMerge/>
          </w:tcPr>
          <w:p w14:paraId="23E5E414" w14:textId="5700D41A" w:rsidR="00F958AD" w:rsidRDefault="00F958AD" w:rsidP="00822C02">
            <w:pPr>
              <w:spacing w:before="120" w:after="120" w:line="240" w:lineRule="auto"/>
              <w:ind w:firstLine="0"/>
              <w:jc w:val="left"/>
              <w:rPr>
                <w:rFonts w:eastAsia="Times New Roman"/>
                <w:b/>
                <w:szCs w:val="24"/>
              </w:rPr>
            </w:pPr>
          </w:p>
        </w:tc>
        <w:tc>
          <w:tcPr>
            <w:tcW w:w="1275" w:type="dxa"/>
          </w:tcPr>
          <w:p w14:paraId="456B88EA" w14:textId="2804341C" w:rsidR="00F958AD" w:rsidRPr="00602E27" w:rsidRDefault="00F958AD" w:rsidP="00822C02">
            <w:pPr>
              <w:spacing w:before="120" w:after="120" w:line="240" w:lineRule="auto"/>
              <w:ind w:firstLine="0"/>
              <w:jc w:val="left"/>
              <w:rPr>
                <w:rFonts w:eastAsia="Times New Roman"/>
                <w:szCs w:val="24"/>
              </w:rPr>
            </w:pPr>
            <w:r>
              <w:rPr>
                <w:rFonts w:eastAsia="Times New Roman"/>
                <w:szCs w:val="24"/>
              </w:rPr>
              <w:t>RNF: 05</w:t>
            </w:r>
          </w:p>
        </w:tc>
        <w:tc>
          <w:tcPr>
            <w:tcW w:w="5812" w:type="dxa"/>
          </w:tcPr>
          <w:p w14:paraId="497054F2" w14:textId="3FD8D153"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Toda la aplicación será manejada mediante un contexto envía en un token con protección, de esta manera evitaremos cualquier intento de violación al login o servicios.</w:t>
            </w:r>
          </w:p>
        </w:tc>
      </w:tr>
    </w:tbl>
    <w:p w14:paraId="499A2439" w14:textId="77777777" w:rsidR="00822C02" w:rsidRPr="00822C02" w:rsidRDefault="00822C02" w:rsidP="00822C02">
      <w:pPr>
        <w:ind w:firstLine="0"/>
      </w:pPr>
    </w:p>
    <w:p w14:paraId="620A604D" w14:textId="77777777" w:rsidR="00FC0400" w:rsidRDefault="00FC0400" w:rsidP="00594300">
      <w:pPr>
        <w:pStyle w:val="Ttulo1"/>
        <w:sectPr w:rsidR="00FC0400" w:rsidSect="003739B8">
          <w:pgSz w:w="11907" w:h="16840" w:code="9"/>
          <w:pgMar w:top="1418" w:right="1418" w:bottom="1418" w:left="1985" w:header="709" w:footer="709" w:gutter="0"/>
          <w:cols w:space="708"/>
          <w:docGrid w:linePitch="360"/>
        </w:sectPr>
      </w:pPr>
      <w:bookmarkStart w:id="96" w:name="_Toc503343646"/>
      <w:bookmarkStart w:id="97" w:name="_Toc8328628"/>
      <w:bookmarkStart w:id="98" w:name="_Toc8329327"/>
    </w:p>
    <w:p w14:paraId="5E975BE9" w14:textId="06E0CE98" w:rsidR="007B53B5" w:rsidRPr="00594300" w:rsidRDefault="003B1BDC" w:rsidP="00594300">
      <w:pPr>
        <w:pStyle w:val="Ttulo1"/>
      </w:pPr>
      <w:r>
        <w:lastRenderedPageBreak/>
        <w:t>CAPÍTULO 2</w:t>
      </w:r>
      <w:r w:rsidR="007B53B5" w:rsidRPr="00594300">
        <w:t xml:space="preserve">. </w:t>
      </w:r>
      <w:bookmarkEnd w:id="96"/>
      <w:r w:rsidR="00ED7C78">
        <w:t>RESULTADOS</w:t>
      </w:r>
      <w:bookmarkEnd w:id="97"/>
      <w:bookmarkEnd w:id="98"/>
    </w:p>
    <w:p w14:paraId="5E975BEA" w14:textId="6138AE0F" w:rsidR="0094170C" w:rsidRDefault="003B1BDC" w:rsidP="00B35DC4">
      <w:pPr>
        <w:pStyle w:val="Ttulo2"/>
      </w:pPr>
      <w:bookmarkStart w:id="99" w:name="_Toc503343647"/>
      <w:bookmarkStart w:id="100" w:name="_Toc8328629"/>
      <w:bookmarkStart w:id="101" w:name="_Toc8329328"/>
      <w:r>
        <w:t>Diseño general</w:t>
      </w:r>
      <w:bookmarkEnd w:id="99"/>
      <w:bookmarkEnd w:id="100"/>
      <w:bookmarkEnd w:id="101"/>
    </w:p>
    <w:p w14:paraId="390AFF89" w14:textId="36DB7544" w:rsidR="0039232A" w:rsidRDefault="00F97A0F" w:rsidP="00F97A0F">
      <w:r>
        <w:t>Para la construcción de toda el API utilizaremos</w:t>
      </w:r>
      <w:r w:rsidR="00933B0B">
        <w:t xml:space="preserve"> el sistema Scrum</w:t>
      </w:r>
      <w:r w:rsidR="00DD250E">
        <w:t xml:space="preserve"> detallado a continuación:</w:t>
      </w:r>
    </w:p>
    <w:p w14:paraId="3F33961C" w14:textId="518542B4" w:rsidR="00670DB3" w:rsidRPr="00670DB3" w:rsidRDefault="00670DB3" w:rsidP="00A65D08">
      <w:pPr>
        <w:pStyle w:val="Tablas"/>
        <w:rPr>
          <w:u w:val="single"/>
        </w:rPr>
      </w:pPr>
      <w:bookmarkStart w:id="102" w:name="_Toc73576371"/>
      <w:r>
        <w:t>Tabla de Scrum</w:t>
      </w:r>
      <w:bookmarkEnd w:id="102"/>
    </w:p>
    <w:tbl>
      <w:tblPr>
        <w:tblStyle w:val="TableNormal22"/>
        <w:tblW w:w="8755" w:type="dxa"/>
        <w:tblInd w:w="-108" w:type="dxa"/>
        <w:tblLayout w:type="fixed"/>
        <w:tblLook w:val="0460" w:firstRow="1" w:lastRow="1" w:firstColumn="0" w:lastColumn="0" w:noHBand="0" w:noVBand="1"/>
      </w:tblPr>
      <w:tblGrid>
        <w:gridCol w:w="1101"/>
        <w:gridCol w:w="4110"/>
        <w:gridCol w:w="3544"/>
      </w:tblGrid>
      <w:tr w:rsidR="00CC066B" w:rsidRPr="00693AB1" w14:paraId="49AF5AC9" w14:textId="77777777" w:rsidTr="00A31E4A">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0F910667" w14:textId="4408F9C8" w:rsidR="00CC066B" w:rsidRDefault="00CC066B" w:rsidP="00CC066B">
            <w:pPr>
              <w:spacing w:before="120" w:after="120" w:line="240" w:lineRule="auto"/>
              <w:ind w:firstLine="0"/>
              <w:jc w:val="center"/>
              <w:rPr>
                <w:rFonts w:eastAsia="Times New Roman"/>
                <w:b/>
                <w:szCs w:val="24"/>
              </w:rPr>
            </w:pPr>
            <w:r>
              <w:rPr>
                <w:rFonts w:eastAsia="Times New Roman"/>
                <w:b/>
                <w:szCs w:val="24"/>
              </w:rPr>
              <w:t>SCRUM</w:t>
            </w:r>
          </w:p>
        </w:tc>
      </w:tr>
      <w:tr w:rsidR="0039232A" w:rsidRPr="00693AB1" w14:paraId="56B72253" w14:textId="77777777" w:rsidTr="00105C89">
        <w:tc>
          <w:tcPr>
            <w:tcW w:w="1101" w:type="dxa"/>
            <w:tcBorders>
              <w:bottom w:val="single" w:sz="4" w:space="0" w:color="auto"/>
            </w:tcBorders>
          </w:tcPr>
          <w:p w14:paraId="0EC34F33" w14:textId="49F3DFF5"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 xml:space="preserve">Sprint </w:t>
            </w:r>
          </w:p>
        </w:tc>
        <w:tc>
          <w:tcPr>
            <w:tcW w:w="4110" w:type="dxa"/>
            <w:tcBorders>
              <w:bottom w:val="single" w:sz="4" w:space="0" w:color="auto"/>
            </w:tcBorders>
          </w:tcPr>
          <w:p w14:paraId="75C20DD9" w14:textId="36704B38" w:rsidR="0039232A" w:rsidRPr="00693AB1" w:rsidRDefault="0039232A" w:rsidP="005072DC">
            <w:pPr>
              <w:spacing w:before="120" w:after="120" w:line="240" w:lineRule="auto"/>
              <w:ind w:right="152" w:firstLine="0"/>
              <w:jc w:val="left"/>
              <w:rPr>
                <w:rFonts w:eastAsia="Times New Roman"/>
                <w:b/>
                <w:szCs w:val="24"/>
              </w:rPr>
            </w:pPr>
            <w:r>
              <w:rPr>
                <w:rFonts w:eastAsia="Times New Roman"/>
                <w:b/>
                <w:szCs w:val="24"/>
              </w:rPr>
              <w:t>Objetivo</w:t>
            </w:r>
          </w:p>
        </w:tc>
        <w:tc>
          <w:tcPr>
            <w:tcW w:w="3544" w:type="dxa"/>
            <w:tcBorders>
              <w:bottom w:val="single" w:sz="4" w:space="0" w:color="auto"/>
            </w:tcBorders>
          </w:tcPr>
          <w:p w14:paraId="309A321F" w14:textId="4F2862D9" w:rsidR="0039232A" w:rsidRPr="00693AB1" w:rsidRDefault="0039232A" w:rsidP="005072DC">
            <w:pPr>
              <w:spacing w:before="120" w:after="120" w:line="240" w:lineRule="auto"/>
              <w:ind w:firstLine="0"/>
              <w:jc w:val="left"/>
              <w:rPr>
                <w:rFonts w:eastAsia="Times New Roman"/>
                <w:b/>
                <w:szCs w:val="24"/>
              </w:rPr>
            </w:pPr>
            <w:r>
              <w:rPr>
                <w:rFonts w:eastAsia="Times New Roman"/>
                <w:b/>
                <w:szCs w:val="24"/>
              </w:rPr>
              <w:t>Entregable</w:t>
            </w:r>
          </w:p>
        </w:tc>
      </w:tr>
      <w:tr w:rsidR="0039232A" w:rsidRPr="00693AB1" w14:paraId="6AE2F77A" w14:textId="77777777" w:rsidTr="00105C89">
        <w:tc>
          <w:tcPr>
            <w:tcW w:w="1101" w:type="dxa"/>
            <w:tcBorders>
              <w:top w:val="single" w:sz="4" w:space="0" w:color="auto"/>
            </w:tcBorders>
          </w:tcPr>
          <w:p w14:paraId="4AACA989" w14:textId="66B299AB"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1</w:t>
            </w:r>
          </w:p>
        </w:tc>
        <w:tc>
          <w:tcPr>
            <w:tcW w:w="4110" w:type="dxa"/>
            <w:tcBorders>
              <w:top w:val="single" w:sz="4" w:space="0" w:color="auto"/>
            </w:tcBorders>
          </w:tcPr>
          <w:p w14:paraId="5CF0CF60" w14:textId="68C03D67" w:rsidR="0039232A" w:rsidRPr="00602E27" w:rsidRDefault="00CC066B" w:rsidP="005072DC">
            <w:pPr>
              <w:spacing w:before="120" w:after="120" w:line="240" w:lineRule="auto"/>
              <w:ind w:right="152" w:firstLine="0"/>
              <w:jc w:val="left"/>
              <w:rPr>
                <w:rFonts w:eastAsia="Times New Roman"/>
                <w:bCs/>
                <w:szCs w:val="24"/>
              </w:rPr>
            </w:pPr>
            <w:r>
              <w:rPr>
                <w:rFonts w:eastAsia="Times New Roman"/>
                <w:bCs/>
                <w:szCs w:val="24"/>
              </w:rPr>
              <w:t>Crear estructura del proyecto</w:t>
            </w:r>
          </w:p>
        </w:tc>
        <w:tc>
          <w:tcPr>
            <w:tcW w:w="3544" w:type="dxa"/>
            <w:tcBorders>
              <w:top w:val="single" w:sz="4" w:space="0" w:color="auto"/>
            </w:tcBorders>
          </w:tcPr>
          <w:p w14:paraId="1D507137" w14:textId="3D976916" w:rsidR="0039232A" w:rsidRPr="00693AB1" w:rsidRDefault="00671BDC" w:rsidP="005072DC">
            <w:pPr>
              <w:spacing w:before="120" w:after="120" w:line="240" w:lineRule="auto"/>
              <w:ind w:firstLine="0"/>
              <w:jc w:val="left"/>
              <w:rPr>
                <w:rFonts w:eastAsia="Times New Roman"/>
                <w:b/>
                <w:szCs w:val="24"/>
              </w:rPr>
            </w:pPr>
            <w:r>
              <w:rPr>
                <w:rFonts w:eastAsia="Times New Roman"/>
                <w:szCs w:val="24"/>
              </w:rPr>
              <w:t>Estructura base con todo el modelo que se usará en el resto de proyecto</w:t>
            </w:r>
          </w:p>
        </w:tc>
      </w:tr>
      <w:tr w:rsidR="0039232A" w:rsidRPr="00693AB1" w14:paraId="3F55A36D" w14:textId="77777777" w:rsidTr="0039232A">
        <w:tc>
          <w:tcPr>
            <w:tcW w:w="1101" w:type="dxa"/>
          </w:tcPr>
          <w:p w14:paraId="203CFF8E" w14:textId="1A446312" w:rsidR="0039232A" w:rsidRPr="003B1BDC" w:rsidRDefault="0039232A" w:rsidP="005072DC">
            <w:pPr>
              <w:spacing w:before="120" w:after="120" w:line="240" w:lineRule="auto"/>
              <w:ind w:right="326" w:firstLine="0"/>
              <w:rPr>
                <w:rFonts w:eastAsia="Times New Roman"/>
                <w:b/>
                <w:szCs w:val="24"/>
              </w:rPr>
            </w:pPr>
            <w:r>
              <w:rPr>
                <w:rFonts w:eastAsia="Times New Roman"/>
                <w:b/>
                <w:szCs w:val="24"/>
              </w:rPr>
              <w:t>2</w:t>
            </w:r>
          </w:p>
        </w:tc>
        <w:tc>
          <w:tcPr>
            <w:tcW w:w="4110" w:type="dxa"/>
          </w:tcPr>
          <w:p w14:paraId="5F24A45B" w14:textId="28E834ED" w:rsidR="0039232A" w:rsidRPr="00693AB1" w:rsidRDefault="00671BDC" w:rsidP="005072DC">
            <w:pPr>
              <w:spacing w:before="120" w:after="120" w:line="240" w:lineRule="auto"/>
              <w:ind w:right="293" w:firstLine="0"/>
              <w:rPr>
                <w:rFonts w:eastAsia="Times New Roman"/>
                <w:szCs w:val="24"/>
              </w:rPr>
            </w:pPr>
            <w:r>
              <w:rPr>
                <w:rFonts w:eastAsia="Times New Roman"/>
                <w:szCs w:val="24"/>
              </w:rPr>
              <w:t>Cruds de tablas</w:t>
            </w:r>
            <w:r w:rsidR="007F441F">
              <w:rPr>
                <w:rFonts w:eastAsia="Times New Roman"/>
                <w:szCs w:val="24"/>
              </w:rPr>
              <w:t xml:space="preserve"> Usuario, Administrador</w:t>
            </w:r>
          </w:p>
        </w:tc>
        <w:tc>
          <w:tcPr>
            <w:tcW w:w="3544" w:type="dxa"/>
          </w:tcPr>
          <w:p w14:paraId="1BC212A0" w14:textId="69D1DDE4" w:rsidR="0039232A" w:rsidRPr="00693AB1" w:rsidRDefault="00111531" w:rsidP="005072DC">
            <w:pPr>
              <w:spacing w:before="120" w:after="120" w:line="240" w:lineRule="auto"/>
              <w:ind w:firstLine="0"/>
              <w:rPr>
                <w:rFonts w:eastAsia="Times New Roman"/>
                <w:szCs w:val="24"/>
              </w:rPr>
            </w:pPr>
            <w:r>
              <w:rPr>
                <w:rFonts w:eastAsia="Times New Roman"/>
                <w:szCs w:val="24"/>
              </w:rPr>
              <w:t xml:space="preserve">Servicios que permita </w:t>
            </w:r>
            <w:r w:rsidR="007F441F">
              <w:rPr>
                <w:rFonts w:eastAsia="Times New Roman"/>
                <w:szCs w:val="24"/>
              </w:rPr>
              <w:t>realizar crud de Usuarios y Administradores</w:t>
            </w:r>
          </w:p>
        </w:tc>
      </w:tr>
      <w:tr w:rsidR="0039232A" w:rsidRPr="00693AB1" w14:paraId="6A9ED64F" w14:textId="77777777" w:rsidTr="0039232A">
        <w:tc>
          <w:tcPr>
            <w:tcW w:w="1101" w:type="dxa"/>
          </w:tcPr>
          <w:p w14:paraId="536B6CCE" w14:textId="3278554A" w:rsidR="0039232A" w:rsidRPr="003B1BDC" w:rsidRDefault="0039232A" w:rsidP="005072DC">
            <w:pPr>
              <w:spacing w:before="120" w:after="120" w:line="240" w:lineRule="auto"/>
              <w:ind w:right="283" w:firstLine="0"/>
              <w:rPr>
                <w:rFonts w:eastAsia="Times New Roman"/>
                <w:b/>
                <w:szCs w:val="24"/>
              </w:rPr>
            </w:pPr>
            <w:r>
              <w:rPr>
                <w:rFonts w:eastAsia="Times New Roman"/>
                <w:b/>
                <w:szCs w:val="24"/>
              </w:rPr>
              <w:t>3</w:t>
            </w:r>
          </w:p>
        </w:tc>
        <w:tc>
          <w:tcPr>
            <w:tcW w:w="4110" w:type="dxa"/>
          </w:tcPr>
          <w:p w14:paraId="5B39FD5E" w14:textId="49826333" w:rsidR="0039232A" w:rsidRPr="00693AB1" w:rsidRDefault="00111531" w:rsidP="005072DC">
            <w:pPr>
              <w:spacing w:before="120" w:after="120" w:line="240" w:lineRule="auto"/>
              <w:ind w:right="194" w:firstLine="0"/>
              <w:rPr>
                <w:rFonts w:eastAsia="Times New Roman"/>
                <w:szCs w:val="24"/>
              </w:rPr>
            </w:pPr>
            <w:r>
              <w:rPr>
                <w:rFonts w:eastAsia="Times New Roman"/>
                <w:szCs w:val="24"/>
              </w:rPr>
              <w:t xml:space="preserve">Cruds de </w:t>
            </w:r>
            <w:r w:rsidR="007F441F">
              <w:rPr>
                <w:rFonts w:eastAsia="Times New Roman"/>
                <w:szCs w:val="24"/>
              </w:rPr>
              <w:t>tablas Eventos, Votos, Candidatos</w:t>
            </w:r>
          </w:p>
        </w:tc>
        <w:tc>
          <w:tcPr>
            <w:tcW w:w="3544" w:type="dxa"/>
          </w:tcPr>
          <w:p w14:paraId="5AB9D384" w14:textId="3313FE7E" w:rsidR="0039232A" w:rsidRPr="00693AB1" w:rsidRDefault="007F441F" w:rsidP="005072DC">
            <w:pPr>
              <w:spacing w:before="120" w:after="120" w:line="240" w:lineRule="auto"/>
              <w:ind w:firstLine="0"/>
              <w:rPr>
                <w:rFonts w:eastAsia="Times New Roman"/>
                <w:szCs w:val="24"/>
              </w:rPr>
            </w:pPr>
            <w:r>
              <w:rPr>
                <w:rFonts w:eastAsia="Times New Roman"/>
                <w:szCs w:val="24"/>
              </w:rPr>
              <w:t xml:space="preserve">Servicios que permita realizar crud de </w:t>
            </w:r>
            <w:r w:rsidR="00F657BD">
              <w:rPr>
                <w:rFonts w:eastAsia="Times New Roman"/>
                <w:szCs w:val="24"/>
              </w:rPr>
              <w:t>Eventos, Votos, Candidatos</w:t>
            </w:r>
          </w:p>
        </w:tc>
      </w:tr>
      <w:tr w:rsidR="0039232A" w:rsidRPr="00693AB1" w14:paraId="37C24731" w14:textId="77777777" w:rsidTr="0039232A">
        <w:tc>
          <w:tcPr>
            <w:tcW w:w="1101" w:type="dxa"/>
          </w:tcPr>
          <w:p w14:paraId="6A908F0E" w14:textId="62745ADA" w:rsidR="0039232A" w:rsidRPr="003B1BDC" w:rsidRDefault="0039232A" w:rsidP="005072DC">
            <w:pPr>
              <w:spacing w:before="120" w:after="120" w:line="240" w:lineRule="auto"/>
              <w:ind w:firstLine="0"/>
              <w:jc w:val="left"/>
              <w:rPr>
                <w:rFonts w:eastAsia="Times New Roman"/>
                <w:b/>
                <w:szCs w:val="24"/>
              </w:rPr>
            </w:pPr>
            <w:r>
              <w:rPr>
                <w:rFonts w:eastAsia="Times New Roman"/>
                <w:b/>
                <w:szCs w:val="24"/>
              </w:rPr>
              <w:t>4</w:t>
            </w:r>
          </w:p>
        </w:tc>
        <w:tc>
          <w:tcPr>
            <w:tcW w:w="4110" w:type="dxa"/>
          </w:tcPr>
          <w:p w14:paraId="46CCFDAD" w14:textId="6146F8DE" w:rsidR="0039232A" w:rsidRPr="00693AB1" w:rsidRDefault="00111531" w:rsidP="005072DC">
            <w:pPr>
              <w:spacing w:before="120" w:after="120" w:line="240" w:lineRule="auto"/>
              <w:ind w:firstLine="0"/>
              <w:jc w:val="left"/>
              <w:rPr>
                <w:rFonts w:eastAsia="Times New Roman"/>
                <w:szCs w:val="24"/>
              </w:rPr>
            </w:pPr>
            <w:r>
              <w:rPr>
                <w:rFonts w:eastAsia="Times New Roman"/>
                <w:szCs w:val="24"/>
              </w:rPr>
              <w:t>Validaciones</w:t>
            </w:r>
          </w:p>
        </w:tc>
        <w:tc>
          <w:tcPr>
            <w:tcW w:w="3544" w:type="dxa"/>
          </w:tcPr>
          <w:p w14:paraId="412CBDC6" w14:textId="4CA71B6E"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con sus respectivas validaciones al crear o actualizar datos.</w:t>
            </w:r>
          </w:p>
        </w:tc>
      </w:tr>
      <w:tr w:rsidR="0039232A" w:rsidRPr="00693AB1" w14:paraId="7EB06641" w14:textId="77777777" w:rsidTr="0039232A">
        <w:tc>
          <w:tcPr>
            <w:tcW w:w="1101" w:type="dxa"/>
          </w:tcPr>
          <w:p w14:paraId="78ABF66C" w14:textId="753FAAA5" w:rsidR="0039232A" w:rsidRDefault="0039232A" w:rsidP="005072DC">
            <w:pPr>
              <w:spacing w:before="120" w:after="120" w:line="240" w:lineRule="auto"/>
              <w:ind w:firstLine="0"/>
              <w:jc w:val="left"/>
              <w:rPr>
                <w:rFonts w:eastAsia="Times New Roman"/>
                <w:b/>
                <w:szCs w:val="24"/>
              </w:rPr>
            </w:pPr>
            <w:r>
              <w:rPr>
                <w:rFonts w:eastAsia="Times New Roman"/>
                <w:b/>
                <w:szCs w:val="24"/>
              </w:rPr>
              <w:t>5</w:t>
            </w:r>
          </w:p>
        </w:tc>
        <w:tc>
          <w:tcPr>
            <w:tcW w:w="4110" w:type="dxa"/>
          </w:tcPr>
          <w:p w14:paraId="78198FD5" w14:textId="252A1CEB" w:rsidR="0039232A" w:rsidRPr="00602E27" w:rsidRDefault="00111531" w:rsidP="005072DC">
            <w:pPr>
              <w:spacing w:before="120" w:after="120" w:line="240" w:lineRule="auto"/>
              <w:ind w:firstLine="0"/>
              <w:jc w:val="left"/>
              <w:rPr>
                <w:rFonts w:eastAsia="Times New Roman"/>
                <w:szCs w:val="24"/>
              </w:rPr>
            </w:pPr>
            <w:r>
              <w:rPr>
                <w:rFonts w:eastAsia="Times New Roman"/>
                <w:szCs w:val="24"/>
              </w:rPr>
              <w:t>Notificaciones y Correos</w:t>
            </w:r>
          </w:p>
        </w:tc>
        <w:tc>
          <w:tcPr>
            <w:tcW w:w="3544" w:type="dxa"/>
          </w:tcPr>
          <w:p w14:paraId="07AFCF4D" w14:textId="231B5694"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integrados la notificación por correo en eventos determinados.</w:t>
            </w:r>
          </w:p>
        </w:tc>
      </w:tr>
      <w:tr w:rsidR="0039232A" w:rsidRPr="00693AB1" w14:paraId="745ED5DE" w14:textId="77777777" w:rsidTr="0039232A">
        <w:trPr>
          <w:cnfStyle w:val="010000000000" w:firstRow="0" w:lastRow="1" w:firstColumn="0" w:lastColumn="0" w:oddVBand="0" w:evenVBand="0" w:oddHBand="0" w:evenHBand="0" w:firstRowFirstColumn="0" w:firstRowLastColumn="0" w:lastRowFirstColumn="0" w:lastRowLastColumn="0"/>
        </w:trPr>
        <w:tc>
          <w:tcPr>
            <w:tcW w:w="1101" w:type="dxa"/>
          </w:tcPr>
          <w:p w14:paraId="7298CB2E" w14:textId="268265AB" w:rsidR="0039232A" w:rsidRDefault="0039232A" w:rsidP="005072DC">
            <w:pPr>
              <w:spacing w:before="120" w:after="120" w:line="240" w:lineRule="auto"/>
              <w:ind w:firstLine="0"/>
              <w:jc w:val="left"/>
              <w:rPr>
                <w:rFonts w:eastAsia="Times New Roman"/>
                <w:b/>
                <w:szCs w:val="24"/>
              </w:rPr>
            </w:pPr>
            <w:r>
              <w:rPr>
                <w:rFonts w:eastAsia="Times New Roman"/>
                <w:b/>
                <w:szCs w:val="24"/>
              </w:rPr>
              <w:t>6</w:t>
            </w:r>
          </w:p>
        </w:tc>
        <w:tc>
          <w:tcPr>
            <w:tcW w:w="4110" w:type="dxa"/>
          </w:tcPr>
          <w:p w14:paraId="6AB798AC" w14:textId="4E5D3B8E" w:rsidR="0039232A" w:rsidRPr="00602E27" w:rsidRDefault="00671BDC" w:rsidP="005072DC">
            <w:pPr>
              <w:spacing w:before="120" w:after="120" w:line="240" w:lineRule="auto"/>
              <w:ind w:firstLine="0"/>
              <w:jc w:val="left"/>
              <w:rPr>
                <w:rFonts w:eastAsia="Times New Roman"/>
                <w:szCs w:val="24"/>
              </w:rPr>
            </w:pPr>
            <w:r>
              <w:rPr>
                <w:rFonts w:eastAsia="Times New Roman"/>
                <w:szCs w:val="24"/>
              </w:rPr>
              <w:t>Test y revisión de Código</w:t>
            </w:r>
          </w:p>
        </w:tc>
        <w:tc>
          <w:tcPr>
            <w:tcW w:w="3544" w:type="dxa"/>
          </w:tcPr>
          <w:p w14:paraId="2068ED28" w14:textId="7D0D4EE5"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 xml:space="preserve">Código probado, con test unitarios y escaneado con SonarQube para </w:t>
            </w:r>
            <w:r w:rsidR="00B344C1">
              <w:rPr>
                <w:rFonts w:eastAsia="Times New Roman"/>
                <w:szCs w:val="24"/>
              </w:rPr>
              <w:t>corrección de vulnerabilidades.</w:t>
            </w:r>
          </w:p>
        </w:tc>
      </w:tr>
    </w:tbl>
    <w:p w14:paraId="5E975BEC" w14:textId="4E133225" w:rsidR="007C5CA4" w:rsidRDefault="003B1BDC" w:rsidP="00B35DC4">
      <w:pPr>
        <w:pStyle w:val="Ttulo2"/>
      </w:pPr>
      <w:bookmarkStart w:id="103" w:name="_Toc503343648"/>
      <w:bookmarkStart w:id="104" w:name="_Toc8328630"/>
      <w:bookmarkStart w:id="105" w:name="_Toc8329329"/>
      <w:r>
        <w:t>E</w:t>
      </w:r>
      <w:r w:rsidRPr="00594300">
        <w:t>squema de la base de datos</w:t>
      </w:r>
      <w:bookmarkEnd w:id="103"/>
      <w:r w:rsidRPr="00386CDF">
        <w:t xml:space="preserve"> </w:t>
      </w:r>
      <w:r w:rsidR="003E2531">
        <w:t>(SGBDD)</w:t>
      </w:r>
      <w:bookmarkEnd w:id="104"/>
      <w:bookmarkEnd w:id="105"/>
    </w:p>
    <w:p w14:paraId="53A712FC" w14:textId="07A83BC6" w:rsidR="00E662FA" w:rsidRDefault="00E662FA" w:rsidP="00E662FA">
      <w:r>
        <w:t>El esquema de base de datos utilizado para manejar todos los requisitos necesarios, requiere unas 8 tablas las cuales son:</w:t>
      </w:r>
    </w:p>
    <w:p w14:paraId="14F34CA3" w14:textId="6F2ED523" w:rsidR="00E662FA" w:rsidRDefault="00E662FA" w:rsidP="00E662FA">
      <w:pPr>
        <w:pStyle w:val="Prrafodelista"/>
        <w:numPr>
          <w:ilvl w:val="0"/>
          <w:numId w:val="12"/>
        </w:numPr>
      </w:pPr>
      <w:r>
        <w:t>USUARIO</w:t>
      </w:r>
    </w:p>
    <w:p w14:paraId="72B39619" w14:textId="32D3BE3C" w:rsidR="00E662FA" w:rsidRDefault="00E662FA" w:rsidP="00E662FA">
      <w:pPr>
        <w:pStyle w:val="Prrafodelista"/>
        <w:numPr>
          <w:ilvl w:val="0"/>
          <w:numId w:val="12"/>
        </w:numPr>
      </w:pPr>
      <w:r>
        <w:t>EVENTO</w:t>
      </w:r>
    </w:p>
    <w:p w14:paraId="0035E223" w14:textId="1557223F" w:rsidR="00E662FA" w:rsidRDefault="00E662FA" w:rsidP="00E662FA">
      <w:pPr>
        <w:pStyle w:val="Prrafodelista"/>
        <w:numPr>
          <w:ilvl w:val="0"/>
          <w:numId w:val="12"/>
        </w:numPr>
      </w:pPr>
      <w:r>
        <w:t>ADMINISTRADOR_EVENTO</w:t>
      </w:r>
    </w:p>
    <w:p w14:paraId="4AC980D6" w14:textId="30F534F4" w:rsidR="00E662FA" w:rsidRDefault="00E662FA" w:rsidP="00E662FA">
      <w:pPr>
        <w:pStyle w:val="Prrafodelista"/>
        <w:numPr>
          <w:ilvl w:val="0"/>
          <w:numId w:val="12"/>
        </w:numPr>
      </w:pPr>
      <w:r>
        <w:lastRenderedPageBreak/>
        <w:t>EVENTO_CANTIDAD</w:t>
      </w:r>
    </w:p>
    <w:p w14:paraId="49FD50E1" w14:textId="51EB58EA" w:rsidR="00E662FA" w:rsidRDefault="00E662FA" w:rsidP="00E662FA">
      <w:pPr>
        <w:pStyle w:val="Prrafodelista"/>
        <w:numPr>
          <w:ilvl w:val="0"/>
          <w:numId w:val="12"/>
        </w:numPr>
      </w:pPr>
      <w:r>
        <w:t>CANDIDATO</w:t>
      </w:r>
    </w:p>
    <w:p w14:paraId="4CBEF488" w14:textId="6EAEE692" w:rsidR="00E662FA" w:rsidRDefault="00E662FA" w:rsidP="00E662FA">
      <w:pPr>
        <w:pStyle w:val="Prrafodelista"/>
        <w:numPr>
          <w:ilvl w:val="0"/>
          <w:numId w:val="12"/>
        </w:numPr>
      </w:pPr>
      <w:r>
        <w:t>CANDIDATO_IMAGENES</w:t>
      </w:r>
    </w:p>
    <w:p w14:paraId="46D050F8" w14:textId="1DB3B3B3" w:rsidR="00E662FA" w:rsidRDefault="00E662FA" w:rsidP="00E662FA">
      <w:pPr>
        <w:pStyle w:val="Prrafodelista"/>
        <w:numPr>
          <w:ilvl w:val="0"/>
          <w:numId w:val="12"/>
        </w:numPr>
      </w:pPr>
      <w:r>
        <w:t>VOTOS</w:t>
      </w:r>
    </w:p>
    <w:p w14:paraId="5DA2254B" w14:textId="458F9EB1" w:rsidR="00A65D08" w:rsidRDefault="00E662FA" w:rsidP="00A65D08">
      <w:pPr>
        <w:pStyle w:val="Prrafodelista"/>
        <w:numPr>
          <w:ilvl w:val="0"/>
          <w:numId w:val="12"/>
        </w:numPr>
      </w:pPr>
      <w:r>
        <w:t>VOTOS_REGISTRO_CORREO</w:t>
      </w:r>
    </w:p>
    <w:p w14:paraId="31C7CDEF" w14:textId="653F77AB" w:rsidR="00C90696" w:rsidRDefault="00C90696" w:rsidP="00C90696">
      <w:pPr>
        <w:ind w:firstLine="0"/>
      </w:pPr>
      <w:r>
        <w:t>En la figura 3 se puede observar la tabla principal de la aplicación, para visualizar el diagrama completo ver Anexo….</w:t>
      </w:r>
    </w:p>
    <w:p w14:paraId="3B76DC78" w14:textId="28913662" w:rsidR="00D21B78" w:rsidRDefault="00D21B78" w:rsidP="00D21B78">
      <w:pPr>
        <w:pStyle w:val="Figura"/>
      </w:pPr>
      <w:bookmarkStart w:id="106" w:name="_Toc73279526"/>
      <w:r>
        <w:t>Tabla de base de datos principal</w:t>
      </w:r>
      <w:bookmarkEnd w:id="106"/>
    </w:p>
    <w:p w14:paraId="5E975BEF" w14:textId="0F883CD7" w:rsidR="00EA550C" w:rsidRDefault="00AE6A97" w:rsidP="00AE6A97">
      <w:pPr>
        <w:pStyle w:val="Imagenes"/>
        <w:jc w:val="center"/>
      </w:pPr>
      <w:r>
        <w:drawing>
          <wp:inline distT="0" distB="0" distL="0" distR="0" wp14:anchorId="7892BF4C" wp14:editId="7D4A0D01">
            <wp:extent cx="3952875" cy="3962400"/>
            <wp:effectExtent l="19050" t="19050" r="28575" b="190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52875" cy="3962400"/>
                    </a:xfrm>
                    <a:prstGeom prst="rect">
                      <a:avLst/>
                    </a:prstGeom>
                    <a:ln>
                      <a:solidFill>
                        <a:schemeClr val="bg1">
                          <a:lumMod val="50000"/>
                        </a:schemeClr>
                      </a:solidFill>
                    </a:ln>
                    <a:effectLst/>
                  </pic:spPr>
                </pic:pic>
              </a:graphicData>
            </a:graphic>
          </wp:inline>
        </w:drawing>
      </w:r>
    </w:p>
    <w:p w14:paraId="28AAF41D" w14:textId="77777777" w:rsidR="00864529" w:rsidRPr="00864529" w:rsidRDefault="00864529" w:rsidP="00864529">
      <w:pPr>
        <w:pStyle w:val="Default"/>
      </w:pPr>
    </w:p>
    <w:p w14:paraId="01BFA1E1" w14:textId="1CE1E736" w:rsidR="00864529" w:rsidRDefault="00864529" w:rsidP="002702D7">
      <w:pPr>
        <w:pStyle w:val="Default"/>
        <w:ind w:firstLine="576"/>
        <w:rPr>
          <w:i/>
          <w:iCs/>
          <w:sz w:val="20"/>
          <w:szCs w:val="20"/>
        </w:rPr>
      </w:pPr>
      <w:r w:rsidRPr="00864529">
        <w:rPr>
          <w:i/>
          <w:iCs/>
          <w:sz w:val="20"/>
          <w:szCs w:val="20"/>
        </w:rPr>
        <w:t>Fuente: Elaboración Propia</w:t>
      </w:r>
    </w:p>
    <w:p w14:paraId="320EF58C" w14:textId="43778B6A" w:rsidR="00C90696" w:rsidRDefault="00C90696" w:rsidP="00C90696">
      <w:pPr>
        <w:pStyle w:val="Default"/>
        <w:rPr>
          <w:i/>
          <w:iCs/>
          <w:sz w:val="20"/>
          <w:szCs w:val="20"/>
        </w:rPr>
      </w:pPr>
    </w:p>
    <w:p w14:paraId="5C2C3D25" w14:textId="16EA7135" w:rsidR="00C90696" w:rsidRDefault="00C90696" w:rsidP="00C90696">
      <w:pPr>
        <w:pStyle w:val="Default"/>
        <w:rPr>
          <w:i/>
          <w:iCs/>
          <w:sz w:val="20"/>
          <w:szCs w:val="20"/>
        </w:rPr>
      </w:pPr>
    </w:p>
    <w:p w14:paraId="3B05C237" w14:textId="06D9B8DD" w:rsidR="00C90696" w:rsidRDefault="00C90696" w:rsidP="00C90696">
      <w:pPr>
        <w:pStyle w:val="Default"/>
        <w:rPr>
          <w:i/>
          <w:iCs/>
          <w:sz w:val="20"/>
          <w:szCs w:val="20"/>
        </w:rPr>
      </w:pPr>
    </w:p>
    <w:p w14:paraId="6995BA8B" w14:textId="453911D4" w:rsidR="00C90696" w:rsidRDefault="00C90696" w:rsidP="00C90696">
      <w:pPr>
        <w:pStyle w:val="Default"/>
        <w:rPr>
          <w:i/>
          <w:iCs/>
          <w:sz w:val="20"/>
          <w:szCs w:val="20"/>
        </w:rPr>
      </w:pPr>
    </w:p>
    <w:p w14:paraId="396DCE8E" w14:textId="7CD1962C" w:rsidR="00C90696" w:rsidRDefault="00C90696" w:rsidP="00C90696">
      <w:pPr>
        <w:pStyle w:val="Default"/>
        <w:rPr>
          <w:i/>
          <w:iCs/>
          <w:sz w:val="20"/>
          <w:szCs w:val="20"/>
        </w:rPr>
      </w:pPr>
    </w:p>
    <w:p w14:paraId="0F7B22C7" w14:textId="77777777" w:rsidR="00C90696" w:rsidRPr="00864529" w:rsidRDefault="00C90696" w:rsidP="00C90696">
      <w:pPr>
        <w:pStyle w:val="Default"/>
        <w:rPr>
          <w:i/>
          <w:iCs/>
          <w:sz w:val="20"/>
          <w:szCs w:val="20"/>
        </w:rPr>
      </w:pPr>
    </w:p>
    <w:p w14:paraId="5E975BF1" w14:textId="354CE77D" w:rsidR="007C5CA4" w:rsidRDefault="0017091D" w:rsidP="00B35DC4">
      <w:pPr>
        <w:pStyle w:val="Ttulo2"/>
      </w:pPr>
      <w:bookmarkStart w:id="107" w:name="_Toc503343649"/>
      <w:bookmarkStart w:id="108" w:name="_Toc8328631"/>
      <w:bookmarkStart w:id="109" w:name="_Toc8329330"/>
      <w:r>
        <w:lastRenderedPageBreak/>
        <w:t>D</w:t>
      </w:r>
      <w:r w:rsidRPr="00594300">
        <w:t>iagrama de la arquitectura del sistema</w:t>
      </w:r>
      <w:bookmarkEnd w:id="107"/>
      <w:bookmarkEnd w:id="108"/>
      <w:bookmarkEnd w:id="109"/>
      <w:r w:rsidRPr="00386CDF">
        <w:t xml:space="preserve"> </w:t>
      </w:r>
    </w:p>
    <w:p w14:paraId="6D1D4F70" w14:textId="1BFC05B8" w:rsidR="006C7055" w:rsidRDefault="00BF3342" w:rsidP="006C7055">
      <w:pPr>
        <w:rPr>
          <w:szCs w:val="23"/>
        </w:rPr>
      </w:pPr>
      <w:r>
        <w:rPr>
          <w:szCs w:val="23"/>
        </w:rPr>
        <w:t>El Api para el aplicativo Election System, tendrá el siguiente esquema:</w:t>
      </w:r>
    </w:p>
    <w:p w14:paraId="47B2DA0E" w14:textId="77777777" w:rsidR="00C90696" w:rsidRDefault="00C90696" w:rsidP="00C90696">
      <w:pPr>
        <w:pStyle w:val="Figura"/>
        <w:numPr>
          <w:ilvl w:val="0"/>
          <w:numId w:val="17"/>
        </w:numPr>
      </w:pPr>
      <w:bookmarkStart w:id="110" w:name="_Toc73279527"/>
      <w:r>
        <w:t>Arquitectura del Sistema</w:t>
      </w:r>
      <w:bookmarkEnd w:id="110"/>
    </w:p>
    <w:p w14:paraId="33642C92" w14:textId="77777777" w:rsidR="00C90696" w:rsidRDefault="00C90696" w:rsidP="00C90696">
      <w:pPr>
        <w:pStyle w:val="Imagenes"/>
      </w:pPr>
      <w:r>
        <w:drawing>
          <wp:inline distT="0" distB="0" distL="0" distR="0" wp14:anchorId="3C99B4CE" wp14:editId="6FBA10E9">
            <wp:extent cx="5338267" cy="3402330"/>
            <wp:effectExtent l="19050" t="19050" r="15240" b="266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46290" cy="3407443"/>
                    </a:xfrm>
                    <a:prstGeom prst="rect">
                      <a:avLst/>
                    </a:prstGeom>
                    <a:ln>
                      <a:solidFill>
                        <a:schemeClr val="tx1"/>
                      </a:solidFill>
                    </a:ln>
                  </pic:spPr>
                </pic:pic>
              </a:graphicData>
            </a:graphic>
          </wp:inline>
        </w:drawing>
      </w:r>
    </w:p>
    <w:p w14:paraId="250E9C95" w14:textId="6B22C3F1" w:rsidR="00C90696" w:rsidRDefault="00C90696" w:rsidP="00C90696">
      <w:pPr>
        <w:keepNext/>
        <w:ind w:firstLine="709"/>
        <w:rPr>
          <w:i/>
          <w:iCs/>
          <w:sz w:val="20"/>
          <w:szCs w:val="18"/>
        </w:rPr>
      </w:pPr>
      <w:r w:rsidRPr="004F62EE">
        <w:rPr>
          <w:i/>
          <w:iCs/>
          <w:sz w:val="20"/>
          <w:szCs w:val="18"/>
        </w:rPr>
        <w:t>Fuente: Elaboración Propia</w:t>
      </w:r>
    </w:p>
    <w:p w14:paraId="0A2E3614" w14:textId="77777777" w:rsidR="006C7055" w:rsidRPr="004F62EE" w:rsidRDefault="006C7055" w:rsidP="00C90696">
      <w:pPr>
        <w:keepNext/>
        <w:ind w:firstLine="709"/>
        <w:rPr>
          <w:i/>
          <w:iCs/>
          <w:sz w:val="20"/>
          <w:szCs w:val="18"/>
        </w:rPr>
      </w:pPr>
    </w:p>
    <w:p w14:paraId="2CA06ADD" w14:textId="5D9BC654" w:rsidR="001F6270" w:rsidRPr="001F6270" w:rsidRDefault="001F6270" w:rsidP="00BE4B15">
      <w:pPr>
        <w:pStyle w:val="Tablas"/>
        <w:rPr>
          <w:u w:val="single"/>
        </w:rPr>
      </w:pPr>
      <w:bookmarkStart w:id="111" w:name="_Toc73576372"/>
      <w:r>
        <w:t>Arquitectura del Sistema</w:t>
      </w:r>
      <w:bookmarkEnd w:id="111"/>
    </w:p>
    <w:tbl>
      <w:tblPr>
        <w:tblStyle w:val="TableNormal22"/>
        <w:tblW w:w="8755" w:type="dxa"/>
        <w:tblInd w:w="-108" w:type="dxa"/>
        <w:tblLayout w:type="fixed"/>
        <w:tblLook w:val="0460" w:firstRow="1" w:lastRow="1" w:firstColumn="0" w:lastColumn="0" w:noHBand="0" w:noVBand="1"/>
      </w:tblPr>
      <w:tblGrid>
        <w:gridCol w:w="1809"/>
        <w:gridCol w:w="6946"/>
      </w:tblGrid>
      <w:tr w:rsidR="00BF3342" w:rsidRPr="00693AB1" w14:paraId="22F99517" w14:textId="77777777" w:rsidTr="003A22AC">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21FD27" w14:textId="19DE380F" w:rsidR="00BF3342" w:rsidRDefault="00BF3342" w:rsidP="003A22AC">
            <w:pPr>
              <w:spacing w:before="120" w:after="120" w:line="240" w:lineRule="auto"/>
              <w:ind w:firstLine="0"/>
              <w:jc w:val="center"/>
              <w:rPr>
                <w:rFonts w:eastAsia="Times New Roman"/>
                <w:b/>
                <w:szCs w:val="24"/>
              </w:rPr>
            </w:pPr>
            <w:r w:rsidRPr="00BF3342">
              <w:rPr>
                <w:rFonts w:eastAsia="Times New Roman"/>
                <w:b/>
                <w:szCs w:val="24"/>
              </w:rPr>
              <w:t>Arquitectura del sistema</w:t>
            </w:r>
          </w:p>
        </w:tc>
      </w:tr>
      <w:tr w:rsidR="00BF3342" w:rsidRPr="00693AB1" w14:paraId="2117332F" w14:textId="77777777" w:rsidTr="00FD041A">
        <w:tc>
          <w:tcPr>
            <w:tcW w:w="1809" w:type="dxa"/>
            <w:tcBorders>
              <w:bottom w:val="single" w:sz="4" w:space="0" w:color="auto"/>
            </w:tcBorders>
          </w:tcPr>
          <w:p w14:paraId="3C030E15" w14:textId="0EC1FEC1" w:rsidR="00BF3342" w:rsidRPr="00693AB1" w:rsidRDefault="001F6270" w:rsidP="003A22AC">
            <w:pPr>
              <w:spacing w:before="120" w:after="120" w:line="240" w:lineRule="auto"/>
              <w:ind w:right="152" w:firstLine="0"/>
              <w:jc w:val="left"/>
              <w:rPr>
                <w:rFonts w:eastAsia="Times New Roman"/>
                <w:b/>
                <w:szCs w:val="24"/>
              </w:rPr>
            </w:pPr>
            <w:r>
              <w:rPr>
                <w:rFonts w:eastAsia="Times New Roman"/>
                <w:b/>
                <w:szCs w:val="24"/>
              </w:rPr>
              <w:t>Componente</w:t>
            </w:r>
          </w:p>
        </w:tc>
        <w:tc>
          <w:tcPr>
            <w:tcW w:w="6946" w:type="dxa"/>
            <w:tcBorders>
              <w:bottom w:val="single" w:sz="4" w:space="0" w:color="auto"/>
            </w:tcBorders>
          </w:tcPr>
          <w:p w14:paraId="5C40129F" w14:textId="357BA425" w:rsidR="00BF3342" w:rsidRPr="00693AB1" w:rsidRDefault="001F6270" w:rsidP="003A22AC">
            <w:pPr>
              <w:spacing w:before="120" w:after="120" w:line="240" w:lineRule="auto"/>
              <w:ind w:firstLine="0"/>
              <w:jc w:val="left"/>
              <w:rPr>
                <w:rFonts w:eastAsia="Times New Roman"/>
                <w:b/>
                <w:szCs w:val="24"/>
              </w:rPr>
            </w:pPr>
            <w:r>
              <w:rPr>
                <w:rFonts w:eastAsia="Times New Roman"/>
                <w:b/>
                <w:szCs w:val="24"/>
              </w:rPr>
              <w:t>Descripción</w:t>
            </w:r>
          </w:p>
        </w:tc>
      </w:tr>
      <w:tr w:rsidR="00BF3342" w:rsidRPr="00693AB1" w14:paraId="24D606A8" w14:textId="77777777" w:rsidTr="00FD041A">
        <w:tc>
          <w:tcPr>
            <w:tcW w:w="1809" w:type="dxa"/>
            <w:tcBorders>
              <w:top w:val="single" w:sz="4" w:space="0" w:color="auto"/>
            </w:tcBorders>
          </w:tcPr>
          <w:p w14:paraId="08C77F3E" w14:textId="0A879075" w:rsidR="00BF3342" w:rsidRPr="00602E27" w:rsidRDefault="00BF3342" w:rsidP="003A22AC">
            <w:pPr>
              <w:spacing w:before="120" w:after="120" w:line="240" w:lineRule="auto"/>
              <w:ind w:right="152" w:firstLine="0"/>
              <w:jc w:val="left"/>
              <w:rPr>
                <w:rFonts w:eastAsia="Times New Roman"/>
                <w:bCs/>
                <w:szCs w:val="24"/>
              </w:rPr>
            </w:pPr>
            <w:r>
              <w:rPr>
                <w:rFonts w:eastAsia="Times New Roman"/>
                <w:bCs/>
                <w:szCs w:val="24"/>
              </w:rPr>
              <w:t>Middleware</w:t>
            </w:r>
          </w:p>
        </w:tc>
        <w:tc>
          <w:tcPr>
            <w:tcW w:w="6946" w:type="dxa"/>
            <w:tcBorders>
              <w:top w:val="single" w:sz="4" w:space="0" w:color="auto"/>
            </w:tcBorders>
          </w:tcPr>
          <w:p w14:paraId="56EBF84A" w14:textId="77777777" w:rsidR="00BF3342" w:rsidRDefault="004452DF" w:rsidP="003A22AC">
            <w:pPr>
              <w:spacing w:before="120" w:after="120" w:line="240" w:lineRule="auto"/>
              <w:ind w:firstLine="0"/>
              <w:jc w:val="left"/>
              <w:rPr>
                <w:rFonts w:eastAsia="Times New Roman"/>
                <w:szCs w:val="24"/>
              </w:rPr>
            </w:pPr>
            <w:r>
              <w:rPr>
                <w:rFonts w:eastAsia="Times New Roman"/>
                <w:szCs w:val="24"/>
              </w:rPr>
              <w:t>El componente Middleware se encargará de recibir los request que ingresen en el Api, luego podrá realizar validaciones generales como son: validar que el JWT sea verdadero</w:t>
            </w:r>
            <w:r w:rsidR="00DF70F6">
              <w:rPr>
                <w:rFonts w:eastAsia="Times New Roman"/>
                <w:szCs w:val="24"/>
              </w:rPr>
              <w:t>.</w:t>
            </w:r>
          </w:p>
          <w:p w14:paraId="686925A5" w14:textId="35083DC2" w:rsidR="00DF70F6" w:rsidRPr="00693AB1" w:rsidRDefault="00DF70F6" w:rsidP="003A22AC">
            <w:pPr>
              <w:spacing w:before="120" w:after="120" w:line="240" w:lineRule="auto"/>
              <w:ind w:firstLine="0"/>
              <w:jc w:val="left"/>
              <w:rPr>
                <w:rFonts w:eastAsia="Times New Roman"/>
                <w:b/>
                <w:szCs w:val="24"/>
              </w:rPr>
            </w:pPr>
            <w:r>
              <w:rPr>
                <w:rFonts w:eastAsia="Times New Roman"/>
                <w:szCs w:val="24"/>
              </w:rPr>
              <w:t>También tendremos un middleware general que capturará cualquier excepción que pueda existir en la aplicación.</w:t>
            </w:r>
          </w:p>
        </w:tc>
      </w:tr>
      <w:tr w:rsidR="00BF3342" w:rsidRPr="00693AB1" w14:paraId="31AFB635" w14:textId="77777777" w:rsidTr="00FD041A">
        <w:tc>
          <w:tcPr>
            <w:tcW w:w="1809" w:type="dxa"/>
          </w:tcPr>
          <w:p w14:paraId="017E4D2D" w14:textId="2616B0BA" w:rsidR="00BF3342" w:rsidRPr="00693AB1" w:rsidRDefault="00BF3342" w:rsidP="003A22AC">
            <w:pPr>
              <w:spacing w:before="120" w:after="120" w:line="240" w:lineRule="auto"/>
              <w:ind w:right="293" w:firstLine="0"/>
              <w:rPr>
                <w:rFonts w:eastAsia="Times New Roman"/>
                <w:szCs w:val="24"/>
              </w:rPr>
            </w:pPr>
            <w:r>
              <w:rPr>
                <w:rFonts w:eastAsia="Times New Roman"/>
                <w:szCs w:val="24"/>
              </w:rPr>
              <w:lastRenderedPageBreak/>
              <w:t>Filter</w:t>
            </w:r>
          </w:p>
        </w:tc>
        <w:tc>
          <w:tcPr>
            <w:tcW w:w="6946" w:type="dxa"/>
          </w:tcPr>
          <w:p w14:paraId="65636893" w14:textId="7FEE3CD3" w:rsidR="00BF3342" w:rsidRPr="00693AB1" w:rsidRDefault="00DF70F6" w:rsidP="003A22AC">
            <w:pPr>
              <w:spacing w:before="120" w:after="120" w:line="240" w:lineRule="auto"/>
              <w:ind w:firstLine="0"/>
              <w:rPr>
                <w:rFonts w:eastAsia="Times New Roman"/>
                <w:szCs w:val="24"/>
              </w:rPr>
            </w:pPr>
            <w:r>
              <w:rPr>
                <w:rFonts w:eastAsia="Times New Roman"/>
                <w:szCs w:val="24"/>
              </w:rPr>
              <w:t>Filter es una capa previa al controlador, en la cual los reques</w:t>
            </w:r>
            <w:r w:rsidR="00FD041A">
              <w:rPr>
                <w:rFonts w:eastAsia="Times New Roman"/>
                <w:szCs w:val="24"/>
              </w:rPr>
              <w:t>t</w:t>
            </w:r>
            <w:r>
              <w:rPr>
                <w:rFonts w:eastAsia="Times New Roman"/>
                <w:szCs w:val="24"/>
              </w:rPr>
              <w:t xml:space="preserve"> serán inyectados el contexto del usuario para poder utilizar en todos los servicios.</w:t>
            </w:r>
          </w:p>
        </w:tc>
      </w:tr>
      <w:tr w:rsidR="00BF3342" w:rsidRPr="00693AB1" w14:paraId="67E2E62C" w14:textId="77777777" w:rsidTr="00FD041A">
        <w:tc>
          <w:tcPr>
            <w:tcW w:w="1809" w:type="dxa"/>
          </w:tcPr>
          <w:p w14:paraId="0B428FDB" w14:textId="047A56C8" w:rsidR="00BF3342" w:rsidRPr="00693AB1" w:rsidRDefault="00BF3342" w:rsidP="003A22AC">
            <w:pPr>
              <w:spacing w:before="120" w:after="120" w:line="240" w:lineRule="auto"/>
              <w:ind w:right="194" w:firstLine="0"/>
              <w:rPr>
                <w:rFonts w:eastAsia="Times New Roman"/>
                <w:szCs w:val="24"/>
              </w:rPr>
            </w:pPr>
            <w:r>
              <w:rPr>
                <w:rFonts w:eastAsia="Times New Roman"/>
                <w:szCs w:val="24"/>
              </w:rPr>
              <w:t>Controller</w:t>
            </w:r>
          </w:p>
        </w:tc>
        <w:tc>
          <w:tcPr>
            <w:tcW w:w="6946" w:type="dxa"/>
          </w:tcPr>
          <w:p w14:paraId="1395762A" w14:textId="48C00323" w:rsidR="00BF3342" w:rsidRPr="00693AB1" w:rsidRDefault="00FD041A" w:rsidP="003A22AC">
            <w:pPr>
              <w:spacing w:before="120" w:after="120" w:line="240" w:lineRule="auto"/>
              <w:ind w:firstLine="0"/>
              <w:rPr>
                <w:rFonts w:eastAsia="Times New Roman"/>
                <w:szCs w:val="24"/>
              </w:rPr>
            </w:pPr>
            <w:r>
              <w:rPr>
                <w:rFonts w:eastAsia="Times New Roman"/>
                <w:szCs w:val="24"/>
              </w:rPr>
              <w:t xml:space="preserve">Luego de pasar por los filtros, </w:t>
            </w:r>
            <w:r w:rsidR="00386556">
              <w:rPr>
                <w:rFonts w:eastAsia="Times New Roman"/>
                <w:szCs w:val="24"/>
              </w:rPr>
              <w:t>existirá la capa de controladores la cual se encargará de recibir el request enviado, con su respectivo modelo de datos.</w:t>
            </w:r>
          </w:p>
        </w:tc>
      </w:tr>
      <w:tr w:rsidR="00BF3342" w:rsidRPr="00693AB1" w14:paraId="100428AE" w14:textId="77777777" w:rsidTr="00FD041A">
        <w:tc>
          <w:tcPr>
            <w:tcW w:w="1809" w:type="dxa"/>
          </w:tcPr>
          <w:p w14:paraId="06D6C6B6" w14:textId="6E8723DC" w:rsidR="00BF3342" w:rsidRPr="00693AB1" w:rsidRDefault="00670DB3" w:rsidP="003A22AC">
            <w:pPr>
              <w:spacing w:before="120" w:after="120" w:line="240" w:lineRule="auto"/>
              <w:ind w:firstLine="0"/>
              <w:jc w:val="left"/>
              <w:rPr>
                <w:rFonts w:eastAsia="Times New Roman"/>
                <w:szCs w:val="24"/>
              </w:rPr>
            </w:pPr>
            <w:r>
              <w:rPr>
                <w:rFonts w:eastAsia="Times New Roman"/>
                <w:szCs w:val="24"/>
              </w:rPr>
              <w:t>Handler</w:t>
            </w:r>
          </w:p>
        </w:tc>
        <w:tc>
          <w:tcPr>
            <w:tcW w:w="6946" w:type="dxa"/>
          </w:tcPr>
          <w:p w14:paraId="7891E4D1" w14:textId="6545D8B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Cada request tendrá su manejador (Handler) en la cual se aplicará toda la lógica del negocio.</w:t>
            </w:r>
          </w:p>
        </w:tc>
      </w:tr>
      <w:tr w:rsidR="00BF3342" w:rsidRPr="00693AB1" w14:paraId="3057A164" w14:textId="77777777" w:rsidTr="00FD041A">
        <w:tc>
          <w:tcPr>
            <w:tcW w:w="1809" w:type="dxa"/>
          </w:tcPr>
          <w:p w14:paraId="3638C9F0" w14:textId="668DC44E" w:rsidR="00BF3342" w:rsidRPr="00602E27" w:rsidRDefault="00670DB3" w:rsidP="003A22AC">
            <w:pPr>
              <w:spacing w:before="120" w:after="120" w:line="240" w:lineRule="auto"/>
              <w:ind w:firstLine="0"/>
              <w:jc w:val="left"/>
              <w:rPr>
                <w:rFonts w:eastAsia="Times New Roman"/>
                <w:szCs w:val="24"/>
              </w:rPr>
            </w:pPr>
            <w:r>
              <w:rPr>
                <w:rFonts w:eastAsia="Times New Roman"/>
                <w:szCs w:val="24"/>
              </w:rPr>
              <w:t>Utils</w:t>
            </w:r>
          </w:p>
        </w:tc>
        <w:tc>
          <w:tcPr>
            <w:tcW w:w="6946" w:type="dxa"/>
          </w:tcPr>
          <w:p w14:paraId="3BA7D308" w14:textId="0C071F8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La capa de utilitario </w:t>
            </w:r>
            <w:r w:rsidR="00CC4C22">
              <w:rPr>
                <w:rFonts w:eastAsia="Times New Roman"/>
                <w:szCs w:val="24"/>
              </w:rPr>
              <w:t>que podemos añadir cualquier componente que utilizaremos en toda la app.</w:t>
            </w:r>
          </w:p>
        </w:tc>
      </w:tr>
      <w:tr w:rsidR="00BF3342" w:rsidRPr="00693AB1" w14:paraId="48B1C93A" w14:textId="77777777" w:rsidTr="00FD041A">
        <w:tc>
          <w:tcPr>
            <w:tcW w:w="1809" w:type="dxa"/>
          </w:tcPr>
          <w:p w14:paraId="578259A0" w14:textId="4033E10E" w:rsidR="00BF3342" w:rsidRPr="00602E27" w:rsidRDefault="00670DB3" w:rsidP="003A22AC">
            <w:pPr>
              <w:spacing w:before="120" w:after="120" w:line="240" w:lineRule="auto"/>
              <w:ind w:firstLine="0"/>
              <w:jc w:val="left"/>
              <w:rPr>
                <w:rFonts w:eastAsia="Times New Roman"/>
                <w:szCs w:val="24"/>
              </w:rPr>
            </w:pPr>
            <w:r>
              <w:rPr>
                <w:rFonts w:eastAsia="Times New Roman"/>
                <w:szCs w:val="24"/>
              </w:rPr>
              <w:t>Services</w:t>
            </w:r>
          </w:p>
        </w:tc>
        <w:tc>
          <w:tcPr>
            <w:tcW w:w="6946" w:type="dxa"/>
          </w:tcPr>
          <w:p w14:paraId="3EB534A7" w14:textId="7BC01607" w:rsidR="00BF3342" w:rsidRPr="00693AB1" w:rsidRDefault="00CC4C22" w:rsidP="003A22AC">
            <w:pPr>
              <w:spacing w:before="120" w:after="120" w:line="240" w:lineRule="auto"/>
              <w:ind w:firstLine="0"/>
              <w:jc w:val="left"/>
              <w:rPr>
                <w:rFonts w:eastAsia="Times New Roman"/>
                <w:szCs w:val="24"/>
              </w:rPr>
            </w:pPr>
            <w:r>
              <w:rPr>
                <w:rFonts w:eastAsia="Times New Roman"/>
                <w:szCs w:val="24"/>
              </w:rPr>
              <w:t>La capa de servicios se conectará con la capa Handlers y Repository</w:t>
            </w:r>
            <w:r w:rsidR="00ED00F7">
              <w:rPr>
                <w:rFonts w:eastAsia="Times New Roman"/>
                <w:szCs w:val="24"/>
              </w:rPr>
              <w:t>; en esta capa podremos implementar lógica que se utiliza frecuentemente en los manejadores, y de esta manera reutilizar código.</w:t>
            </w:r>
          </w:p>
        </w:tc>
      </w:tr>
      <w:tr w:rsidR="00670DB3" w:rsidRPr="00693AB1" w14:paraId="6F1F31C1" w14:textId="77777777" w:rsidTr="00FD041A">
        <w:tc>
          <w:tcPr>
            <w:tcW w:w="1809" w:type="dxa"/>
          </w:tcPr>
          <w:p w14:paraId="0E3BB045" w14:textId="7AE09C50" w:rsidR="00670DB3" w:rsidRDefault="00670DB3" w:rsidP="003A22AC">
            <w:pPr>
              <w:spacing w:before="120" w:after="120" w:line="240" w:lineRule="auto"/>
              <w:ind w:firstLine="0"/>
              <w:jc w:val="left"/>
              <w:rPr>
                <w:rFonts w:eastAsia="Times New Roman"/>
                <w:szCs w:val="24"/>
              </w:rPr>
            </w:pPr>
            <w:r>
              <w:rPr>
                <w:rFonts w:eastAsia="Times New Roman"/>
                <w:szCs w:val="24"/>
              </w:rPr>
              <w:t>Repository</w:t>
            </w:r>
          </w:p>
        </w:tc>
        <w:tc>
          <w:tcPr>
            <w:tcW w:w="6946" w:type="dxa"/>
          </w:tcPr>
          <w:p w14:paraId="22E610CC" w14:textId="5C35EC0F" w:rsidR="00670DB3" w:rsidRDefault="00ED00F7" w:rsidP="003A22AC">
            <w:pPr>
              <w:spacing w:before="120" w:after="120" w:line="240" w:lineRule="auto"/>
              <w:ind w:firstLine="0"/>
              <w:jc w:val="left"/>
              <w:rPr>
                <w:rFonts w:eastAsia="Times New Roman"/>
                <w:szCs w:val="24"/>
              </w:rPr>
            </w:pPr>
            <w:r>
              <w:rPr>
                <w:rFonts w:eastAsia="Times New Roman"/>
                <w:szCs w:val="24"/>
              </w:rPr>
              <w:t>La capa de repositorio tendrá la persistencia de datos y el enlace con cada una de las tablas de la base de datos.</w:t>
            </w:r>
          </w:p>
        </w:tc>
      </w:tr>
      <w:tr w:rsidR="00ED00F7" w:rsidRPr="00693AB1" w14:paraId="58A3E1A2" w14:textId="77777777" w:rsidTr="00FD041A">
        <w:trPr>
          <w:cnfStyle w:val="010000000000" w:firstRow="0" w:lastRow="1" w:firstColumn="0" w:lastColumn="0" w:oddVBand="0" w:evenVBand="0" w:oddHBand="0" w:evenHBand="0" w:firstRowFirstColumn="0" w:firstRowLastColumn="0" w:lastRowFirstColumn="0" w:lastRowLastColumn="0"/>
        </w:trPr>
        <w:tc>
          <w:tcPr>
            <w:tcW w:w="1809" w:type="dxa"/>
          </w:tcPr>
          <w:p w14:paraId="5F3A1D4D" w14:textId="77777777" w:rsidR="00ED00F7" w:rsidRDefault="00ED00F7" w:rsidP="003A22AC">
            <w:pPr>
              <w:spacing w:before="120" w:after="120" w:line="240" w:lineRule="auto"/>
              <w:ind w:firstLine="0"/>
              <w:jc w:val="left"/>
              <w:rPr>
                <w:rFonts w:eastAsia="Times New Roman"/>
                <w:szCs w:val="24"/>
              </w:rPr>
            </w:pPr>
            <w:r>
              <w:rPr>
                <w:rFonts w:eastAsia="Times New Roman"/>
                <w:szCs w:val="24"/>
              </w:rPr>
              <w:t>DataBase</w:t>
            </w:r>
          </w:p>
          <w:p w14:paraId="4FFFA769" w14:textId="6BD4D69C" w:rsidR="00BE4B15" w:rsidRDefault="00BE4B15" w:rsidP="003A22AC">
            <w:pPr>
              <w:spacing w:before="120" w:after="120" w:line="240" w:lineRule="auto"/>
              <w:ind w:firstLine="0"/>
              <w:jc w:val="left"/>
              <w:rPr>
                <w:rFonts w:eastAsia="Times New Roman"/>
                <w:szCs w:val="24"/>
              </w:rPr>
            </w:pPr>
          </w:p>
        </w:tc>
        <w:tc>
          <w:tcPr>
            <w:tcW w:w="6946" w:type="dxa"/>
          </w:tcPr>
          <w:p w14:paraId="1DC639CB" w14:textId="4FED69FD" w:rsidR="00ED00F7" w:rsidRDefault="00ED00F7" w:rsidP="003A22AC">
            <w:pPr>
              <w:spacing w:before="120" w:after="120" w:line="240" w:lineRule="auto"/>
              <w:ind w:firstLine="0"/>
              <w:jc w:val="left"/>
              <w:rPr>
                <w:rFonts w:eastAsia="Times New Roman"/>
                <w:szCs w:val="24"/>
              </w:rPr>
            </w:pPr>
            <w:r>
              <w:rPr>
                <w:rFonts w:eastAsia="Times New Roman"/>
                <w:szCs w:val="24"/>
              </w:rPr>
              <w:t>La base de datos</w:t>
            </w:r>
            <w:r w:rsidR="00120AC4">
              <w:rPr>
                <w:rFonts w:eastAsia="Times New Roman"/>
                <w:szCs w:val="24"/>
              </w:rPr>
              <w:t xml:space="preserve"> como tal, contendrá todas las tablas que utilizaremos en la aplicación.</w:t>
            </w:r>
          </w:p>
        </w:tc>
      </w:tr>
    </w:tbl>
    <w:p w14:paraId="15B7B0B7" w14:textId="77777777" w:rsidR="006C7055" w:rsidRPr="006C7055" w:rsidRDefault="006C7055" w:rsidP="006C7055">
      <w:pPr>
        <w:pStyle w:val="Ttulo3"/>
        <w:numPr>
          <w:ilvl w:val="0"/>
          <w:numId w:val="0"/>
        </w:numPr>
      </w:pPr>
      <w:bookmarkStart w:id="112" w:name="_Toc503343650"/>
      <w:bookmarkStart w:id="113" w:name="_Toc8328632"/>
      <w:bookmarkStart w:id="114" w:name="_Toc8329331"/>
    </w:p>
    <w:p w14:paraId="5E975BF5" w14:textId="09296FEE" w:rsidR="007C5CA4" w:rsidRDefault="00B050EB" w:rsidP="009F7313">
      <w:pPr>
        <w:pStyle w:val="Ttulo3"/>
      </w:pPr>
      <w:r w:rsidRPr="00B050EB">
        <w:rPr>
          <w:bCs w:val="0"/>
        </w:rPr>
        <w:t>Diseño</w:t>
      </w:r>
      <w:r w:rsidR="0017091D" w:rsidRPr="00594300">
        <w:t xml:space="preserve"> de interfaces</w:t>
      </w:r>
      <w:bookmarkEnd w:id="112"/>
      <w:bookmarkEnd w:id="113"/>
      <w:bookmarkEnd w:id="114"/>
      <w:r w:rsidR="0017091D">
        <w:t xml:space="preserve">  </w:t>
      </w:r>
    </w:p>
    <w:p w14:paraId="5E975BF7" w14:textId="1F1779C9" w:rsidR="008245AE" w:rsidRDefault="00241FC6" w:rsidP="00386CDF">
      <w:pPr>
        <w:rPr>
          <w:szCs w:val="23"/>
        </w:rPr>
      </w:pPr>
      <w:r>
        <w:rPr>
          <w:szCs w:val="23"/>
        </w:rPr>
        <w:t xml:space="preserve">Debido a que el software a implementar es un API, no posee interfaces ni diseños previstos ya que todos esos componentes los debe </w:t>
      </w:r>
      <w:r w:rsidR="006C5E34">
        <w:rPr>
          <w:szCs w:val="23"/>
        </w:rPr>
        <w:t>utilizar</w:t>
      </w:r>
      <w:r>
        <w:rPr>
          <w:szCs w:val="23"/>
        </w:rPr>
        <w:t xml:space="preserve"> el </w:t>
      </w:r>
      <w:r w:rsidR="00104D42">
        <w:rPr>
          <w:szCs w:val="23"/>
        </w:rPr>
        <w:t>desarrollador</w:t>
      </w:r>
      <w:r>
        <w:rPr>
          <w:szCs w:val="23"/>
        </w:rPr>
        <w:t xml:space="preserve"> </w:t>
      </w:r>
      <w:r w:rsidR="006C5E34">
        <w:rPr>
          <w:szCs w:val="23"/>
        </w:rPr>
        <w:t>requiera</w:t>
      </w:r>
      <w:r>
        <w:rPr>
          <w:szCs w:val="23"/>
        </w:rPr>
        <w:t xml:space="preserve"> utilizar </w:t>
      </w:r>
      <w:r w:rsidR="00104D42">
        <w:rPr>
          <w:szCs w:val="23"/>
        </w:rPr>
        <w:t>los servicios entregados y visualizados en Swagger.</w:t>
      </w:r>
    </w:p>
    <w:p w14:paraId="3DBB5498" w14:textId="56A911E0" w:rsidR="00E544EF" w:rsidRDefault="00E544EF" w:rsidP="00386CDF">
      <w:pPr>
        <w:rPr>
          <w:szCs w:val="23"/>
        </w:rPr>
      </w:pPr>
    </w:p>
    <w:p w14:paraId="2F1FA33B" w14:textId="6BC5D4A4" w:rsidR="00E544EF" w:rsidRDefault="00E544EF" w:rsidP="00386CDF">
      <w:pPr>
        <w:rPr>
          <w:szCs w:val="23"/>
        </w:rPr>
      </w:pPr>
    </w:p>
    <w:p w14:paraId="1F7B78FD" w14:textId="5EDD3A7B" w:rsidR="00E544EF" w:rsidRDefault="00E544EF" w:rsidP="00386CDF">
      <w:pPr>
        <w:rPr>
          <w:szCs w:val="23"/>
        </w:rPr>
      </w:pPr>
    </w:p>
    <w:p w14:paraId="68195FD7" w14:textId="307EAF2C" w:rsidR="00E544EF" w:rsidRDefault="00E544EF" w:rsidP="00386CDF">
      <w:pPr>
        <w:rPr>
          <w:szCs w:val="23"/>
        </w:rPr>
      </w:pPr>
    </w:p>
    <w:p w14:paraId="0712EC53" w14:textId="7C00EE9C" w:rsidR="00E544EF" w:rsidRDefault="00E544EF" w:rsidP="00386CDF">
      <w:pPr>
        <w:rPr>
          <w:szCs w:val="23"/>
        </w:rPr>
      </w:pPr>
    </w:p>
    <w:p w14:paraId="623ECA0A" w14:textId="2F20F7C3" w:rsidR="00E544EF" w:rsidRDefault="00E544EF" w:rsidP="00A037B1">
      <w:pPr>
        <w:pStyle w:val="Figura"/>
      </w:pPr>
      <w:bookmarkStart w:id="115" w:name="_Toc73279528"/>
      <w:r>
        <w:lastRenderedPageBreak/>
        <w:t>Vista General de Pantalla Swagger</w:t>
      </w:r>
      <w:bookmarkEnd w:id="115"/>
    </w:p>
    <w:p w14:paraId="5E975BF8" w14:textId="676FBD47" w:rsidR="008245AE" w:rsidRDefault="0045312D" w:rsidP="004F62EE">
      <w:pPr>
        <w:pStyle w:val="Imagenes"/>
        <w:rPr>
          <w:szCs w:val="23"/>
        </w:rPr>
      </w:pPr>
      <w:r>
        <w:drawing>
          <wp:inline distT="0" distB="0" distL="0" distR="0" wp14:anchorId="7EFDE09F" wp14:editId="6D34B0D8">
            <wp:extent cx="5400040" cy="2353310"/>
            <wp:effectExtent l="19050" t="19050" r="10160" b="279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353310"/>
                    </a:xfrm>
                    <a:prstGeom prst="rect">
                      <a:avLst/>
                    </a:prstGeom>
                    <a:ln>
                      <a:solidFill>
                        <a:schemeClr val="tx1"/>
                      </a:solidFill>
                    </a:ln>
                  </pic:spPr>
                </pic:pic>
              </a:graphicData>
            </a:graphic>
          </wp:inline>
        </w:drawing>
      </w:r>
    </w:p>
    <w:p w14:paraId="035F943D"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BF38740" w14:textId="12284ADC" w:rsidR="00A037B1" w:rsidRDefault="00A037B1" w:rsidP="00A037B1">
      <w:pPr>
        <w:pStyle w:val="Figura"/>
        <w:rPr>
          <w:szCs w:val="23"/>
        </w:rPr>
      </w:pPr>
      <w:bookmarkStart w:id="116" w:name="_Toc73279529"/>
      <w:r>
        <w:t>Vista de muestra del método login (swagger)</w:t>
      </w:r>
      <w:bookmarkEnd w:id="116"/>
    </w:p>
    <w:p w14:paraId="7CECB84B" w14:textId="04C6944C" w:rsidR="0045312D" w:rsidRDefault="0045312D" w:rsidP="004F62EE">
      <w:pPr>
        <w:pStyle w:val="Imagenes"/>
        <w:rPr>
          <w:szCs w:val="23"/>
        </w:rPr>
      </w:pPr>
      <w:r>
        <w:drawing>
          <wp:inline distT="0" distB="0" distL="0" distR="0" wp14:anchorId="5251FF3D" wp14:editId="42AED06B">
            <wp:extent cx="5400040" cy="1374775"/>
            <wp:effectExtent l="19050" t="19050" r="10160" b="158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374775"/>
                    </a:xfrm>
                    <a:prstGeom prst="rect">
                      <a:avLst/>
                    </a:prstGeom>
                    <a:ln>
                      <a:solidFill>
                        <a:schemeClr val="tx1"/>
                      </a:solidFill>
                    </a:ln>
                  </pic:spPr>
                </pic:pic>
              </a:graphicData>
            </a:graphic>
          </wp:inline>
        </w:drawing>
      </w:r>
    </w:p>
    <w:p w14:paraId="4D548D92"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445396A1" w14:textId="77777777" w:rsidR="00A037B1" w:rsidRDefault="00A037B1" w:rsidP="00A037B1">
      <w:pPr>
        <w:pStyle w:val="Figura"/>
        <w:rPr>
          <w:szCs w:val="23"/>
        </w:rPr>
      </w:pPr>
      <w:bookmarkStart w:id="117" w:name="_Toc73279530"/>
      <w:r>
        <w:t>Vista de muestra del método login en caso de ser correcta la petición (swagger)</w:t>
      </w:r>
      <w:bookmarkEnd w:id="117"/>
    </w:p>
    <w:p w14:paraId="50198551" w14:textId="5D93D8DB" w:rsidR="0045312D" w:rsidRDefault="00FB75A5" w:rsidP="004F62EE">
      <w:pPr>
        <w:pStyle w:val="Imagenes"/>
        <w:rPr>
          <w:szCs w:val="23"/>
        </w:rPr>
      </w:pPr>
      <w:r>
        <w:drawing>
          <wp:inline distT="0" distB="0" distL="0" distR="0" wp14:anchorId="6F4C791E" wp14:editId="577113E5">
            <wp:extent cx="5400040" cy="1431290"/>
            <wp:effectExtent l="19050" t="19050" r="10160"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31290"/>
                    </a:xfrm>
                    <a:prstGeom prst="rect">
                      <a:avLst/>
                    </a:prstGeom>
                    <a:ln>
                      <a:solidFill>
                        <a:schemeClr val="tx1"/>
                      </a:solidFill>
                    </a:ln>
                  </pic:spPr>
                </pic:pic>
              </a:graphicData>
            </a:graphic>
          </wp:inline>
        </w:drawing>
      </w:r>
    </w:p>
    <w:p w14:paraId="3FC7E9EA" w14:textId="1F270C0A" w:rsidR="004F62EE" w:rsidRDefault="004F62EE" w:rsidP="004F62EE">
      <w:pPr>
        <w:keepNext/>
        <w:ind w:firstLine="709"/>
        <w:rPr>
          <w:i/>
          <w:iCs/>
          <w:sz w:val="20"/>
          <w:szCs w:val="18"/>
        </w:rPr>
      </w:pPr>
      <w:r w:rsidRPr="004F62EE">
        <w:rPr>
          <w:i/>
          <w:iCs/>
          <w:sz w:val="20"/>
          <w:szCs w:val="18"/>
        </w:rPr>
        <w:t>Fuente: Elaboración Propia</w:t>
      </w:r>
    </w:p>
    <w:p w14:paraId="3805AC8E" w14:textId="77777777" w:rsidR="0064513F" w:rsidRPr="004F62EE" w:rsidRDefault="0064513F" w:rsidP="004F62EE">
      <w:pPr>
        <w:keepNext/>
        <w:ind w:firstLine="709"/>
        <w:rPr>
          <w:i/>
          <w:iCs/>
          <w:sz w:val="20"/>
          <w:szCs w:val="18"/>
        </w:rPr>
      </w:pPr>
    </w:p>
    <w:p w14:paraId="36A4D33F" w14:textId="09F6988A" w:rsidR="00A037B1" w:rsidRDefault="00A037B1" w:rsidP="00A037B1">
      <w:pPr>
        <w:pStyle w:val="Figura"/>
        <w:rPr>
          <w:szCs w:val="23"/>
        </w:rPr>
      </w:pPr>
      <w:bookmarkStart w:id="118" w:name="_Toc73279531"/>
      <w:r>
        <w:lastRenderedPageBreak/>
        <w:t>Vista de muestra del método login en caso de ser errónea la petición (swagger)</w:t>
      </w:r>
      <w:bookmarkEnd w:id="118"/>
    </w:p>
    <w:p w14:paraId="5C5792DC" w14:textId="7365819C" w:rsidR="00120AC4" w:rsidRDefault="00FB75A5" w:rsidP="0045312D">
      <w:pPr>
        <w:ind w:firstLine="0"/>
        <w:rPr>
          <w:szCs w:val="23"/>
          <w:u w:val="single"/>
        </w:rPr>
      </w:pPr>
      <w:r>
        <w:rPr>
          <w:noProof/>
        </w:rPr>
        <w:drawing>
          <wp:inline distT="0" distB="0" distL="0" distR="0" wp14:anchorId="7C586323" wp14:editId="4B89CCC4">
            <wp:extent cx="5400040" cy="2061845"/>
            <wp:effectExtent l="19050" t="19050" r="10160" b="146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061845"/>
                    </a:xfrm>
                    <a:prstGeom prst="rect">
                      <a:avLst/>
                    </a:prstGeom>
                    <a:ln>
                      <a:solidFill>
                        <a:schemeClr val="tx1"/>
                      </a:solidFill>
                    </a:ln>
                  </pic:spPr>
                </pic:pic>
              </a:graphicData>
            </a:graphic>
          </wp:inline>
        </w:drawing>
      </w:r>
    </w:p>
    <w:p w14:paraId="236A1C07"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E975BF9" w14:textId="44366588" w:rsidR="00386CDF" w:rsidRDefault="00F93F50" w:rsidP="00B35DC4">
      <w:pPr>
        <w:pStyle w:val="Ttulo2"/>
        <w:rPr>
          <w:rFonts w:eastAsiaTheme="minorHAnsi"/>
          <w:color w:val="000000"/>
        </w:rPr>
      </w:pPr>
      <w:bookmarkStart w:id="119" w:name="_Toc503343651"/>
      <w:bookmarkStart w:id="120" w:name="_Toc8328633"/>
      <w:bookmarkStart w:id="121" w:name="_Toc8329332"/>
      <w:r>
        <w:t>E</w:t>
      </w:r>
      <w:r w:rsidRPr="00594300">
        <w:t>stándares de programación utilizados</w:t>
      </w:r>
      <w:bookmarkEnd w:id="119"/>
      <w:bookmarkEnd w:id="120"/>
      <w:bookmarkEnd w:id="121"/>
      <w:r w:rsidRPr="00594300">
        <w:rPr>
          <w:rFonts w:eastAsiaTheme="minorHAnsi"/>
          <w:color w:val="000000"/>
        </w:rPr>
        <w:t xml:space="preserve"> </w:t>
      </w:r>
    </w:p>
    <w:p w14:paraId="5E975BFA" w14:textId="539DDFAF" w:rsidR="007C5CA4" w:rsidRDefault="008537D5" w:rsidP="007C5CA4">
      <w:pPr>
        <w:rPr>
          <w:szCs w:val="23"/>
        </w:rPr>
      </w:pPr>
      <w:r>
        <w:rPr>
          <w:szCs w:val="23"/>
        </w:rPr>
        <w:t xml:space="preserve">A </w:t>
      </w:r>
      <w:r w:rsidR="007D13C3">
        <w:rPr>
          <w:szCs w:val="23"/>
        </w:rPr>
        <w:t>continuación,</w:t>
      </w:r>
      <w:r>
        <w:rPr>
          <w:szCs w:val="23"/>
        </w:rPr>
        <w:t xml:space="preserve"> se detalla los estándares de programación utilizados</w:t>
      </w:r>
      <w:r w:rsidR="007D13C3">
        <w:rPr>
          <w:szCs w:val="23"/>
        </w:rPr>
        <w:t xml:space="preserve"> para la creación de todos los componentes utilizados e</w:t>
      </w:r>
      <w:r>
        <w:rPr>
          <w:szCs w:val="23"/>
        </w:rPr>
        <w:t>n el API</w:t>
      </w:r>
      <w:r w:rsidR="007D13C3">
        <w:rPr>
          <w:szCs w:val="23"/>
        </w:rPr>
        <w:t>.</w:t>
      </w:r>
    </w:p>
    <w:p w14:paraId="6A9B1D01" w14:textId="24413E51" w:rsidR="009F6BC9" w:rsidRPr="007D13C3" w:rsidRDefault="009F6BC9" w:rsidP="009F6BC9">
      <w:pPr>
        <w:pStyle w:val="Tablas"/>
        <w:rPr>
          <w:u w:val="single"/>
        </w:rPr>
      </w:pPr>
      <w:bookmarkStart w:id="122" w:name="_Toc73576373"/>
      <w:r>
        <w:t>Estándares de programación utilizados</w:t>
      </w:r>
      <w:bookmarkEnd w:id="122"/>
      <w:r>
        <w:t xml:space="preserve"> </w:t>
      </w:r>
    </w:p>
    <w:tbl>
      <w:tblPr>
        <w:tblStyle w:val="TableNormal22"/>
        <w:tblW w:w="8613" w:type="dxa"/>
        <w:tblInd w:w="-108" w:type="dxa"/>
        <w:tblLayout w:type="fixed"/>
        <w:tblLook w:val="0460" w:firstRow="1" w:lastRow="1" w:firstColumn="0" w:lastColumn="0" w:noHBand="0" w:noVBand="1"/>
      </w:tblPr>
      <w:tblGrid>
        <w:gridCol w:w="1526"/>
        <w:gridCol w:w="4252"/>
        <w:gridCol w:w="2835"/>
      </w:tblGrid>
      <w:tr w:rsidR="0091131A" w:rsidRPr="00693AB1" w14:paraId="6E2E9490" w14:textId="4305F553" w:rsidTr="0091131A">
        <w:trPr>
          <w:cnfStyle w:val="100000000000" w:firstRow="1" w:lastRow="0" w:firstColumn="0" w:lastColumn="0" w:oddVBand="0" w:evenVBand="0" w:oddHBand="0" w:evenHBand="0" w:firstRowFirstColumn="0" w:firstRowLastColumn="0" w:lastRowFirstColumn="0" w:lastRowLastColumn="0"/>
        </w:trPr>
        <w:tc>
          <w:tcPr>
            <w:tcW w:w="5778" w:type="dxa"/>
            <w:gridSpan w:val="2"/>
          </w:tcPr>
          <w:p w14:paraId="22FD6594" w14:textId="2B6361CD" w:rsidR="0091131A" w:rsidRPr="007D13C3" w:rsidRDefault="0091131A" w:rsidP="00831CB9">
            <w:pPr>
              <w:spacing w:before="120" w:after="120" w:line="240" w:lineRule="auto"/>
              <w:ind w:firstLine="0"/>
              <w:jc w:val="center"/>
              <w:rPr>
                <w:rFonts w:eastAsia="Times New Roman"/>
                <w:b/>
                <w:szCs w:val="24"/>
                <w:u w:val="single"/>
              </w:rPr>
            </w:pPr>
            <w:r>
              <w:rPr>
                <w:rFonts w:eastAsia="Times New Roman"/>
                <w:b/>
                <w:szCs w:val="24"/>
              </w:rPr>
              <w:t>Estándares de programación</w:t>
            </w:r>
          </w:p>
        </w:tc>
        <w:tc>
          <w:tcPr>
            <w:tcW w:w="2835" w:type="dxa"/>
          </w:tcPr>
          <w:p w14:paraId="56A13BEE" w14:textId="77777777" w:rsidR="0091131A" w:rsidRDefault="0091131A" w:rsidP="00831CB9">
            <w:pPr>
              <w:spacing w:before="120" w:after="120" w:line="240" w:lineRule="auto"/>
              <w:ind w:firstLine="0"/>
              <w:jc w:val="center"/>
              <w:rPr>
                <w:rFonts w:eastAsia="Times New Roman"/>
                <w:b/>
                <w:szCs w:val="24"/>
              </w:rPr>
            </w:pPr>
          </w:p>
        </w:tc>
      </w:tr>
      <w:tr w:rsidR="0091131A" w:rsidRPr="00693AB1" w14:paraId="36B11CF8" w14:textId="0284FDF2" w:rsidTr="006C5E34">
        <w:tc>
          <w:tcPr>
            <w:tcW w:w="1526" w:type="dxa"/>
            <w:tcBorders>
              <w:bottom w:val="single" w:sz="4" w:space="0" w:color="auto"/>
            </w:tcBorders>
          </w:tcPr>
          <w:p w14:paraId="0C064231" w14:textId="163686B4" w:rsidR="0091131A" w:rsidRPr="00653087" w:rsidRDefault="0091131A" w:rsidP="00831CB9">
            <w:pPr>
              <w:spacing w:before="120" w:after="120" w:line="240" w:lineRule="auto"/>
              <w:ind w:right="152" w:firstLine="0"/>
              <w:jc w:val="left"/>
              <w:rPr>
                <w:rFonts w:eastAsia="Times New Roman"/>
                <w:b/>
                <w:szCs w:val="24"/>
                <w:u w:val="single"/>
              </w:rPr>
            </w:pPr>
            <w:r>
              <w:rPr>
                <w:rFonts w:eastAsia="Times New Roman"/>
                <w:b/>
                <w:szCs w:val="24"/>
              </w:rPr>
              <w:t>Estandar</w:t>
            </w:r>
          </w:p>
        </w:tc>
        <w:tc>
          <w:tcPr>
            <w:tcW w:w="4252" w:type="dxa"/>
            <w:tcBorders>
              <w:bottom w:val="single" w:sz="4" w:space="0" w:color="auto"/>
            </w:tcBorders>
          </w:tcPr>
          <w:p w14:paraId="6725F83D" w14:textId="77777777" w:rsidR="0091131A" w:rsidRPr="00693AB1" w:rsidRDefault="0091131A" w:rsidP="00831CB9">
            <w:pPr>
              <w:spacing w:before="120" w:after="120" w:line="240" w:lineRule="auto"/>
              <w:ind w:firstLine="0"/>
              <w:jc w:val="left"/>
              <w:rPr>
                <w:rFonts w:eastAsia="Times New Roman"/>
                <w:b/>
                <w:szCs w:val="24"/>
              </w:rPr>
            </w:pPr>
            <w:r>
              <w:rPr>
                <w:rFonts w:eastAsia="Times New Roman"/>
                <w:b/>
                <w:szCs w:val="24"/>
              </w:rPr>
              <w:t>Descripción</w:t>
            </w:r>
          </w:p>
        </w:tc>
        <w:tc>
          <w:tcPr>
            <w:tcW w:w="2835" w:type="dxa"/>
            <w:tcBorders>
              <w:bottom w:val="single" w:sz="4" w:space="0" w:color="auto"/>
            </w:tcBorders>
            <w:tcMar>
              <w:left w:w="284" w:type="dxa"/>
            </w:tcMar>
          </w:tcPr>
          <w:p w14:paraId="430ED048" w14:textId="0B04B87D" w:rsidR="0091131A" w:rsidRDefault="0091131A" w:rsidP="00831CB9">
            <w:pPr>
              <w:spacing w:before="120" w:after="120" w:line="240" w:lineRule="auto"/>
              <w:ind w:firstLine="0"/>
              <w:jc w:val="left"/>
              <w:rPr>
                <w:rFonts w:eastAsia="Times New Roman"/>
                <w:b/>
                <w:szCs w:val="24"/>
              </w:rPr>
            </w:pPr>
            <w:r>
              <w:rPr>
                <w:rFonts w:eastAsia="Times New Roman"/>
                <w:b/>
                <w:szCs w:val="24"/>
              </w:rPr>
              <w:t>Ejemplo Usado</w:t>
            </w:r>
          </w:p>
        </w:tc>
      </w:tr>
      <w:tr w:rsidR="0091131A" w:rsidRPr="00693AB1" w14:paraId="2F2F8217" w14:textId="2A5929CF" w:rsidTr="006C5E34">
        <w:tc>
          <w:tcPr>
            <w:tcW w:w="1526" w:type="dxa"/>
            <w:tcBorders>
              <w:top w:val="single" w:sz="4" w:space="0" w:color="auto"/>
            </w:tcBorders>
          </w:tcPr>
          <w:p w14:paraId="43B123A5" w14:textId="1C1B469F" w:rsidR="0091131A" w:rsidRPr="00602E27" w:rsidRDefault="0091131A" w:rsidP="00831CB9">
            <w:pPr>
              <w:spacing w:before="120" w:after="120" w:line="240" w:lineRule="auto"/>
              <w:ind w:right="152" w:firstLine="0"/>
              <w:jc w:val="left"/>
              <w:rPr>
                <w:rFonts w:eastAsia="Times New Roman"/>
                <w:bCs/>
                <w:szCs w:val="24"/>
              </w:rPr>
            </w:pPr>
            <w:r w:rsidRPr="009B32CD">
              <w:rPr>
                <w:rFonts w:eastAsia="Times New Roman"/>
                <w:bCs/>
                <w:szCs w:val="24"/>
              </w:rPr>
              <w:t>Camelcase</w:t>
            </w:r>
          </w:p>
        </w:tc>
        <w:tc>
          <w:tcPr>
            <w:tcW w:w="4252" w:type="dxa"/>
            <w:tcBorders>
              <w:top w:val="single" w:sz="4" w:space="0" w:color="auto"/>
            </w:tcBorders>
          </w:tcPr>
          <w:p w14:paraId="158BCC76" w14:textId="24D36354" w:rsidR="0091131A" w:rsidRPr="00693AB1" w:rsidRDefault="0091131A" w:rsidP="003C0D50">
            <w:pPr>
              <w:spacing w:before="120" w:after="120" w:line="240" w:lineRule="auto"/>
              <w:ind w:firstLine="0"/>
              <w:jc w:val="left"/>
              <w:rPr>
                <w:rFonts w:eastAsia="Times New Roman"/>
                <w:b/>
                <w:szCs w:val="24"/>
              </w:rPr>
            </w:pPr>
            <w:r>
              <w:rPr>
                <w:rFonts w:eastAsia="Times New Roman"/>
                <w:szCs w:val="24"/>
              </w:rPr>
              <w:t xml:space="preserve">CamelCase es un tipo de escritura de programación. </w:t>
            </w:r>
            <w:r w:rsidRPr="003C0D50">
              <w:rPr>
                <w:rFonts w:eastAsia="Times New Roman"/>
                <w:szCs w:val="24"/>
              </w:rPr>
              <w:t>La notación Camel Case combina las palabras directamente, sin usar ningún símbolo, estableciendo que la primera letra de cada palabra esté en mayúscula a excepción de la primera palabra, estando el resto de letras en minúsculas. Este tipo de notación está muy extendida, siendo su uso muy común tanto en la declaración de variables como en el nombre de funciones y métodos.</w:t>
            </w:r>
            <w:r>
              <w:rPr>
                <w:rFonts w:eastAsia="Times New Roman"/>
                <w:szCs w:val="24"/>
              </w:rPr>
              <w:fldChar w:fldCharType="begin" w:fldLock="1"/>
            </w:r>
            <w:r>
              <w:rPr>
                <w:rFonts w:eastAsia="Times New Roman"/>
                <w:szCs w:val="24"/>
              </w:rPr>
              <w:instrText>ADDIN CSL_CITATION {"citationItems":[{"id":"ITEM-1","itemData":{"URL":"https://www.neoguias.com/tipos-notacion-nombres/","accessed":{"date-parts":[["2021","5","19"]]},"id":"ITEM-1","issued":{"date-parts":[["0"]]},"title":"Tipos de notación: Camel Case, Pascal Case, Snake Case y Kebab Case | Neoguias","type":"webpage"},"uris":["http://www.mendeley.com/documents/?uuid=0ce921d4-b734-3e77-a2c2-ef3a5e201a60"]}],"mendeley":{"formattedCitation":"(Tipos de notación: Camel Case, Pascal Case, Snake Case y Kebab Case | Neoguias n.d.)","plainTextFormattedCitation":"(Tipos de notación: Camel Case, Pascal Case, Snake Case y Kebab Case | Neoguias n.d.)","previouslyFormattedCitation":"(Tipos de notación: Camel Case, Pascal Case, Snake Case y Kebab Case | Neoguia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Tipos de notación: Camel Case, Pascal Case, Snake Case y Kebab Case | Neoguias n.d.)</w:t>
            </w:r>
            <w:r>
              <w:rPr>
                <w:rFonts w:eastAsia="Times New Roman"/>
                <w:szCs w:val="24"/>
              </w:rPr>
              <w:fldChar w:fldCharType="end"/>
            </w:r>
            <w:r w:rsidRPr="00693AB1">
              <w:rPr>
                <w:rFonts w:eastAsia="Times New Roman"/>
                <w:b/>
                <w:szCs w:val="24"/>
              </w:rPr>
              <w:t xml:space="preserve"> </w:t>
            </w:r>
          </w:p>
        </w:tc>
        <w:tc>
          <w:tcPr>
            <w:tcW w:w="2835" w:type="dxa"/>
            <w:tcBorders>
              <w:top w:val="single" w:sz="4" w:space="0" w:color="auto"/>
            </w:tcBorders>
            <w:tcMar>
              <w:left w:w="284" w:type="dxa"/>
            </w:tcMar>
          </w:tcPr>
          <w:p w14:paraId="04533E6A" w14:textId="41F41BDB" w:rsidR="0091131A" w:rsidRDefault="00E231D4" w:rsidP="003C0D50">
            <w:pPr>
              <w:spacing w:before="120" w:after="120" w:line="240" w:lineRule="auto"/>
              <w:ind w:firstLine="0"/>
              <w:jc w:val="left"/>
              <w:rPr>
                <w:rFonts w:eastAsia="Times New Roman"/>
                <w:szCs w:val="24"/>
              </w:rPr>
            </w:pPr>
            <w:r>
              <w:rPr>
                <w:rFonts w:eastAsia="Times New Roman"/>
                <w:szCs w:val="24"/>
              </w:rPr>
              <w:t xml:space="preserve">Nombre de Clases: </w:t>
            </w:r>
            <w:r w:rsidRPr="00E231D4">
              <w:rPr>
                <w:rFonts w:eastAsia="Times New Roman"/>
                <w:szCs w:val="24"/>
              </w:rPr>
              <w:t>ApiControllerBase</w:t>
            </w:r>
          </w:p>
          <w:p w14:paraId="4CDD69EA" w14:textId="77777777" w:rsidR="00875D5D" w:rsidRDefault="00875D5D" w:rsidP="003C0D50">
            <w:pPr>
              <w:spacing w:before="120" w:after="120" w:line="240" w:lineRule="auto"/>
              <w:ind w:firstLine="0"/>
              <w:jc w:val="left"/>
              <w:rPr>
                <w:rFonts w:eastAsia="Times New Roman"/>
                <w:szCs w:val="24"/>
              </w:rPr>
            </w:pPr>
          </w:p>
          <w:p w14:paraId="62CF3C73" w14:textId="6535092D" w:rsidR="00E231D4" w:rsidRDefault="00E231D4" w:rsidP="003C0D50">
            <w:pPr>
              <w:spacing w:before="120" w:after="120" w:line="240" w:lineRule="auto"/>
              <w:ind w:firstLine="0"/>
              <w:jc w:val="left"/>
              <w:rPr>
                <w:rFonts w:eastAsia="Times New Roman"/>
                <w:szCs w:val="24"/>
              </w:rPr>
            </w:pPr>
            <w:r>
              <w:rPr>
                <w:rFonts w:eastAsia="Times New Roman"/>
                <w:szCs w:val="24"/>
              </w:rPr>
              <w:t xml:space="preserve">Nombre de Atributos privados: </w:t>
            </w:r>
            <w:r w:rsidRPr="00E231D4">
              <w:rPr>
                <w:rFonts w:eastAsia="Times New Roman"/>
                <w:szCs w:val="24"/>
              </w:rPr>
              <w:t>_userMessages</w:t>
            </w:r>
            <w:r w:rsidR="00875D5D">
              <w:rPr>
                <w:rFonts w:eastAsia="Times New Roman"/>
                <w:szCs w:val="24"/>
              </w:rPr>
              <w:t>.</w:t>
            </w:r>
          </w:p>
          <w:p w14:paraId="3EADF504" w14:textId="77777777" w:rsidR="00875D5D" w:rsidRDefault="00875D5D" w:rsidP="003C0D50">
            <w:pPr>
              <w:spacing w:before="120" w:after="120" w:line="240" w:lineRule="auto"/>
              <w:ind w:firstLine="0"/>
              <w:jc w:val="left"/>
              <w:rPr>
                <w:rFonts w:eastAsia="Times New Roman"/>
                <w:szCs w:val="24"/>
              </w:rPr>
            </w:pPr>
          </w:p>
          <w:p w14:paraId="39A5B7E7" w14:textId="71A42A35" w:rsidR="00875D5D" w:rsidRDefault="00875D5D" w:rsidP="00875D5D">
            <w:pPr>
              <w:spacing w:before="120" w:after="120" w:line="240" w:lineRule="auto"/>
              <w:ind w:firstLine="0"/>
              <w:jc w:val="left"/>
              <w:rPr>
                <w:rFonts w:eastAsia="Times New Roman"/>
                <w:szCs w:val="24"/>
              </w:rPr>
            </w:pPr>
            <w:r>
              <w:rPr>
                <w:rFonts w:eastAsia="Times New Roman"/>
                <w:szCs w:val="24"/>
              </w:rPr>
              <w:t xml:space="preserve">Nombre de métodos: </w:t>
            </w:r>
            <w:r w:rsidRPr="00875D5D">
              <w:rPr>
                <w:rFonts w:eastAsia="Times New Roman"/>
                <w:szCs w:val="24"/>
              </w:rPr>
              <w:t>Success()</w:t>
            </w:r>
          </w:p>
        </w:tc>
      </w:tr>
      <w:tr w:rsidR="0091131A" w:rsidRPr="00693AB1" w14:paraId="443F1D75" w14:textId="258CDA42" w:rsidTr="006C5E34">
        <w:tc>
          <w:tcPr>
            <w:tcW w:w="1526" w:type="dxa"/>
          </w:tcPr>
          <w:p w14:paraId="4C9E812D" w14:textId="2494538A" w:rsidR="0091131A" w:rsidRPr="00693AB1" w:rsidRDefault="0091131A" w:rsidP="00831CB9">
            <w:pPr>
              <w:spacing w:before="120" w:after="120" w:line="240" w:lineRule="auto"/>
              <w:ind w:right="293" w:firstLine="0"/>
              <w:rPr>
                <w:rFonts w:eastAsia="Times New Roman"/>
                <w:szCs w:val="24"/>
              </w:rPr>
            </w:pPr>
            <w:r w:rsidRPr="009B32CD">
              <w:rPr>
                <w:rFonts w:eastAsia="Times New Roman"/>
                <w:szCs w:val="24"/>
              </w:rPr>
              <w:t>Entity</w:t>
            </w:r>
            <w:r>
              <w:rPr>
                <w:rFonts w:eastAsia="Times New Roman"/>
                <w:szCs w:val="24"/>
              </w:rPr>
              <w:t xml:space="preserve"> </w:t>
            </w:r>
            <w:r w:rsidRPr="009B32CD">
              <w:rPr>
                <w:rFonts w:eastAsia="Times New Roman"/>
                <w:szCs w:val="24"/>
              </w:rPr>
              <w:t>Framework</w:t>
            </w:r>
          </w:p>
        </w:tc>
        <w:tc>
          <w:tcPr>
            <w:tcW w:w="4252" w:type="dxa"/>
          </w:tcPr>
          <w:p w14:paraId="77CE667F" w14:textId="3F073291" w:rsidR="0091131A" w:rsidRPr="00693AB1" w:rsidRDefault="0091131A" w:rsidP="00831CB9">
            <w:pPr>
              <w:spacing w:before="120" w:after="120" w:line="240" w:lineRule="auto"/>
              <w:ind w:firstLine="0"/>
              <w:rPr>
                <w:rFonts w:eastAsia="Times New Roman"/>
                <w:szCs w:val="24"/>
              </w:rPr>
            </w:pPr>
            <w:r w:rsidRPr="000C5F4C">
              <w:rPr>
                <w:rFonts w:eastAsia="Times New Roman"/>
                <w:szCs w:val="24"/>
              </w:rPr>
              <w:t xml:space="preserve">Entity Framework Core es una tecnología de acceso a datos para .NET Core y .NET </w:t>
            </w:r>
            <w:r w:rsidRPr="000C5F4C">
              <w:rPr>
                <w:rFonts w:eastAsia="Times New Roman"/>
                <w:szCs w:val="24"/>
              </w:rPr>
              <w:lastRenderedPageBreak/>
              <w:t>Framework. Es multiplataforma y de código abierto desarrollado por Microsoft con aportes de la comunidad. Propiamente dicho es un asignador objeto relacional o ORM por sus siglas en inglés. Su función principal es servir como interprete entre dos tecnologías fundamentadas en distintos principios por un lado la programación orientada a objetos y por el otro las bases de datos relacionales y no relacionales.</w:t>
            </w:r>
            <w:r>
              <w:rPr>
                <w:rFonts w:eastAsia="Times New Roman"/>
                <w:szCs w:val="24"/>
              </w:rPr>
              <w:fldChar w:fldCharType="begin" w:fldLock="1"/>
            </w:r>
            <w:r>
              <w:rPr>
                <w:rFonts w:eastAsia="Times New Roman"/>
                <w:szCs w:val="24"/>
              </w:rPr>
              <w:instrText>ADDIN CSL_CITATION {"citationItems":[{"id":"ITEM-1","itemData":{"URL":"https://aspnetcoremaster.com/c%23/entityframeworkcore/dotnet/ef/2018/08/07/introduccion-entityframeworkcore.html","accessed":{"date-parts":[["2021","5","19"]]},"id":"ITEM-1","issued":{"date-parts":[["0"]]},"title":"Introdución a Entity Framework Core | ASP.NET Core Master","type":"webpage"},"uris":["http://www.mendeley.com/documents/?uuid=7678fe66-4552-31d1-87ed-cba8d7435508"]}],"mendeley":{"formattedCitation":"(Introdución a Entity Framework Core | ASP.NET Core Master n.d.)","plainTextFormattedCitation":"(Introdución a Entity Framework Core | ASP.NET Core Master n.d.)","previouslyFormattedCitation":"(Introdución a Entity Framework Core | ASP.NET Core Master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Introdución a Entity Framework Core | ASP.NET Core Master n.d.)</w:t>
            </w:r>
            <w:r>
              <w:rPr>
                <w:rFonts w:eastAsia="Times New Roman"/>
                <w:szCs w:val="24"/>
              </w:rPr>
              <w:fldChar w:fldCharType="end"/>
            </w:r>
          </w:p>
        </w:tc>
        <w:tc>
          <w:tcPr>
            <w:tcW w:w="2835" w:type="dxa"/>
            <w:tcMar>
              <w:left w:w="284" w:type="dxa"/>
            </w:tcMar>
          </w:tcPr>
          <w:p w14:paraId="66C12218" w14:textId="77777777" w:rsidR="00DD2677" w:rsidRDefault="00DD2677" w:rsidP="00681C3B">
            <w:pPr>
              <w:spacing w:before="120" w:after="120" w:line="240" w:lineRule="auto"/>
              <w:ind w:firstLine="0"/>
              <w:rPr>
                <w:rFonts w:eastAsia="Times New Roman"/>
                <w:szCs w:val="24"/>
              </w:rPr>
            </w:pPr>
          </w:p>
          <w:p w14:paraId="06DE8C6C" w14:textId="77777777" w:rsidR="00DD2677" w:rsidRDefault="00DD2677" w:rsidP="00681C3B">
            <w:pPr>
              <w:spacing w:before="120" w:after="120" w:line="240" w:lineRule="auto"/>
              <w:ind w:firstLine="0"/>
              <w:rPr>
                <w:rFonts w:eastAsia="Times New Roman"/>
                <w:szCs w:val="24"/>
              </w:rPr>
            </w:pPr>
          </w:p>
          <w:p w14:paraId="63054C67" w14:textId="77777777" w:rsidR="00DD2677" w:rsidRDefault="00DD2677" w:rsidP="00681C3B">
            <w:pPr>
              <w:spacing w:before="120" w:after="120" w:line="240" w:lineRule="auto"/>
              <w:ind w:firstLine="0"/>
              <w:rPr>
                <w:rFonts w:eastAsia="Times New Roman"/>
                <w:szCs w:val="24"/>
              </w:rPr>
            </w:pPr>
          </w:p>
          <w:p w14:paraId="17026D8A" w14:textId="22BDB63F" w:rsidR="00681C3B" w:rsidRPr="00681C3B" w:rsidRDefault="00681C3B" w:rsidP="00681C3B">
            <w:pPr>
              <w:spacing w:before="120" w:after="120" w:line="240" w:lineRule="auto"/>
              <w:ind w:firstLine="0"/>
              <w:rPr>
                <w:rFonts w:eastAsia="Times New Roman"/>
                <w:szCs w:val="24"/>
              </w:rPr>
            </w:pPr>
            <w:r w:rsidRPr="00681C3B">
              <w:rPr>
                <w:rFonts w:eastAsia="Times New Roman"/>
                <w:szCs w:val="24"/>
              </w:rPr>
              <w:t xml:space="preserve"> [Key, Column("CAN_IMG_ID")]</w:t>
            </w:r>
          </w:p>
          <w:p w14:paraId="5330F750" w14:textId="7A8A6248" w:rsidR="00681C3B" w:rsidRPr="00681C3B" w:rsidRDefault="00681C3B" w:rsidP="00681C3B">
            <w:pPr>
              <w:spacing w:before="120" w:after="120" w:line="240" w:lineRule="auto"/>
              <w:ind w:firstLine="0"/>
              <w:rPr>
                <w:rFonts w:eastAsia="Times New Roman"/>
                <w:szCs w:val="24"/>
              </w:rPr>
            </w:pPr>
            <w:r w:rsidRPr="00681C3B">
              <w:rPr>
                <w:rFonts w:eastAsia="Times New Roman"/>
                <w:szCs w:val="24"/>
              </w:rPr>
              <w:t>DatabaseGenerated(DatabaseGeneratedOption.Identity)]</w:t>
            </w:r>
          </w:p>
          <w:p w14:paraId="279DD871" w14:textId="188C8A09" w:rsidR="0091131A" w:rsidRPr="000C5F4C" w:rsidRDefault="00681C3B" w:rsidP="00681C3B">
            <w:pPr>
              <w:spacing w:before="120" w:after="120" w:line="240" w:lineRule="auto"/>
              <w:ind w:firstLine="0"/>
              <w:rPr>
                <w:rFonts w:eastAsia="Times New Roman"/>
                <w:szCs w:val="24"/>
              </w:rPr>
            </w:pPr>
            <w:r w:rsidRPr="00681C3B">
              <w:rPr>
                <w:rFonts w:eastAsia="Times New Roman"/>
                <w:szCs w:val="24"/>
              </w:rPr>
              <w:t xml:space="preserve">        public int Id { get; set; }</w:t>
            </w:r>
          </w:p>
        </w:tc>
      </w:tr>
      <w:tr w:rsidR="0091131A" w:rsidRPr="00693AB1" w14:paraId="08703A59" w14:textId="6D851EF2" w:rsidTr="006C5E34">
        <w:tc>
          <w:tcPr>
            <w:tcW w:w="1526" w:type="dxa"/>
          </w:tcPr>
          <w:p w14:paraId="4459ED24" w14:textId="0D6B93A1" w:rsidR="0091131A" w:rsidRPr="00693AB1" w:rsidRDefault="0091131A" w:rsidP="00831CB9">
            <w:pPr>
              <w:spacing w:before="120" w:after="120" w:line="240" w:lineRule="auto"/>
              <w:ind w:right="194" w:firstLine="0"/>
              <w:rPr>
                <w:rFonts w:eastAsia="Times New Roman"/>
                <w:szCs w:val="24"/>
              </w:rPr>
            </w:pPr>
            <w:r w:rsidRPr="009B32CD">
              <w:rPr>
                <w:rFonts w:eastAsia="Times New Roman"/>
                <w:szCs w:val="24"/>
              </w:rPr>
              <w:lastRenderedPageBreak/>
              <w:t>Patrón Repository</w:t>
            </w:r>
          </w:p>
        </w:tc>
        <w:tc>
          <w:tcPr>
            <w:tcW w:w="4252" w:type="dxa"/>
          </w:tcPr>
          <w:p w14:paraId="48EB5D89" w14:textId="593CD4A6" w:rsidR="0091131A" w:rsidRPr="00693AB1" w:rsidRDefault="0091131A" w:rsidP="00831CB9">
            <w:pPr>
              <w:spacing w:before="120" w:after="120" w:line="240" w:lineRule="auto"/>
              <w:ind w:firstLine="0"/>
              <w:rPr>
                <w:rFonts w:eastAsia="Times New Roman"/>
                <w:szCs w:val="24"/>
              </w:rPr>
            </w:pPr>
            <w:r w:rsidRPr="00B058A3">
              <w:rPr>
                <w:rFonts w:eastAsia="Times New Roman"/>
                <w:szCs w:val="24"/>
              </w:rPr>
              <w:t>El patrón repositorio o repository pattern está íntimamente relacionado con el acceso a datos y nos permite tener una abstracción de la implementación de acceso a datos en nuestras aplicaciones, de modo que nuestra lógica de negocio no conozca ni esté acoplada a la fuente de datos. En pocas palabras esto quiere decir que el repositorio actúa como un intermediario entre nuestra lógica de negocio y nuestra lógica de acceso a datos para que se centralice en un solo punto, y de esta forma se logre evitar redundancia de código.</w:t>
            </w:r>
            <w:r>
              <w:rPr>
                <w:rFonts w:eastAsia="Times New Roman"/>
                <w:szCs w:val="24"/>
              </w:rPr>
              <w:fldChar w:fldCharType="begin" w:fldLock="1"/>
            </w:r>
            <w:r>
              <w:rPr>
                <w:rFonts w:eastAsia="Times New Roman"/>
                <w:szCs w:val="24"/>
              </w:rPr>
              <w:instrText>ADDIN CSL_CITATION {"citationItems":[{"id":"ITEM-1","itemData":{"URL":"http://www.eltavo.net/2014/08/patrones-implementando-patron.html","accessed":{"date-parts":[["2021","5","20"]]},"id":"ITEM-1","issued":{"date-parts":[["0"]]},"title":"El Tavo = { c#, asp.net, MVC, WCF, y más}: [Patrones] Implementando patrón repositorio - Repository pattern en C# Parte I","type":"webpage"},"uris":["http://www.mendeley.com/documents/?uuid=8be92497-0057-3b0a-8ee5-fb98ec0488f1"]}],"mendeley":{"formattedCitation":"(El Tavo = { c#, asp.net, MVC, WCF, y más}: [Patrones] Implementando patrón repositorio - Repository pattern en C# Parte I n.d.)","plainTextFormattedCitation":"(El Tavo = { c#, asp.net, MVC, WCF, y más}: [Patrones] Implementando patrón repositorio - Repository pattern en C# Parte I n.d.)","previouslyFormattedCitation":"(El Tavo = { c#, asp.net, MVC, WCF, y más}: [Patrones] Implementando patrón repositorio - Repository pattern en C# Parte I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El Tavo = { c#, asp.net, MVC, WCF, y más}: [Patrones] Implementando patrón repositorio - Repository pattern en C# Parte I n.d.)</w:t>
            </w:r>
            <w:r>
              <w:rPr>
                <w:rFonts w:eastAsia="Times New Roman"/>
                <w:szCs w:val="24"/>
              </w:rPr>
              <w:fldChar w:fldCharType="end"/>
            </w:r>
          </w:p>
        </w:tc>
        <w:tc>
          <w:tcPr>
            <w:tcW w:w="2835" w:type="dxa"/>
            <w:tcMar>
              <w:left w:w="284" w:type="dxa"/>
            </w:tcMar>
          </w:tcPr>
          <w:p w14:paraId="27011716" w14:textId="77777777" w:rsidR="0091131A" w:rsidRPr="00B058A3" w:rsidRDefault="0091131A" w:rsidP="00831CB9">
            <w:pPr>
              <w:spacing w:before="120" w:after="120" w:line="240" w:lineRule="auto"/>
              <w:ind w:firstLine="0"/>
              <w:rPr>
                <w:rFonts w:eastAsia="Times New Roman"/>
                <w:szCs w:val="24"/>
              </w:rPr>
            </w:pPr>
          </w:p>
        </w:tc>
      </w:tr>
      <w:tr w:rsidR="0091131A" w:rsidRPr="00693AB1" w14:paraId="44D5BB3A" w14:textId="6FDF737E" w:rsidTr="006C5E34">
        <w:tc>
          <w:tcPr>
            <w:tcW w:w="1526" w:type="dxa"/>
          </w:tcPr>
          <w:p w14:paraId="547B192F" w14:textId="5C1A957F" w:rsidR="0091131A" w:rsidRPr="00693AB1" w:rsidRDefault="0091131A" w:rsidP="00831CB9">
            <w:pPr>
              <w:spacing w:before="120" w:after="120" w:line="240" w:lineRule="auto"/>
              <w:ind w:firstLine="0"/>
              <w:jc w:val="left"/>
              <w:rPr>
                <w:rFonts w:eastAsia="Times New Roman"/>
                <w:szCs w:val="24"/>
              </w:rPr>
            </w:pPr>
            <w:r w:rsidRPr="009B32CD">
              <w:rPr>
                <w:rFonts w:eastAsia="Times New Roman"/>
                <w:szCs w:val="24"/>
              </w:rPr>
              <w:t>Seguridad JWT</w:t>
            </w:r>
          </w:p>
        </w:tc>
        <w:tc>
          <w:tcPr>
            <w:tcW w:w="4252" w:type="dxa"/>
          </w:tcPr>
          <w:p w14:paraId="11820A67" w14:textId="00D8BFAB" w:rsidR="0091131A" w:rsidRPr="00693AB1" w:rsidRDefault="0091131A" w:rsidP="0034227D">
            <w:pPr>
              <w:spacing w:before="120" w:after="120" w:line="240" w:lineRule="auto"/>
              <w:ind w:firstLine="0"/>
              <w:jc w:val="left"/>
              <w:rPr>
                <w:rFonts w:eastAsia="Times New Roman"/>
                <w:szCs w:val="24"/>
              </w:rPr>
            </w:pPr>
            <w:r w:rsidRPr="0034227D">
              <w:rPr>
                <w:rFonts w:eastAsia="Times New Roman"/>
                <w:szCs w:val="24"/>
              </w:rPr>
              <w:t>JWT (JSON Web Token) es un estándar qué está dentro del documento RFC 7519.</w:t>
            </w:r>
            <w:r>
              <w:rPr>
                <w:rFonts w:eastAsia="Times New Roman"/>
                <w:szCs w:val="24"/>
              </w:rPr>
              <w:t xml:space="preserve"> </w:t>
            </w:r>
            <w:r w:rsidRPr="0034227D">
              <w:rPr>
                <w:rFonts w:eastAsia="Times New Roman"/>
                <w:szCs w:val="24"/>
              </w:rPr>
              <w:t>En el mismo se define un mecanismo para poder propagar entre dos partes, y de forma segura, la identidad de un determinado usuario, además con una serie de claims o privilegios. Estos privilegios están codificados en objetos de tipo JSON, que se incrustan dentro de del payload o cuerpo de un mensaje que va firmado digitalmente.</w:t>
            </w:r>
            <w:r>
              <w:rPr>
                <w:rFonts w:eastAsia="Times New Roman"/>
                <w:szCs w:val="24"/>
              </w:rPr>
              <w:fldChar w:fldCharType="begin" w:fldLock="1"/>
            </w:r>
            <w:r>
              <w:rPr>
                <w:rFonts w:eastAsia="Times New Roman"/>
                <w:szCs w:val="24"/>
              </w:rPr>
              <w:instrText>ADDIN CSL_CITATION {"citationItems":[{"id":"ITEM-1","itemData":{"URL":"https://openwebinars.net/blog/que-es-json-web-token-y-como-funciona/","accessed":{"date-parts":[["2021","5","20"]]},"id":"ITEM-1","issued":{"date-parts":[["0"]]},"title":"Qué es Json Web Token y cómo funciona | OpenWebinars","type":"webpage"},"uris":["http://www.mendeley.com/documents/?uuid=a8a9c7a4-51cd-35fd-ab8f-af08379d6954"]}],"mendeley":{"formattedCitation":"(Qué es Json Web Token y cómo funciona | OpenWebinars n.d.)","plainTextFormattedCitation":"(Qué es Json Web Token y cómo funciona | OpenWebinars n.d.)","previouslyFormattedCitation":"(Qué es Json Web Token y cómo funciona | OpenWebinar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Qué es Json Web Token y cómo funciona | OpenWebinars n.d.)</w:t>
            </w:r>
            <w:r>
              <w:rPr>
                <w:rFonts w:eastAsia="Times New Roman"/>
                <w:szCs w:val="24"/>
              </w:rPr>
              <w:fldChar w:fldCharType="end"/>
            </w:r>
          </w:p>
        </w:tc>
        <w:tc>
          <w:tcPr>
            <w:tcW w:w="2835" w:type="dxa"/>
            <w:tcMar>
              <w:left w:w="284" w:type="dxa"/>
            </w:tcMar>
          </w:tcPr>
          <w:p w14:paraId="11E6D08B" w14:textId="77777777" w:rsidR="0091131A" w:rsidRDefault="00DD2677" w:rsidP="0034227D">
            <w:pPr>
              <w:spacing w:before="120" w:after="120" w:line="240" w:lineRule="auto"/>
              <w:ind w:firstLine="0"/>
              <w:jc w:val="left"/>
              <w:rPr>
                <w:rFonts w:eastAsia="Times New Roman"/>
                <w:szCs w:val="24"/>
              </w:rPr>
            </w:pPr>
            <w:r>
              <w:rPr>
                <w:rFonts w:eastAsia="Times New Roman"/>
                <w:szCs w:val="24"/>
              </w:rPr>
              <w:t xml:space="preserve">Ejemplo de token devuelto en petición: </w:t>
            </w:r>
            <w:r w:rsidRPr="00DD2677">
              <w:rPr>
                <w:rFonts w:eastAsia="Times New Roman"/>
                <w:szCs w:val="24"/>
              </w:rPr>
              <w:t>eyJhbGciOiJIUzI1NiIsInR5cCI6IkpXVCJ9.eyJOYW1lIjoiUHJ1ZWJhczIiLCJFbWFpbCI6InBydWViYXMyQGdtYWlsLmNvbSIsIklkIjoiMiIsIm5iZiI6MTYyMjQzMjk3OSwiZXhwIjoxNjIyNDM0Nzc5LCJpYXQiOjE2MjI0MzI5Nzl9.vXS--U38vISXE3280BJjocUnwIN_uACJz9lIMOFX8tU</w:t>
            </w:r>
            <w:r>
              <w:rPr>
                <w:rFonts w:eastAsia="Times New Roman"/>
                <w:szCs w:val="24"/>
              </w:rPr>
              <w:t>.</w:t>
            </w:r>
          </w:p>
          <w:p w14:paraId="6A5E9412" w14:textId="009CC2A7" w:rsidR="00DD2677" w:rsidRPr="0034227D" w:rsidRDefault="00DD2677" w:rsidP="0034227D">
            <w:pPr>
              <w:spacing w:before="120" w:after="120" w:line="240" w:lineRule="auto"/>
              <w:ind w:firstLine="0"/>
              <w:jc w:val="left"/>
              <w:rPr>
                <w:rFonts w:eastAsia="Times New Roman"/>
                <w:szCs w:val="24"/>
              </w:rPr>
            </w:pPr>
            <w:r>
              <w:rPr>
                <w:rFonts w:eastAsia="Times New Roman"/>
                <w:szCs w:val="24"/>
              </w:rPr>
              <w:t>Este token no se puede descifrar sin la clave de acceso</w:t>
            </w:r>
          </w:p>
        </w:tc>
      </w:tr>
      <w:tr w:rsidR="0091131A" w:rsidRPr="00693AB1" w14:paraId="0B7791EB" w14:textId="49635493" w:rsidTr="006C5E34">
        <w:tc>
          <w:tcPr>
            <w:tcW w:w="1526" w:type="dxa"/>
          </w:tcPr>
          <w:p w14:paraId="567C878C" w14:textId="01BE0609"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lastRenderedPageBreak/>
              <w:t>Identificadores de tipo de clases</w:t>
            </w:r>
          </w:p>
        </w:tc>
        <w:tc>
          <w:tcPr>
            <w:tcW w:w="4252" w:type="dxa"/>
          </w:tcPr>
          <w:p w14:paraId="0268D9C8" w14:textId="2F0DAF2E" w:rsidR="0091131A" w:rsidRPr="00693AB1" w:rsidRDefault="0091131A" w:rsidP="00831CB9">
            <w:pPr>
              <w:spacing w:before="120" w:after="120" w:line="240" w:lineRule="auto"/>
              <w:ind w:firstLine="0"/>
              <w:jc w:val="left"/>
              <w:rPr>
                <w:rFonts w:eastAsia="Times New Roman"/>
                <w:szCs w:val="24"/>
              </w:rPr>
            </w:pPr>
            <w:r>
              <w:rPr>
                <w:rFonts w:eastAsia="Times New Roman"/>
                <w:szCs w:val="24"/>
              </w:rPr>
              <w:t>Los identificadores de clase son una nomenclatura o buena práctica para poder distinguir el tipo de objeto a crear, por ejemplo, cuando creamos una interfaz, es recomendable colocar la letra ‘I’ por delante para identificar el tipo de objeto.</w:t>
            </w:r>
          </w:p>
        </w:tc>
        <w:tc>
          <w:tcPr>
            <w:tcW w:w="2835" w:type="dxa"/>
            <w:tcMar>
              <w:left w:w="284" w:type="dxa"/>
            </w:tcMar>
          </w:tcPr>
          <w:p w14:paraId="7FA780B4" w14:textId="77777777" w:rsidR="00DB0D67" w:rsidRDefault="00DB0D67" w:rsidP="00831CB9">
            <w:pPr>
              <w:spacing w:before="120" w:after="120" w:line="240" w:lineRule="auto"/>
              <w:ind w:firstLine="0"/>
              <w:jc w:val="left"/>
              <w:rPr>
                <w:rFonts w:eastAsia="Times New Roman"/>
                <w:szCs w:val="24"/>
              </w:rPr>
            </w:pPr>
            <w:r>
              <w:rPr>
                <w:rFonts w:eastAsia="Times New Roman"/>
                <w:szCs w:val="24"/>
              </w:rPr>
              <w:t>Controladores:</w:t>
            </w:r>
            <w:r>
              <w:t xml:space="preserve"> </w:t>
            </w:r>
            <w:r w:rsidRPr="00DB0D67">
              <w:rPr>
                <w:rFonts w:eastAsia="Times New Roman"/>
                <w:szCs w:val="24"/>
              </w:rPr>
              <w:t>AuthController</w:t>
            </w:r>
          </w:p>
          <w:p w14:paraId="2F9BFAF7" w14:textId="77777777" w:rsidR="0091131A" w:rsidRDefault="00DB0D67" w:rsidP="00831CB9">
            <w:pPr>
              <w:spacing w:before="120" w:after="120" w:line="240" w:lineRule="auto"/>
              <w:ind w:firstLine="0"/>
              <w:jc w:val="left"/>
              <w:rPr>
                <w:rFonts w:eastAsia="Times New Roman"/>
                <w:szCs w:val="24"/>
              </w:rPr>
            </w:pPr>
            <w:r>
              <w:rPr>
                <w:rFonts w:eastAsia="Times New Roman"/>
                <w:szCs w:val="24"/>
              </w:rPr>
              <w:t xml:space="preserve">Interfaces:  </w:t>
            </w:r>
            <w:r w:rsidRPr="00DB0D67">
              <w:rPr>
                <w:rFonts w:eastAsia="Times New Roman"/>
                <w:szCs w:val="24"/>
              </w:rPr>
              <w:t>IUserRepository</w:t>
            </w:r>
          </w:p>
          <w:p w14:paraId="02B063AC" w14:textId="433A5727" w:rsidR="00DB0D67" w:rsidRDefault="00DB0D67" w:rsidP="00831CB9">
            <w:pPr>
              <w:spacing w:before="120" w:after="120" w:line="240" w:lineRule="auto"/>
              <w:ind w:firstLine="0"/>
              <w:jc w:val="left"/>
              <w:rPr>
                <w:rFonts w:eastAsia="Times New Roman"/>
                <w:szCs w:val="24"/>
              </w:rPr>
            </w:pPr>
            <w:r>
              <w:rPr>
                <w:rFonts w:eastAsia="Times New Roman"/>
                <w:szCs w:val="24"/>
              </w:rPr>
              <w:t xml:space="preserve">Clase Base: </w:t>
            </w:r>
            <w:r w:rsidRPr="00DB0D67">
              <w:rPr>
                <w:rFonts w:eastAsia="Times New Roman"/>
                <w:szCs w:val="24"/>
              </w:rPr>
              <w:t>EventBase</w:t>
            </w:r>
          </w:p>
        </w:tc>
      </w:tr>
      <w:tr w:rsidR="0091131A" w:rsidRPr="00693AB1" w14:paraId="59A39AFF" w14:textId="43EC6FE9" w:rsidTr="006C5E34">
        <w:tc>
          <w:tcPr>
            <w:tcW w:w="1526" w:type="dxa"/>
          </w:tcPr>
          <w:p w14:paraId="0525AA10" w14:textId="091D122E"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t>Inyección de dependencias</w:t>
            </w:r>
          </w:p>
        </w:tc>
        <w:tc>
          <w:tcPr>
            <w:tcW w:w="4252" w:type="dxa"/>
          </w:tcPr>
          <w:p w14:paraId="10F9C913" w14:textId="27CCBA5A" w:rsidR="0091131A" w:rsidRPr="00693AB1" w:rsidRDefault="0091131A" w:rsidP="005E30F2">
            <w:pPr>
              <w:spacing w:before="120" w:after="120" w:line="240" w:lineRule="auto"/>
              <w:ind w:firstLine="0"/>
              <w:jc w:val="left"/>
              <w:rPr>
                <w:rFonts w:eastAsia="Times New Roman"/>
                <w:szCs w:val="24"/>
              </w:rPr>
            </w:pPr>
            <w:r w:rsidRPr="005E30F2">
              <w:rPr>
                <w:rFonts w:eastAsia="Times New Roman"/>
                <w:szCs w:val="24"/>
              </w:rPr>
              <w:t>La inyección de dependencias (DI, por sus siglas en inglés) es un patrón usado en el diseño orientado a objetos de una aplicación. Es parte de uno de los cinco principios de diseño de clases conocido como S.O.L.I.D.</w:t>
            </w:r>
            <w:r>
              <w:rPr>
                <w:rFonts w:eastAsia="Times New Roman"/>
                <w:szCs w:val="24"/>
              </w:rPr>
              <w:t xml:space="preserve"> </w:t>
            </w:r>
            <w:r w:rsidRPr="005E30F2">
              <w:rPr>
                <w:rFonts w:eastAsia="Times New Roman"/>
                <w:szCs w:val="24"/>
              </w:rPr>
              <w:t xml:space="preserve">Como todo patrón de diseño, DI tiene como finalidad solucionar un problema común que los programadores encuentran en la construcción de aplicaciones. Este es, mantener los componentes o capas de una aplicación lo más desacopladas posible. </w:t>
            </w:r>
            <w:r>
              <w:rPr>
                <w:rFonts w:eastAsia="Times New Roman"/>
                <w:szCs w:val="24"/>
              </w:rPr>
              <w:fldChar w:fldCharType="begin" w:fldLock="1"/>
            </w:r>
            <w:r>
              <w:rPr>
                <w:rFonts w:eastAsia="Times New Roman"/>
                <w:szCs w:val="24"/>
              </w:rPr>
              <w:instrText>ADDIN CSL_CITATION {"citationItems":[{"id":"ITEM-1","itemData":{"URL":"http://www.tss.com.pe/blog/que-es-la-inyeccion-de-dependencias-para-que-sirve-y-que-significan-los-tiempos-de-vida-en-su-implementacion","accessed":{"date-parts":[["2021","5","20"]]},"id":"ITEM-1","issued":{"date-parts":[["0"]]},"title":"¿Qué es la inyección de dependencias, para qué sirve y qué significan los tiempos de vida en su implementación? - Baufest","type":"webpage"},"uris":["http://www.mendeley.com/documents/?uuid=bd985fef-b301-332a-b277-443d0a402fac"]}],"mendeley":{"formattedCitation":"(¿Qué es la inyección de dependencias, para qué sirve y qué significan los tiempos de vida en su implementación? - Baufest n.d.)","plainTextFormattedCitation":"(¿Qué es la inyección de dependencias, para qué sirve y qué significan los tiempos de vida en su implementación? - Baufest n.d.)","previouslyFormattedCitation":"(¿Qué es la inyección de dependencias, para qué sirve y qué significan los tiempos de vida en su implementación? - Baufest n.d.)"},"properties":{"noteIndex":0},"schema":"https://github.com/citation-style-language/schema/raw/master/csl-citation.json"}</w:instrText>
            </w:r>
            <w:r>
              <w:rPr>
                <w:rFonts w:eastAsia="Times New Roman"/>
                <w:szCs w:val="24"/>
              </w:rPr>
              <w:fldChar w:fldCharType="separate"/>
            </w:r>
            <w:r w:rsidRPr="00A67E7E">
              <w:rPr>
                <w:rFonts w:eastAsia="Times New Roman"/>
                <w:noProof/>
                <w:szCs w:val="24"/>
              </w:rPr>
              <w:t>(¿Qué es la inyección de dependencias, para qué sirve y qué significan los tiempos de vida en su implementación? - Baufest n.d.)</w:t>
            </w:r>
            <w:r>
              <w:rPr>
                <w:rFonts w:eastAsia="Times New Roman"/>
                <w:szCs w:val="24"/>
              </w:rPr>
              <w:fldChar w:fldCharType="end"/>
            </w:r>
          </w:p>
        </w:tc>
        <w:tc>
          <w:tcPr>
            <w:tcW w:w="2835" w:type="dxa"/>
            <w:tcMar>
              <w:left w:w="284" w:type="dxa"/>
            </w:tcMar>
          </w:tcPr>
          <w:p w14:paraId="608E20DA" w14:textId="77777777" w:rsidR="0091131A" w:rsidRPr="005E30F2" w:rsidRDefault="0091131A" w:rsidP="005E30F2">
            <w:pPr>
              <w:spacing w:before="120" w:after="120" w:line="240" w:lineRule="auto"/>
              <w:ind w:firstLine="0"/>
              <w:jc w:val="left"/>
              <w:rPr>
                <w:rFonts w:eastAsia="Times New Roman"/>
                <w:szCs w:val="24"/>
              </w:rPr>
            </w:pPr>
          </w:p>
        </w:tc>
      </w:tr>
      <w:tr w:rsidR="0091131A" w:rsidRPr="00693AB1" w14:paraId="64135FC2" w14:textId="478F288E" w:rsidTr="006C5E34">
        <w:tc>
          <w:tcPr>
            <w:tcW w:w="1526" w:type="dxa"/>
          </w:tcPr>
          <w:p w14:paraId="747E0B50" w14:textId="55FC5EE1" w:rsidR="0091131A" w:rsidRDefault="0091131A" w:rsidP="00831CB9">
            <w:pPr>
              <w:spacing w:before="120" w:after="120" w:line="240" w:lineRule="auto"/>
              <w:ind w:firstLine="0"/>
              <w:jc w:val="left"/>
              <w:rPr>
                <w:rFonts w:eastAsia="Times New Roman"/>
                <w:szCs w:val="24"/>
              </w:rPr>
            </w:pPr>
            <w:r w:rsidRPr="009B32CD">
              <w:rPr>
                <w:rFonts w:eastAsia="Times New Roman"/>
                <w:szCs w:val="24"/>
              </w:rPr>
              <w:t>Loggers</w:t>
            </w:r>
          </w:p>
        </w:tc>
        <w:tc>
          <w:tcPr>
            <w:tcW w:w="4252" w:type="dxa"/>
          </w:tcPr>
          <w:p w14:paraId="228504BC" w14:textId="643C835B" w:rsidR="0091131A" w:rsidRDefault="0091131A" w:rsidP="00831CB9">
            <w:pPr>
              <w:spacing w:before="120" w:after="120" w:line="240" w:lineRule="auto"/>
              <w:ind w:firstLine="0"/>
              <w:jc w:val="left"/>
              <w:rPr>
                <w:rFonts w:eastAsia="Times New Roman"/>
                <w:szCs w:val="24"/>
              </w:rPr>
            </w:pPr>
            <w:r w:rsidRPr="00D31738">
              <w:rPr>
                <w:rFonts w:eastAsia="Times New Roman"/>
                <w:szCs w:val="24"/>
              </w:rPr>
              <w:t>Logging proviene del término en inglés “logˮ y, en este contexto, se refiere a un protocolo. Al igual que un libro de registro, contiene todos los registros importantes del historial de eventos. Dependiendo del tipo de seguimiento que queramos hacer, solo se registran ciertas acciones o eventos de un proceso o, por el contrario, se comprueban todas las acciones.</w:t>
            </w:r>
            <w:r>
              <w:rPr>
                <w:rFonts w:eastAsia="Times New Roman"/>
                <w:szCs w:val="24"/>
              </w:rPr>
              <w:fldChar w:fldCharType="begin" w:fldLock="1"/>
            </w:r>
            <w:r>
              <w:rPr>
                <w:rFonts w:eastAsia="Times New Roman"/>
                <w:szCs w:val="24"/>
              </w:rPr>
              <w:instrText>ADDIN CSL_CITATION {"citationItems":[{"id":"ITEM-1","itemData":{"URL":"https://www.ionos.es/digitalguide/paginas-web/desarrollo-web/logging-de-python/","accessed":{"date-parts":[["2021","5","20"]]},"id":"ITEM-1","issued":{"date-parts":[["0"]]},"title":"El módulo logging de Python: así funciona logging to file - IONOS","type":"webpage"},"uris":["http://www.mendeley.com/documents/?uuid=b0f0c7b3-4fe1-308a-ac14-e18e09073edf"]}],"mendeley":{"formattedCitation":"(El módulo logging de Python: así funciona logging to file - IONOS n.d.)","plainTextFormattedCitation":"(El módulo logging de Python: así funciona logging to file - IONOS n.d.)","previouslyFormattedCitation":"(El módulo logging de Python: así funciona logging to file - IONOS n.d.)"},"properties":{"noteIndex":0},"schema":"https://github.com/citation-style-language/schema/raw/master/csl-citation.json"}</w:instrText>
            </w:r>
            <w:r>
              <w:rPr>
                <w:rFonts w:eastAsia="Times New Roman"/>
                <w:szCs w:val="24"/>
              </w:rPr>
              <w:fldChar w:fldCharType="separate"/>
            </w:r>
            <w:r w:rsidRPr="00D31738">
              <w:rPr>
                <w:rFonts w:eastAsia="Times New Roman"/>
                <w:noProof/>
                <w:szCs w:val="24"/>
              </w:rPr>
              <w:t>(El módulo logging de Python: así funciona logging to file - IONOS n.d.)</w:t>
            </w:r>
            <w:r>
              <w:rPr>
                <w:rFonts w:eastAsia="Times New Roman"/>
                <w:szCs w:val="24"/>
              </w:rPr>
              <w:fldChar w:fldCharType="end"/>
            </w:r>
          </w:p>
        </w:tc>
        <w:tc>
          <w:tcPr>
            <w:tcW w:w="2835" w:type="dxa"/>
            <w:tcMar>
              <w:left w:w="284" w:type="dxa"/>
            </w:tcMar>
          </w:tcPr>
          <w:p w14:paraId="153C34BB" w14:textId="77777777" w:rsidR="0091131A" w:rsidRDefault="00D73F07" w:rsidP="00831CB9">
            <w:pPr>
              <w:spacing w:before="120" w:after="120" w:line="240" w:lineRule="auto"/>
              <w:ind w:firstLine="0"/>
              <w:jc w:val="left"/>
              <w:rPr>
                <w:rFonts w:eastAsia="Times New Roman"/>
                <w:szCs w:val="24"/>
              </w:rPr>
            </w:pPr>
            <w:r>
              <w:rPr>
                <w:rFonts w:eastAsia="Times New Roman"/>
                <w:szCs w:val="24"/>
              </w:rPr>
              <w:t>Utilizamos logs en la información principal a registrar como los Request, Errores, etc.</w:t>
            </w:r>
          </w:p>
          <w:p w14:paraId="5A13B5DD" w14:textId="5B1B6716" w:rsidR="00D73F07" w:rsidRPr="00D31738" w:rsidRDefault="00D73F07" w:rsidP="00831CB9">
            <w:pPr>
              <w:spacing w:before="120" w:after="120" w:line="240" w:lineRule="auto"/>
              <w:ind w:firstLine="0"/>
              <w:jc w:val="left"/>
              <w:rPr>
                <w:rFonts w:eastAsia="Times New Roman"/>
                <w:szCs w:val="24"/>
              </w:rPr>
            </w:pPr>
            <w:r w:rsidRPr="00D73F07">
              <w:rPr>
                <w:rFonts w:eastAsia="Times New Roman"/>
                <w:szCs w:val="24"/>
              </w:rPr>
              <w:t>[22:28:36][WRN][Dach.ElectionSystem.BusinessLogic.User.UserCreateHandler]:No se pudo Envíar correo</w:t>
            </w:r>
          </w:p>
        </w:tc>
      </w:tr>
      <w:tr w:rsidR="0091131A" w:rsidRPr="00693AB1" w14:paraId="47E4AEE9" w14:textId="4134B6CD" w:rsidTr="006C5E34">
        <w:tc>
          <w:tcPr>
            <w:tcW w:w="1526" w:type="dxa"/>
          </w:tcPr>
          <w:p w14:paraId="564D8FE9" w14:textId="1BDD6728" w:rsidR="0091131A" w:rsidRDefault="0091131A" w:rsidP="00831CB9">
            <w:pPr>
              <w:spacing w:before="120" w:after="120" w:line="240" w:lineRule="auto"/>
              <w:ind w:firstLine="0"/>
              <w:jc w:val="left"/>
              <w:rPr>
                <w:rFonts w:eastAsia="Times New Roman"/>
                <w:szCs w:val="24"/>
              </w:rPr>
            </w:pPr>
            <w:r w:rsidRPr="009B32CD">
              <w:rPr>
                <w:rFonts w:eastAsia="Times New Roman"/>
                <w:szCs w:val="24"/>
              </w:rPr>
              <w:t>UnitOfwork</w:t>
            </w:r>
          </w:p>
        </w:tc>
        <w:tc>
          <w:tcPr>
            <w:tcW w:w="4252" w:type="dxa"/>
          </w:tcPr>
          <w:p w14:paraId="7896AFD6" w14:textId="08CA1493" w:rsidR="0091131A" w:rsidRDefault="0091131A" w:rsidP="00831CB9">
            <w:pPr>
              <w:spacing w:before="120" w:after="120" w:line="240" w:lineRule="auto"/>
              <w:ind w:firstLine="0"/>
              <w:jc w:val="left"/>
              <w:rPr>
                <w:rFonts w:eastAsia="Times New Roman"/>
                <w:szCs w:val="24"/>
              </w:rPr>
            </w:pPr>
            <w:r w:rsidRPr="00AA52DB">
              <w:rPr>
                <w:rFonts w:eastAsia="Times New Roman"/>
                <w:szCs w:val="24"/>
              </w:rPr>
              <w:t>Unidad de trabajo (unit of work) es el patrón que permite manejar transacciones durante la manipulación de datos utilizando el patrón repositorio. Mantiene una lista de los objetos afectados por una transacción de negocio y coordina la escritura de los cambios y la resolución de problemas de concurrencia.</w:t>
            </w:r>
            <w:r>
              <w:rPr>
                <w:rFonts w:eastAsia="Times New Roman"/>
                <w:szCs w:val="24"/>
              </w:rPr>
              <w:fldChar w:fldCharType="begin" w:fldLock="1"/>
            </w:r>
            <w:r>
              <w:rPr>
                <w:rFonts w:eastAsia="Times New Roman"/>
                <w:szCs w:val="24"/>
              </w:rPr>
              <w:instrText>ADDIN CSL_CITATION {"citationItems":[{"id":"ITEM-1","itemData":{"URL":"https://www.kabel.es/data-access-patterns-unit-of-work-repository/","accessed":{"date-parts":[["2021","5","20"]]},"id":"ITEM-1","issued":{"date-parts":[["0"]]},"title":"Data access patterns: Unit of Work &amp; Repository - Kabel","type":"webpage"},"uris":["http://www.mendeley.com/documents/?uuid=ca2c2619-cbe2-3a3e-af74-1442b5e39eb1"]}],"mendeley":{"formattedCitation":"(Data access patterns: Unit of Work &amp; Repository - Kabel n.d.)","plainTextFormattedCitation":"(Data access patterns: Unit of Work &amp; Repository - Kabel n.d.)","previouslyFormattedCitation":"(Data access patterns: Unit of Work &amp; Repository - Kabel n.d.)"},"properties":{"noteIndex":0},"schema":"https://github.com/citation-style-language/schema/raw/master/csl-citation.json"}</w:instrText>
            </w:r>
            <w:r>
              <w:rPr>
                <w:rFonts w:eastAsia="Times New Roman"/>
                <w:szCs w:val="24"/>
              </w:rPr>
              <w:fldChar w:fldCharType="separate"/>
            </w:r>
            <w:r w:rsidRPr="00AA52DB">
              <w:rPr>
                <w:rFonts w:eastAsia="Times New Roman"/>
                <w:noProof/>
                <w:szCs w:val="24"/>
              </w:rPr>
              <w:t>(Data access patterns: Unit of Work &amp; Repository - Kabel n.d.)</w:t>
            </w:r>
            <w:r>
              <w:rPr>
                <w:rFonts w:eastAsia="Times New Roman"/>
                <w:szCs w:val="24"/>
              </w:rPr>
              <w:fldChar w:fldCharType="end"/>
            </w:r>
          </w:p>
        </w:tc>
        <w:tc>
          <w:tcPr>
            <w:tcW w:w="2835" w:type="dxa"/>
            <w:tcMar>
              <w:left w:w="284" w:type="dxa"/>
            </w:tcMar>
          </w:tcPr>
          <w:p w14:paraId="6138B4CF" w14:textId="77777777" w:rsidR="0091131A" w:rsidRDefault="00564224" w:rsidP="00831CB9">
            <w:pPr>
              <w:spacing w:before="120" w:after="120" w:line="240" w:lineRule="auto"/>
              <w:ind w:firstLine="0"/>
              <w:jc w:val="left"/>
              <w:rPr>
                <w:rFonts w:eastAsia="Times New Roman"/>
                <w:szCs w:val="24"/>
              </w:rPr>
            </w:pPr>
            <w:r>
              <w:rPr>
                <w:rFonts w:eastAsia="Times New Roman"/>
                <w:szCs w:val="24"/>
              </w:rPr>
              <w:t xml:space="preserve">Ejemplo utilizando UnitOfWork: </w:t>
            </w:r>
          </w:p>
          <w:p w14:paraId="69CA3156" w14:textId="77777777" w:rsidR="00A04915" w:rsidRDefault="00A04915" w:rsidP="00831CB9">
            <w:pPr>
              <w:spacing w:before="120" w:after="120" w:line="240" w:lineRule="auto"/>
              <w:ind w:firstLine="0"/>
              <w:jc w:val="left"/>
              <w:rPr>
                <w:rFonts w:eastAsia="Times New Roman"/>
                <w:szCs w:val="24"/>
              </w:rPr>
            </w:pPr>
            <w:r w:rsidRPr="00A04915">
              <w:rPr>
                <w:rFonts w:eastAsia="Times New Roman"/>
                <w:szCs w:val="24"/>
              </w:rPr>
              <w:t>await _electionUnitOfWork.BeginTransactionAsync().ConfigureAwait(false);</w:t>
            </w:r>
          </w:p>
          <w:p w14:paraId="2F9ADD4B" w14:textId="77777777" w:rsidR="00A04915" w:rsidRDefault="00A04915" w:rsidP="00831CB9">
            <w:pPr>
              <w:spacing w:before="120" w:after="120" w:line="240" w:lineRule="auto"/>
              <w:ind w:firstLine="0"/>
              <w:jc w:val="left"/>
              <w:rPr>
                <w:rFonts w:eastAsia="Times New Roman"/>
                <w:szCs w:val="24"/>
              </w:rPr>
            </w:pPr>
          </w:p>
          <w:p w14:paraId="1E55B64F" w14:textId="2A4DDFD1" w:rsidR="00A04915" w:rsidRPr="00AA52DB" w:rsidRDefault="00A04915" w:rsidP="00831CB9">
            <w:pPr>
              <w:spacing w:before="120" w:after="120" w:line="240" w:lineRule="auto"/>
              <w:ind w:firstLine="0"/>
              <w:jc w:val="left"/>
              <w:rPr>
                <w:rFonts w:eastAsia="Times New Roman"/>
                <w:szCs w:val="24"/>
              </w:rPr>
            </w:pPr>
            <w:r w:rsidRPr="00A04915">
              <w:rPr>
                <w:rFonts w:eastAsia="Times New Roman"/>
                <w:szCs w:val="24"/>
              </w:rPr>
              <w:t>var hasCreate = await _electionUnitOfWork.GetEventRepository().CreateAsync(newEvent);</w:t>
            </w:r>
          </w:p>
        </w:tc>
      </w:tr>
      <w:tr w:rsidR="0091131A" w:rsidRPr="00693AB1" w14:paraId="1946C458" w14:textId="593FB463" w:rsidTr="006C5E34">
        <w:trPr>
          <w:cnfStyle w:val="010000000000" w:firstRow="0" w:lastRow="1" w:firstColumn="0" w:lastColumn="0" w:oddVBand="0" w:evenVBand="0" w:oddHBand="0" w:evenHBand="0" w:firstRowFirstColumn="0" w:firstRowLastColumn="0" w:lastRowFirstColumn="0" w:lastRowLastColumn="0"/>
        </w:trPr>
        <w:tc>
          <w:tcPr>
            <w:tcW w:w="1526" w:type="dxa"/>
          </w:tcPr>
          <w:p w14:paraId="12FAC1BD" w14:textId="123AE22C" w:rsidR="0091131A" w:rsidRPr="009B32CD" w:rsidRDefault="0091131A" w:rsidP="00831CB9">
            <w:pPr>
              <w:spacing w:before="120" w:after="120" w:line="240" w:lineRule="auto"/>
              <w:ind w:firstLine="0"/>
              <w:jc w:val="left"/>
              <w:rPr>
                <w:rFonts w:eastAsia="Times New Roman"/>
                <w:szCs w:val="24"/>
                <w:u w:val="single"/>
              </w:rPr>
            </w:pPr>
            <w:r>
              <w:rPr>
                <w:rFonts w:eastAsia="Times New Roman"/>
                <w:szCs w:val="24"/>
              </w:rPr>
              <w:lastRenderedPageBreak/>
              <w:t>Patron Mediator</w:t>
            </w:r>
          </w:p>
        </w:tc>
        <w:tc>
          <w:tcPr>
            <w:tcW w:w="4252" w:type="dxa"/>
          </w:tcPr>
          <w:p w14:paraId="38E73771" w14:textId="03955F58" w:rsidR="0091131A" w:rsidRDefault="0091131A" w:rsidP="00D84C03">
            <w:pPr>
              <w:spacing w:before="120" w:after="120" w:line="240" w:lineRule="auto"/>
              <w:ind w:firstLine="0"/>
              <w:jc w:val="left"/>
              <w:rPr>
                <w:rFonts w:eastAsia="Times New Roman"/>
                <w:szCs w:val="24"/>
              </w:rPr>
            </w:pPr>
            <w:r w:rsidRPr="00C3563C">
              <w:rPr>
                <w:rFonts w:eastAsia="Times New Roman"/>
                <w:szCs w:val="24"/>
              </w:rPr>
              <w:t>El patrón mediador define un objeto que encapsula cómo un conjunto de objetos interactúa. Este patrón de diseño está considerado como un patrón de comportamiento debido al hecho de que puede alterar el comportamiento del programa en ejecución.</w:t>
            </w:r>
            <w:r>
              <w:rPr>
                <w:rFonts w:eastAsia="Times New Roman"/>
                <w:szCs w:val="24"/>
              </w:rPr>
              <w:t xml:space="preserve"> </w:t>
            </w:r>
            <w:r w:rsidRPr="00C3563C">
              <w:rPr>
                <w:rFonts w:eastAsia="Times New Roman"/>
                <w:szCs w:val="24"/>
              </w:rPr>
              <w:t xml:space="preserve">Habitualmente un programa está compuesto de un número de clases (muchas veces elevado). La lógica y computación es distribuida entre esas clases. Sin embargo, cuantas más clases son desarrolladas en un programa, especialmente durante mantenimiento y/o refactorización, el problema de comunicación entre estas clases quizás llegue a ser más complejo. </w:t>
            </w:r>
            <w:r>
              <w:rPr>
                <w:rFonts w:eastAsia="Times New Roman"/>
                <w:szCs w:val="24"/>
              </w:rPr>
              <w:fldChar w:fldCharType="begin" w:fldLock="1"/>
            </w:r>
            <w:r>
              <w:rPr>
                <w:rFonts w:eastAsia="Times New Roman"/>
                <w:szCs w:val="24"/>
              </w:rPr>
              <w:instrText>ADDIN CSL_CITATION {"citationItems":[{"id":"ITEM-1","itemData":{"URL":"https://es.wikipedia.org/wiki/Mediator_(patrón_de_diseño)","accessed":{"date-parts":[["2021","5","20"]]},"id":"ITEM-1","issued":{"date-parts":[["0"]]},"title":"Mediator (patrón de diseño) - Wikipedia, la enciclopedia libre","type":"webpage"},"uris":["http://www.mendeley.com/documents/?uuid=a78c8ffe-0dca-3e7c-8bf0-508f004faf5e"]}],"mendeley":{"formattedCitation":"(Mediator (patrón de diseño) - Wikipedia, la enciclopedia libre n.d.)","plainTextFormattedCitation":"(Mediator (patrón de diseño) - Wikipedia, la enciclopedia libre n.d.)","previouslyFormattedCitation":"(Mediator (patrón de diseño) - Wikipedia, la enciclopedia libre n.d.)"},"properties":{"noteIndex":0},"schema":"https://github.com/citation-style-language/schema/raw/master/csl-citation.json"}</w:instrText>
            </w:r>
            <w:r>
              <w:rPr>
                <w:rFonts w:eastAsia="Times New Roman"/>
                <w:szCs w:val="24"/>
              </w:rPr>
              <w:fldChar w:fldCharType="separate"/>
            </w:r>
            <w:r w:rsidRPr="00D84C03">
              <w:rPr>
                <w:rFonts w:eastAsia="Times New Roman"/>
                <w:noProof/>
                <w:szCs w:val="24"/>
              </w:rPr>
              <w:t>(Mediator (patrón de diseño) - Wikipedia, la enciclopedia libre n.d.)</w:t>
            </w:r>
            <w:r>
              <w:rPr>
                <w:rFonts w:eastAsia="Times New Roman"/>
                <w:szCs w:val="24"/>
              </w:rPr>
              <w:fldChar w:fldCharType="end"/>
            </w:r>
          </w:p>
        </w:tc>
        <w:tc>
          <w:tcPr>
            <w:tcW w:w="2835" w:type="dxa"/>
            <w:tcMar>
              <w:left w:w="284" w:type="dxa"/>
            </w:tcMar>
          </w:tcPr>
          <w:p w14:paraId="458CCEFB" w14:textId="77777777" w:rsidR="0091131A" w:rsidRDefault="00A04915" w:rsidP="00D84C03">
            <w:pPr>
              <w:spacing w:before="120" w:after="120" w:line="240" w:lineRule="auto"/>
              <w:ind w:firstLine="0"/>
              <w:jc w:val="left"/>
              <w:rPr>
                <w:rFonts w:eastAsia="Times New Roman"/>
                <w:szCs w:val="24"/>
              </w:rPr>
            </w:pPr>
            <w:r>
              <w:rPr>
                <w:rFonts w:eastAsia="Times New Roman"/>
                <w:szCs w:val="24"/>
              </w:rPr>
              <w:t xml:space="preserve">Ejemplo Utilizando Mediator: </w:t>
            </w:r>
          </w:p>
          <w:p w14:paraId="7BF822F0" w14:textId="43CE7DD3" w:rsidR="00A04915" w:rsidRPr="00C3563C" w:rsidRDefault="00A04915" w:rsidP="00D84C03">
            <w:pPr>
              <w:spacing w:before="120" w:after="120" w:line="240" w:lineRule="auto"/>
              <w:ind w:firstLine="0"/>
              <w:jc w:val="left"/>
              <w:rPr>
                <w:rFonts w:eastAsia="Times New Roman"/>
                <w:szCs w:val="24"/>
              </w:rPr>
            </w:pPr>
            <w:r w:rsidRPr="00A04915">
              <w:rPr>
                <w:rFonts w:eastAsia="Times New Roman"/>
                <w:szCs w:val="24"/>
              </w:rPr>
              <w:t>Success(await _mediator.Send(requestLogin));</w:t>
            </w:r>
          </w:p>
        </w:tc>
      </w:tr>
    </w:tbl>
    <w:p w14:paraId="5E975C00" w14:textId="30A4D197" w:rsidR="0029717D" w:rsidRDefault="00F93F50" w:rsidP="00B35DC4">
      <w:pPr>
        <w:pStyle w:val="Ttulo2"/>
      </w:pPr>
      <w:bookmarkStart w:id="123" w:name="_Toc8328634"/>
      <w:bookmarkStart w:id="124" w:name="_Toc8329333"/>
      <w:r>
        <w:t>Pruebas</w:t>
      </w:r>
      <w:bookmarkEnd w:id="123"/>
      <w:bookmarkEnd w:id="124"/>
    </w:p>
    <w:p w14:paraId="5E975C02" w14:textId="37482AC4" w:rsidR="008245AE" w:rsidRDefault="001458A6" w:rsidP="007C5CA4">
      <w:pPr>
        <w:rPr>
          <w:b/>
          <w:bCs/>
          <w:szCs w:val="23"/>
        </w:rPr>
      </w:pPr>
      <w:r w:rsidRPr="007011C5">
        <w:rPr>
          <w:b/>
          <w:bCs/>
          <w:szCs w:val="23"/>
        </w:rPr>
        <w:t>Pruebas de Estrés</w:t>
      </w:r>
    </w:p>
    <w:p w14:paraId="6528177A" w14:textId="310249EA" w:rsidR="007011C5" w:rsidRDefault="00DE5D15" w:rsidP="007C5CA4">
      <w:pPr>
        <w:rPr>
          <w:szCs w:val="23"/>
        </w:rPr>
      </w:pPr>
      <w:r>
        <w:rPr>
          <w:szCs w:val="23"/>
        </w:rPr>
        <w:t>Las pruebas de estrés sirven para poder medir la capacidad que tiene</w:t>
      </w:r>
      <w:r w:rsidR="001B67D4">
        <w:rPr>
          <w:szCs w:val="23"/>
        </w:rPr>
        <w:t xml:space="preserve">n los </w:t>
      </w:r>
      <w:r>
        <w:rPr>
          <w:szCs w:val="23"/>
        </w:rPr>
        <w:t>servidor</w:t>
      </w:r>
      <w:r w:rsidR="001B67D4">
        <w:rPr>
          <w:szCs w:val="23"/>
        </w:rPr>
        <w:t>es web</w:t>
      </w:r>
      <w:r>
        <w:rPr>
          <w:szCs w:val="23"/>
        </w:rPr>
        <w:t xml:space="preserve"> para </w:t>
      </w:r>
      <w:r w:rsidR="001B67D4">
        <w:rPr>
          <w:szCs w:val="23"/>
        </w:rPr>
        <w:t>responder</w:t>
      </w:r>
      <w:r>
        <w:rPr>
          <w:szCs w:val="23"/>
        </w:rPr>
        <w:t xml:space="preserve"> a las peticiones enviadas por los usuarios, </w:t>
      </w:r>
      <w:r w:rsidR="001B67D4">
        <w:rPr>
          <w:szCs w:val="23"/>
        </w:rPr>
        <w:t xml:space="preserve">en el caso específico de APIs se dispone de “disparadores” que crean bucles de peticiones para someter al software </w:t>
      </w:r>
      <w:r w:rsidR="0055707B">
        <w:rPr>
          <w:szCs w:val="23"/>
        </w:rPr>
        <w:t>a un uso máximo de sus capacidades y poder medir su rendimiento adecuado en un ambiente de desarrollo.</w:t>
      </w:r>
    </w:p>
    <w:p w14:paraId="3FDA6BF3" w14:textId="0F700EDA" w:rsidR="0055707B" w:rsidRDefault="0055707B" w:rsidP="007C5CA4">
      <w:pPr>
        <w:rPr>
          <w:szCs w:val="23"/>
        </w:rPr>
      </w:pPr>
      <w:r w:rsidRPr="0055707B">
        <w:rPr>
          <w:szCs w:val="23"/>
        </w:rPr>
        <w:t>JMeter, es una herramienta de pruebas de carga fuerte y con características pesadas. Este programa puede cargar recursos de prueba tanto dinámicos como estáticos al generar usuarios concurrentes para crear un entorno de prueba de la vida real para reconocer los cuellos de botella en cualquier aplicación web o móvil. Cuando hablamos de recursos estáticos y dinámicos, los recursos estáticos podrían ser lenguajes y marcos como JavaScript o HTML. Los recursos dinámicos podrían ser marcos e idiomas como AJAX, Flex.</w:t>
      </w:r>
      <w:r w:rsidR="001A4CD9">
        <w:rPr>
          <w:szCs w:val="23"/>
        </w:rPr>
        <w:fldChar w:fldCharType="begin" w:fldLock="1"/>
      </w:r>
      <w:r w:rsidR="00F67B00">
        <w:rPr>
          <w:szCs w:val="23"/>
        </w:rPr>
        <w:instrText>ADDIN CSL_CITATION {"citationItems":[{"id":"ITEM-1","itemData":{"URL":"https://www.loadview-testing.com/es/blog/5-ejemplos-de-pruebas-de-carga-de-jmeter/","accessed":{"date-parts":[["2021","5","30"]]},"id":"ITEM-1","issued":{"date-parts":[["0"]]},"title":"5 ejemplos de pruebas de carga de JMeter - LoadView","type":"webpage"},"uris":["http://www.mendeley.com/documents/?uuid=09bb370e-9610-3025-8a1e-75b912dd44cd"]}],"mendeley":{"formattedCitation":"(5 ejemplos de pruebas de carga de JMeter - LoadView n.d.)","plainTextFormattedCitation":"(5 ejemplos de pruebas de carga de JMeter - LoadView n.d.)","previouslyFormattedCitation":"(5 ejemplos de pruebas de carga de JMeter - LoadView n.d.)"},"properties":{"noteIndex":0},"schema":"https://github.com/citation-style-language/schema/raw/master/csl-citation.json"}</w:instrText>
      </w:r>
      <w:r w:rsidR="001A4CD9">
        <w:rPr>
          <w:szCs w:val="23"/>
        </w:rPr>
        <w:fldChar w:fldCharType="separate"/>
      </w:r>
      <w:r w:rsidR="001A4CD9" w:rsidRPr="001A4CD9">
        <w:rPr>
          <w:noProof/>
          <w:szCs w:val="23"/>
        </w:rPr>
        <w:t>(5 ejemplos de pruebas de carga de JMeter - LoadView n.d.)</w:t>
      </w:r>
      <w:r w:rsidR="001A4CD9">
        <w:rPr>
          <w:szCs w:val="23"/>
        </w:rPr>
        <w:fldChar w:fldCharType="end"/>
      </w:r>
    </w:p>
    <w:p w14:paraId="2575FF13" w14:textId="3D413B1E" w:rsidR="00AD56D1" w:rsidRDefault="00773986" w:rsidP="00AD56D1">
      <w:pPr>
        <w:rPr>
          <w:szCs w:val="23"/>
        </w:rPr>
      </w:pPr>
      <w:r>
        <w:rPr>
          <w:szCs w:val="23"/>
        </w:rPr>
        <w:lastRenderedPageBreak/>
        <w:t xml:space="preserve">Para estas pruebas se utilizó un ambiente de desarrollo real montando en la web con características básicas </w:t>
      </w:r>
      <w:r w:rsidR="00AD56D1">
        <w:rPr>
          <w:szCs w:val="23"/>
        </w:rPr>
        <w:t>que permitirá calcular el rendimiento en caso de utilizar un entorno de producción más fuerte:</w:t>
      </w:r>
    </w:p>
    <w:p w14:paraId="0A85C74B" w14:textId="373B2D88" w:rsidR="00AD56D1" w:rsidRDefault="00AD56D1" w:rsidP="00AD56D1">
      <w:pPr>
        <w:pStyle w:val="Prrafodelista"/>
        <w:numPr>
          <w:ilvl w:val="0"/>
          <w:numId w:val="15"/>
        </w:numPr>
        <w:rPr>
          <w:szCs w:val="23"/>
        </w:rPr>
      </w:pPr>
      <w:r>
        <w:rPr>
          <w:szCs w:val="23"/>
        </w:rPr>
        <w:t xml:space="preserve">Pruebas de estrés Jmeter, servicio </w:t>
      </w:r>
      <w:r w:rsidR="0022037E">
        <w:rPr>
          <w:szCs w:val="23"/>
        </w:rPr>
        <w:t xml:space="preserve">Post </w:t>
      </w:r>
      <w:r>
        <w:rPr>
          <w:szCs w:val="23"/>
        </w:rPr>
        <w:t xml:space="preserve">“Create User” - </w:t>
      </w:r>
      <w:r w:rsidRPr="00AD56D1">
        <w:rPr>
          <w:szCs w:val="23"/>
        </w:rPr>
        <w:t>www.electionsystem.ml</w:t>
      </w:r>
      <w:r>
        <w:rPr>
          <w:szCs w:val="23"/>
        </w:rPr>
        <w:t>/</w:t>
      </w:r>
      <w:r w:rsidR="00596DE9" w:rsidRPr="00596DE9">
        <w:t xml:space="preserve"> </w:t>
      </w:r>
      <w:r w:rsidR="00596DE9" w:rsidRPr="00596DE9">
        <w:rPr>
          <w:szCs w:val="23"/>
        </w:rPr>
        <w:t>/api/users</w:t>
      </w:r>
      <w:r w:rsidR="00596DE9">
        <w:rPr>
          <w:szCs w:val="23"/>
        </w:rPr>
        <w:t>.</w:t>
      </w:r>
    </w:p>
    <w:p w14:paraId="2C01BF18" w14:textId="11B90C89" w:rsidR="00C57655" w:rsidRPr="00C57655" w:rsidRDefault="00C57655" w:rsidP="00C57655">
      <w:pPr>
        <w:ind w:firstLine="0"/>
        <w:rPr>
          <w:szCs w:val="23"/>
        </w:rPr>
      </w:pPr>
      <w:r>
        <w:rPr>
          <w:szCs w:val="23"/>
        </w:rPr>
        <w:t xml:space="preserve">En la prueba realizada el servicio Create User, </w:t>
      </w:r>
      <w:r w:rsidR="00F2789C">
        <w:rPr>
          <w:szCs w:val="23"/>
        </w:rPr>
        <w:t xml:space="preserve">se encontró que el servidor resistía una carga de 90 Usuarios, como se puede ver una la figura 10, </w:t>
      </w:r>
      <w:r w:rsidR="009F5F6B">
        <w:rPr>
          <w:szCs w:val="23"/>
        </w:rPr>
        <w:t>ya que,</w:t>
      </w:r>
      <w:r w:rsidR="00F2789C">
        <w:rPr>
          <w:szCs w:val="23"/>
        </w:rPr>
        <w:t xml:space="preserve"> al someterlo a una carga con 100 </w:t>
      </w:r>
      <w:r w:rsidR="00922779">
        <w:rPr>
          <w:szCs w:val="23"/>
        </w:rPr>
        <w:t>Usuarios, como se puede ver en la figura 9,</w:t>
      </w:r>
      <w:r w:rsidR="00F2789C">
        <w:rPr>
          <w:szCs w:val="23"/>
        </w:rPr>
        <w:t xml:space="preserve"> existió </w:t>
      </w:r>
      <w:r w:rsidR="00973289">
        <w:rPr>
          <w:szCs w:val="23"/>
        </w:rPr>
        <w:t>peticiones</w:t>
      </w:r>
      <w:r w:rsidR="00922779">
        <w:rPr>
          <w:szCs w:val="23"/>
        </w:rPr>
        <w:t xml:space="preserve"> que no se completaron y eso puede llevar a inconsistencias de datos o simplemente mala experiencia de usuario.</w:t>
      </w:r>
    </w:p>
    <w:p w14:paraId="17678BAE" w14:textId="7C7FFE2E" w:rsidR="00596DE9" w:rsidRDefault="00D509F0" w:rsidP="00D509F0">
      <w:pPr>
        <w:pStyle w:val="Figura"/>
      </w:pPr>
      <w:r>
        <w:t>Prueba de Carga al Servicio “Create User”</w:t>
      </w:r>
      <w:r w:rsidR="00C57655">
        <w:t xml:space="preserve"> con 100 Usuarios</w:t>
      </w:r>
    </w:p>
    <w:p w14:paraId="284B8D7A" w14:textId="30E4B08F" w:rsidR="00C57655" w:rsidRDefault="00D509F0" w:rsidP="00D509F0">
      <w:pPr>
        <w:pStyle w:val="Default"/>
      </w:pPr>
      <w:r>
        <w:rPr>
          <w:noProof/>
        </w:rPr>
        <w:drawing>
          <wp:inline distT="0" distB="0" distL="0" distR="0" wp14:anchorId="5B3ACCE2" wp14:editId="259F8701">
            <wp:extent cx="5400040" cy="1562100"/>
            <wp:effectExtent l="19050" t="19050" r="10160" b="190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1562100"/>
                    </a:xfrm>
                    <a:prstGeom prst="rect">
                      <a:avLst/>
                    </a:prstGeom>
                    <a:noFill/>
                    <a:ln>
                      <a:solidFill>
                        <a:schemeClr val="bg1">
                          <a:lumMod val="50000"/>
                        </a:schemeClr>
                      </a:solidFill>
                    </a:ln>
                  </pic:spPr>
                </pic:pic>
              </a:graphicData>
            </a:graphic>
          </wp:inline>
        </w:drawing>
      </w:r>
    </w:p>
    <w:p w14:paraId="50563C6F" w14:textId="505E497D" w:rsidR="00C57655" w:rsidRDefault="00C57655" w:rsidP="00D509F0">
      <w:pPr>
        <w:pStyle w:val="Default"/>
      </w:pPr>
    </w:p>
    <w:p w14:paraId="4C362736" w14:textId="0AF83A3C" w:rsidR="00C57655" w:rsidRDefault="00C57655" w:rsidP="00C57655">
      <w:pPr>
        <w:pStyle w:val="Default"/>
        <w:ind w:firstLine="576"/>
        <w:rPr>
          <w:i/>
          <w:iCs/>
          <w:sz w:val="20"/>
          <w:szCs w:val="20"/>
        </w:rPr>
      </w:pPr>
      <w:r w:rsidRPr="00C57655">
        <w:rPr>
          <w:i/>
          <w:iCs/>
          <w:sz w:val="20"/>
          <w:szCs w:val="20"/>
        </w:rPr>
        <w:t>Fuente: Elaboración Propia</w:t>
      </w:r>
    </w:p>
    <w:p w14:paraId="6FDEC78A" w14:textId="5099FEBB" w:rsidR="00973289" w:rsidRDefault="00973289" w:rsidP="00C57655">
      <w:pPr>
        <w:pStyle w:val="Default"/>
        <w:ind w:firstLine="576"/>
        <w:rPr>
          <w:i/>
          <w:iCs/>
          <w:sz w:val="20"/>
          <w:szCs w:val="20"/>
        </w:rPr>
      </w:pPr>
    </w:p>
    <w:p w14:paraId="3ECE20AE" w14:textId="04C87766" w:rsidR="00973289" w:rsidRDefault="00973289" w:rsidP="00C57655">
      <w:pPr>
        <w:pStyle w:val="Default"/>
        <w:ind w:firstLine="576"/>
        <w:rPr>
          <w:i/>
          <w:iCs/>
          <w:sz w:val="20"/>
          <w:szCs w:val="20"/>
        </w:rPr>
      </w:pPr>
    </w:p>
    <w:p w14:paraId="5E6A8EED" w14:textId="2A047058" w:rsidR="00973289" w:rsidRPr="00C57655" w:rsidRDefault="009F5F6B" w:rsidP="00973289">
      <w:pPr>
        <w:pStyle w:val="Figura"/>
      </w:pPr>
      <w:r>
        <w:t>Prueba de Carga al servicio “Create User” con 90 Usuario</w:t>
      </w:r>
    </w:p>
    <w:p w14:paraId="216D14CF" w14:textId="75C1A3A2" w:rsidR="0055707B" w:rsidRDefault="00973289" w:rsidP="003368FD">
      <w:pPr>
        <w:pStyle w:val="Imagenes"/>
        <w:rPr>
          <w:szCs w:val="23"/>
        </w:rPr>
      </w:pPr>
      <w:r>
        <w:drawing>
          <wp:inline distT="0" distB="0" distL="0" distR="0" wp14:anchorId="3760D3B0" wp14:editId="62D18962">
            <wp:extent cx="5400040" cy="1395095"/>
            <wp:effectExtent l="19050" t="19050" r="10160" b="146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395095"/>
                    </a:xfrm>
                    <a:prstGeom prst="rect">
                      <a:avLst/>
                    </a:prstGeom>
                    <a:ln>
                      <a:solidFill>
                        <a:schemeClr val="bg1">
                          <a:lumMod val="50000"/>
                        </a:schemeClr>
                      </a:solidFill>
                    </a:ln>
                  </pic:spPr>
                </pic:pic>
              </a:graphicData>
            </a:graphic>
          </wp:inline>
        </w:drawing>
      </w:r>
    </w:p>
    <w:p w14:paraId="20AF6C4C" w14:textId="77777777" w:rsidR="003368FD" w:rsidRDefault="003368FD" w:rsidP="003368FD">
      <w:pPr>
        <w:pStyle w:val="Imagenes"/>
        <w:rPr>
          <w:szCs w:val="23"/>
        </w:rPr>
      </w:pPr>
    </w:p>
    <w:p w14:paraId="6D7D6DC0" w14:textId="77777777" w:rsidR="00FA2F62" w:rsidRDefault="00FA2F62" w:rsidP="00FA2F62">
      <w:pPr>
        <w:pStyle w:val="Default"/>
        <w:ind w:firstLine="576"/>
        <w:rPr>
          <w:i/>
          <w:iCs/>
          <w:sz w:val="20"/>
          <w:szCs w:val="20"/>
        </w:rPr>
      </w:pPr>
      <w:r w:rsidRPr="00C57655">
        <w:rPr>
          <w:i/>
          <w:iCs/>
          <w:sz w:val="20"/>
          <w:szCs w:val="20"/>
        </w:rPr>
        <w:t>Fuente: Elaboración Propia</w:t>
      </w:r>
    </w:p>
    <w:p w14:paraId="1AFCE357" w14:textId="5F7D370D" w:rsidR="00FA2F62" w:rsidRDefault="00FA2F62" w:rsidP="00FA2F62">
      <w:pPr>
        <w:pStyle w:val="Prrafodelista"/>
        <w:numPr>
          <w:ilvl w:val="0"/>
          <w:numId w:val="15"/>
        </w:numPr>
        <w:rPr>
          <w:szCs w:val="23"/>
        </w:rPr>
      </w:pPr>
      <w:r>
        <w:rPr>
          <w:szCs w:val="23"/>
        </w:rPr>
        <w:lastRenderedPageBreak/>
        <w:t xml:space="preserve">Pruebas de estrés Jmeter, servicio </w:t>
      </w:r>
      <w:r w:rsidR="0022037E">
        <w:rPr>
          <w:szCs w:val="23"/>
        </w:rPr>
        <w:t xml:space="preserve">Get </w:t>
      </w:r>
      <w:r>
        <w:rPr>
          <w:szCs w:val="23"/>
        </w:rPr>
        <w:t>“</w:t>
      </w:r>
      <w:r w:rsidR="0022037E">
        <w:rPr>
          <w:szCs w:val="23"/>
        </w:rPr>
        <w:t xml:space="preserve">Get </w:t>
      </w:r>
      <w:r>
        <w:rPr>
          <w:szCs w:val="23"/>
        </w:rPr>
        <w:t xml:space="preserve">User” - </w:t>
      </w:r>
      <w:r w:rsidRPr="00AD56D1">
        <w:rPr>
          <w:szCs w:val="23"/>
        </w:rPr>
        <w:t>www.electionsystem.ml</w:t>
      </w:r>
      <w:r>
        <w:rPr>
          <w:szCs w:val="23"/>
        </w:rPr>
        <w:t>/</w:t>
      </w:r>
      <w:r w:rsidRPr="00596DE9">
        <w:t xml:space="preserve"> </w:t>
      </w:r>
      <w:r w:rsidRPr="00596DE9">
        <w:rPr>
          <w:szCs w:val="23"/>
        </w:rPr>
        <w:t>/api/users</w:t>
      </w:r>
      <w:r>
        <w:rPr>
          <w:szCs w:val="23"/>
        </w:rPr>
        <w:t>.</w:t>
      </w:r>
    </w:p>
    <w:p w14:paraId="446BCCF3" w14:textId="4AF69385" w:rsidR="003368FD" w:rsidRDefault="000B49C9" w:rsidP="003368FD">
      <w:pPr>
        <w:ind w:left="567" w:firstLine="0"/>
        <w:rPr>
          <w:szCs w:val="23"/>
        </w:rPr>
      </w:pPr>
      <w:r>
        <w:rPr>
          <w:szCs w:val="23"/>
        </w:rPr>
        <w:t xml:space="preserve">En el servicio get se pudo comprobar que todas las ejecuciones fueron </w:t>
      </w:r>
      <w:r w:rsidR="00CD41F6">
        <w:rPr>
          <w:szCs w:val="23"/>
        </w:rPr>
        <w:t>completas,</w:t>
      </w:r>
      <w:r>
        <w:rPr>
          <w:szCs w:val="23"/>
        </w:rPr>
        <w:t xml:space="preserve"> pero el tiempo de respuesta incrementaba desde los 3 segundos hasta l</w:t>
      </w:r>
      <w:r w:rsidR="00CD41F6">
        <w:rPr>
          <w:szCs w:val="23"/>
        </w:rPr>
        <w:t>os</w:t>
      </w:r>
      <w:r>
        <w:rPr>
          <w:szCs w:val="23"/>
        </w:rPr>
        <w:t xml:space="preserve"> 2</w:t>
      </w:r>
      <w:r w:rsidR="003368FD">
        <w:rPr>
          <w:szCs w:val="23"/>
        </w:rPr>
        <w:t>9</w:t>
      </w:r>
      <w:r w:rsidR="00CD41F6">
        <w:rPr>
          <w:szCs w:val="23"/>
        </w:rPr>
        <w:t xml:space="preserve"> segundos en una prueba de consulta de 1000 registros.</w:t>
      </w:r>
    </w:p>
    <w:p w14:paraId="70863599" w14:textId="193BB6DA" w:rsidR="003368FD" w:rsidRDefault="003368FD" w:rsidP="003368FD">
      <w:pPr>
        <w:pStyle w:val="Figura"/>
      </w:pPr>
      <w:r>
        <w:t xml:space="preserve">Prueba de carga al servicio “Get User” con 100 Usuarios y 1000 </w:t>
      </w:r>
      <w:r w:rsidR="007E51A4">
        <w:t>registros</w:t>
      </w:r>
    </w:p>
    <w:p w14:paraId="4EF09403" w14:textId="21A4031C" w:rsidR="003368FD" w:rsidRDefault="003368FD" w:rsidP="003368FD">
      <w:pPr>
        <w:pStyle w:val="Imagenes"/>
        <w:rPr>
          <w:szCs w:val="23"/>
        </w:rPr>
      </w:pPr>
      <w:r>
        <w:drawing>
          <wp:inline distT="0" distB="0" distL="0" distR="0" wp14:anchorId="7EF656B3" wp14:editId="63193F84">
            <wp:extent cx="5400040" cy="1582420"/>
            <wp:effectExtent l="19050" t="19050" r="10160" b="177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582420"/>
                    </a:xfrm>
                    <a:prstGeom prst="rect">
                      <a:avLst/>
                    </a:prstGeom>
                    <a:ln>
                      <a:solidFill>
                        <a:schemeClr val="bg1">
                          <a:lumMod val="50000"/>
                        </a:schemeClr>
                      </a:solidFill>
                    </a:ln>
                  </pic:spPr>
                </pic:pic>
              </a:graphicData>
            </a:graphic>
          </wp:inline>
        </w:drawing>
      </w:r>
    </w:p>
    <w:p w14:paraId="2C181FA4" w14:textId="77777777" w:rsidR="003368FD" w:rsidRDefault="003368FD" w:rsidP="003368FD">
      <w:pPr>
        <w:pStyle w:val="Imagenes"/>
        <w:rPr>
          <w:szCs w:val="23"/>
        </w:rPr>
      </w:pPr>
    </w:p>
    <w:p w14:paraId="3C6C4BC8" w14:textId="77777777" w:rsidR="003368FD" w:rsidRDefault="003368FD" w:rsidP="003368FD">
      <w:pPr>
        <w:pStyle w:val="Default"/>
        <w:ind w:firstLine="576"/>
        <w:rPr>
          <w:i/>
          <w:iCs/>
          <w:sz w:val="20"/>
          <w:szCs w:val="20"/>
        </w:rPr>
      </w:pPr>
      <w:r w:rsidRPr="00C57655">
        <w:rPr>
          <w:i/>
          <w:iCs/>
          <w:sz w:val="20"/>
          <w:szCs w:val="20"/>
        </w:rPr>
        <w:t>Fuente: Elaboración Propia</w:t>
      </w:r>
    </w:p>
    <w:p w14:paraId="37E68420" w14:textId="4924749E" w:rsidR="004B336C" w:rsidRDefault="004B336C" w:rsidP="004B336C">
      <w:pPr>
        <w:rPr>
          <w:b/>
          <w:bCs/>
          <w:szCs w:val="23"/>
        </w:rPr>
      </w:pPr>
      <w:r w:rsidRPr="00122D6E">
        <w:rPr>
          <w:b/>
          <w:bCs/>
          <w:szCs w:val="23"/>
        </w:rPr>
        <w:t xml:space="preserve">Análisis de código </w:t>
      </w:r>
      <w:r w:rsidR="00122D6E" w:rsidRPr="00122D6E">
        <w:rPr>
          <w:b/>
          <w:bCs/>
          <w:szCs w:val="23"/>
        </w:rPr>
        <w:t>SonarQube</w:t>
      </w:r>
    </w:p>
    <w:p w14:paraId="169AB8BA" w14:textId="11E43C1F" w:rsidR="00122D6E" w:rsidRDefault="0043359E" w:rsidP="004B336C">
      <w:pPr>
        <w:rPr>
          <w:szCs w:val="23"/>
        </w:rPr>
      </w:pPr>
      <w:r>
        <w:rPr>
          <w:szCs w:val="23"/>
        </w:rPr>
        <w:t xml:space="preserve">Para poder asegurar que el Api se encuentre en un estado </w:t>
      </w:r>
      <w:r w:rsidR="00E75F4F">
        <w:rPr>
          <w:szCs w:val="23"/>
        </w:rPr>
        <w:t>óptimo</w:t>
      </w:r>
      <w:r>
        <w:rPr>
          <w:szCs w:val="23"/>
        </w:rPr>
        <w:t xml:space="preserve"> de codificación, se utilizará </w:t>
      </w:r>
      <w:r w:rsidR="00B91996">
        <w:rPr>
          <w:szCs w:val="23"/>
        </w:rPr>
        <w:t>el escáner de SonarQube.</w:t>
      </w:r>
    </w:p>
    <w:p w14:paraId="3D9BA15A" w14:textId="77777777" w:rsidR="00B91996" w:rsidRPr="00B91996" w:rsidRDefault="00B91996" w:rsidP="00B91996">
      <w:pPr>
        <w:rPr>
          <w:szCs w:val="23"/>
        </w:rPr>
      </w:pPr>
      <w:r w:rsidRPr="00B91996">
        <w:rPr>
          <w:szCs w:val="23"/>
        </w:rPr>
        <w:t>SonarQube es una herramienta que permite realizar un análisis estático de código. Lo que hace es identificar los puntos susceptibles de mejora, que facilitarán la obtención de métricas necesarias para la optimización del código.</w:t>
      </w:r>
    </w:p>
    <w:p w14:paraId="02435912" w14:textId="1082FB10" w:rsidR="00B91996" w:rsidRDefault="00B91996" w:rsidP="00B91996">
      <w:pPr>
        <w:rPr>
          <w:szCs w:val="23"/>
        </w:rPr>
      </w:pPr>
      <w:r w:rsidRPr="00B91996">
        <w:rPr>
          <w:szCs w:val="23"/>
        </w:rPr>
        <w:t>Una de las ventajas de SonarQube es que soporta más de 20 lenguajes de programación, y cada uno de ellos cuenta con una serie de reglas que permiten detectar problemas generales o específicos de un lenguaje particular.</w:t>
      </w:r>
      <w:r w:rsidR="00F67B00">
        <w:rPr>
          <w:szCs w:val="23"/>
        </w:rPr>
        <w:t xml:space="preserve"> </w:t>
      </w:r>
      <w:r w:rsidR="00F67B00">
        <w:rPr>
          <w:szCs w:val="23"/>
        </w:rPr>
        <w:fldChar w:fldCharType="begin" w:fldLock="1"/>
      </w:r>
      <w:r w:rsidR="00AD18D3">
        <w:rPr>
          <w:szCs w:val="23"/>
        </w:rPr>
        <w:instrText>ADDIN CSL_CITATION {"citationItems":[{"id":"ITEM-1","itemData":{"URL":"https://castor.com.co/sonarqube-una-herramienta-util-para-verificar-la-calidad-del-codigo/","accessed":{"date-parts":[["2021","5","31"]]},"id":"ITEM-1","issued":{"date-parts":[["0"]]},"title":"SonarQube: Una herramienta útil para verificar la calidad del código -","type":"webpage"},"uris":["http://www.mendeley.com/documents/?uuid=b7bf4ced-d872-3337-bfc9-69f5e47fa02f"]}],"mendeley":{"formattedCitation":"(SonarQube: Una herramienta útil para verificar la calidad del código - n.d.)","plainTextFormattedCitation":"(SonarQube: Una herramienta útil para verificar la calidad del código - n.d.)","previouslyFormattedCitation":"(SonarQube: Una herramienta útil para verificar la calidad del código - n.d.)"},"properties":{"noteIndex":0},"schema":"https://github.com/citation-style-language/schema/raw/master/csl-citation.json"}</w:instrText>
      </w:r>
      <w:r w:rsidR="00F67B00">
        <w:rPr>
          <w:szCs w:val="23"/>
        </w:rPr>
        <w:fldChar w:fldCharType="separate"/>
      </w:r>
      <w:r w:rsidR="00F67B00" w:rsidRPr="00F67B00">
        <w:rPr>
          <w:noProof/>
          <w:szCs w:val="23"/>
        </w:rPr>
        <w:t>(SonarQube: Una herramienta útil para verificar la calidad del código - n.d.)</w:t>
      </w:r>
      <w:r w:rsidR="00F67B00">
        <w:rPr>
          <w:szCs w:val="23"/>
        </w:rPr>
        <w:fldChar w:fldCharType="end"/>
      </w:r>
    </w:p>
    <w:p w14:paraId="77671C02" w14:textId="0CE115CD" w:rsidR="0044624F" w:rsidRDefault="00804B38" w:rsidP="0044624F">
      <w:pPr>
        <w:pStyle w:val="Prrafodelista"/>
        <w:numPr>
          <w:ilvl w:val="0"/>
          <w:numId w:val="16"/>
        </w:numPr>
        <w:rPr>
          <w:szCs w:val="23"/>
        </w:rPr>
      </w:pPr>
      <w:r>
        <w:rPr>
          <w:szCs w:val="23"/>
        </w:rPr>
        <w:t>El</w:t>
      </w:r>
      <w:r w:rsidR="0044624F">
        <w:rPr>
          <w:szCs w:val="23"/>
        </w:rPr>
        <w:t xml:space="preserve"> sistema es analizado con la herramienta SonarQube y se encuentra varios Bugs, HotSpots y CodeSmells</w:t>
      </w:r>
      <w:r w:rsidR="007B4838">
        <w:rPr>
          <w:szCs w:val="23"/>
        </w:rPr>
        <w:t>.</w:t>
      </w:r>
    </w:p>
    <w:p w14:paraId="04A51B51" w14:textId="5F70FE85" w:rsidR="007B4838" w:rsidRPr="007B4838" w:rsidRDefault="000C4952" w:rsidP="007B4838">
      <w:pPr>
        <w:pStyle w:val="Figura"/>
      </w:pPr>
      <w:r>
        <w:lastRenderedPageBreak/>
        <w:t>Estado del código al escanear por primera vez por Sonar Qube.</w:t>
      </w:r>
    </w:p>
    <w:p w14:paraId="2D0B830B" w14:textId="2DA67535" w:rsidR="007B4838" w:rsidRDefault="007B4838" w:rsidP="007B4838">
      <w:pPr>
        <w:pStyle w:val="Imagenes"/>
        <w:rPr>
          <w:szCs w:val="23"/>
        </w:rPr>
      </w:pPr>
      <w:r>
        <w:drawing>
          <wp:inline distT="0" distB="0" distL="0" distR="0" wp14:anchorId="65E2EADD" wp14:editId="54DE45DD">
            <wp:extent cx="5400040" cy="2417445"/>
            <wp:effectExtent l="19050" t="19050" r="10160" b="209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40" cy="2417445"/>
                    </a:xfrm>
                    <a:prstGeom prst="rect">
                      <a:avLst/>
                    </a:prstGeom>
                    <a:noFill/>
                    <a:ln>
                      <a:solidFill>
                        <a:schemeClr val="bg1">
                          <a:lumMod val="50000"/>
                        </a:schemeClr>
                      </a:solidFill>
                    </a:ln>
                  </pic:spPr>
                </pic:pic>
              </a:graphicData>
            </a:graphic>
          </wp:inline>
        </w:drawing>
      </w:r>
    </w:p>
    <w:p w14:paraId="0417F493" w14:textId="77777777" w:rsidR="00411FDC" w:rsidRDefault="00411FDC" w:rsidP="007B4838">
      <w:pPr>
        <w:pStyle w:val="Imagenes"/>
        <w:rPr>
          <w:szCs w:val="23"/>
        </w:rPr>
      </w:pPr>
    </w:p>
    <w:p w14:paraId="12E8761B" w14:textId="093DFB81" w:rsidR="000C4952" w:rsidRDefault="000C4952" w:rsidP="00411FDC">
      <w:pPr>
        <w:pStyle w:val="Imagenes"/>
        <w:ind w:firstLine="576"/>
        <w:rPr>
          <w:i/>
          <w:iCs/>
          <w:sz w:val="20"/>
          <w:szCs w:val="20"/>
        </w:rPr>
      </w:pPr>
      <w:r w:rsidRPr="00C57655">
        <w:rPr>
          <w:i/>
          <w:iCs/>
          <w:sz w:val="20"/>
          <w:szCs w:val="20"/>
        </w:rPr>
        <w:t>Fuente: Elaboración Propia</w:t>
      </w:r>
    </w:p>
    <w:p w14:paraId="29E63A43" w14:textId="77777777" w:rsidR="00411FDC" w:rsidRDefault="00411FDC" w:rsidP="00411FDC">
      <w:pPr>
        <w:pStyle w:val="Imagenes"/>
        <w:ind w:firstLine="576"/>
        <w:rPr>
          <w:i/>
          <w:iCs/>
          <w:sz w:val="20"/>
          <w:szCs w:val="20"/>
        </w:rPr>
      </w:pPr>
    </w:p>
    <w:p w14:paraId="2A7F5E79" w14:textId="1C38248F" w:rsidR="00411FDC" w:rsidRPr="007B4838" w:rsidRDefault="00411FDC" w:rsidP="00411FDC">
      <w:pPr>
        <w:pStyle w:val="Figura"/>
      </w:pPr>
      <w:r>
        <w:t>Errores presentados por la herrramienta SonarQuebe</w:t>
      </w:r>
    </w:p>
    <w:p w14:paraId="3F5E03B3" w14:textId="126156B2" w:rsidR="0044624F" w:rsidRDefault="00411FDC" w:rsidP="00411FDC">
      <w:pPr>
        <w:pStyle w:val="Imagenes"/>
        <w:rPr>
          <w:szCs w:val="23"/>
        </w:rPr>
      </w:pPr>
      <w:r>
        <w:drawing>
          <wp:inline distT="0" distB="0" distL="0" distR="0" wp14:anchorId="7791E47B" wp14:editId="13DC65E7">
            <wp:extent cx="5400040" cy="2552700"/>
            <wp:effectExtent l="19050" t="19050" r="10160" b="190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2552700"/>
                    </a:xfrm>
                    <a:prstGeom prst="rect">
                      <a:avLst/>
                    </a:prstGeom>
                    <a:noFill/>
                    <a:ln>
                      <a:solidFill>
                        <a:schemeClr val="bg1">
                          <a:lumMod val="50000"/>
                        </a:schemeClr>
                      </a:solidFill>
                    </a:ln>
                  </pic:spPr>
                </pic:pic>
              </a:graphicData>
            </a:graphic>
          </wp:inline>
        </w:drawing>
      </w:r>
    </w:p>
    <w:p w14:paraId="3B47AD20" w14:textId="47C982E2" w:rsidR="00411FDC" w:rsidRDefault="00411FDC" w:rsidP="00411FDC">
      <w:pPr>
        <w:pStyle w:val="Imagenes"/>
        <w:rPr>
          <w:szCs w:val="23"/>
        </w:rPr>
      </w:pPr>
    </w:p>
    <w:p w14:paraId="0D6A1ADC" w14:textId="286AD8C6" w:rsidR="00411FDC" w:rsidRDefault="00411FDC" w:rsidP="00411FDC">
      <w:pPr>
        <w:pStyle w:val="Imagenes"/>
        <w:ind w:firstLine="576"/>
        <w:rPr>
          <w:i/>
          <w:iCs/>
          <w:sz w:val="20"/>
          <w:szCs w:val="20"/>
        </w:rPr>
      </w:pPr>
      <w:r w:rsidRPr="00C57655">
        <w:rPr>
          <w:i/>
          <w:iCs/>
          <w:sz w:val="20"/>
          <w:szCs w:val="20"/>
        </w:rPr>
        <w:t>Fuente: Elaboración Propia</w:t>
      </w:r>
    </w:p>
    <w:p w14:paraId="260AEB43" w14:textId="773D9A74" w:rsidR="00965F03" w:rsidRDefault="00965F03" w:rsidP="00411FDC">
      <w:pPr>
        <w:pStyle w:val="Imagenes"/>
        <w:ind w:firstLine="576"/>
        <w:rPr>
          <w:i/>
          <w:iCs/>
          <w:sz w:val="20"/>
          <w:szCs w:val="20"/>
        </w:rPr>
      </w:pPr>
    </w:p>
    <w:p w14:paraId="33EDDD42" w14:textId="39EF5CBE" w:rsidR="00965F03" w:rsidRPr="00965F03" w:rsidRDefault="00D50117" w:rsidP="00411FDC">
      <w:pPr>
        <w:pStyle w:val="Figura"/>
      </w:pPr>
      <w:r>
        <w:t>Pantalla de muestra de errores SonarQube</w:t>
      </w:r>
    </w:p>
    <w:p w14:paraId="143FAB57" w14:textId="74F018DE" w:rsidR="00411FDC" w:rsidRDefault="00965F03" w:rsidP="00965F03">
      <w:pPr>
        <w:pStyle w:val="Imagenes"/>
        <w:rPr>
          <w:i/>
          <w:iCs/>
          <w:szCs w:val="20"/>
        </w:rPr>
      </w:pPr>
      <w:r w:rsidRPr="00965F03">
        <w:drawing>
          <wp:inline distT="0" distB="0" distL="0" distR="0" wp14:anchorId="3FBE165F" wp14:editId="087C6CE9">
            <wp:extent cx="5400040" cy="817880"/>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817880"/>
                    </a:xfrm>
                    <a:prstGeom prst="rect">
                      <a:avLst/>
                    </a:prstGeom>
                    <a:noFill/>
                    <a:ln>
                      <a:noFill/>
                    </a:ln>
                  </pic:spPr>
                </pic:pic>
              </a:graphicData>
            </a:graphic>
          </wp:inline>
        </w:drawing>
      </w:r>
    </w:p>
    <w:p w14:paraId="18AF0546" w14:textId="0598C937" w:rsidR="00411FDC" w:rsidRDefault="00411FDC" w:rsidP="00411FDC">
      <w:pPr>
        <w:pStyle w:val="Imagenes"/>
        <w:rPr>
          <w:szCs w:val="23"/>
        </w:rPr>
      </w:pPr>
    </w:p>
    <w:p w14:paraId="516BFC00" w14:textId="3A21D5BE" w:rsidR="00D50117" w:rsidRDefault="00D50117" w:rsidP="00D50117">
      <w:pPr>
        <w:pStyle w:val="Imagenes"/>
        <w:ind w:firstLine="576"/>
        <w:rPr>
          <w:i/>
          <w:iCs/>
          <w:sz w:val="20"/>
          <w:szCs w:val="20"/>
        </w:rPr>
      </w:pPr>
      <w:r w:rsidRPr="00C57655">
        <w:rPr>
          <w:i/>
          <w:iCs/>
          <w:sz w:val="20"/>
          <w:szCs w:val="20"/>
        </w:rPr>
        <w:t>Fuente: Elaboración Propia</w:t>
      </w:r>
    </w:p>
    <w:p w14:paraId="3F119F2F" w14:textId="078086E1" w:rsidR="00916051" w:rsidRDefault="00916051" w:rsidP="00916051">
      <w:pPr>
        <w:pStyle w:val="Prrafodelista"/>
        <w:numPr>
          <w:ilvl w:val="0"/>
          <w:numId w:val="16"/>
        </w:numPr>
      </w:pPr>
      <w:r>
        <w:lastRenderedPageBreak/>
        <w:t xml:space="preserve">Luego de corregir todos los Bugs, HotSpots y CodeSmells </w:t>
      </w:r>
      <w:r w:rsidR="001B129E">
        <w:t>presentados por la herramienta SonarQube, la pantalla muestra una calificación A, la cual significa que cumple con las especificaciones estándar de programación.</w:t>
      </w:r>
    </w:p>
    <w:p w14:paraId="68C3085A" w14:textId="2395C19D" w:rsidR="005355A8" w:rsidRDefault="00EE1CD0" w:rsidP="005355A8">
      <w:pPr>
        <w:pStyle w:val="Figura"/>
      </w:pPr>
      <w:r>
        <w:t>SonarQube luego de analizar el código corregido.</w:t>
      </w:r>
    </w:p>
    <w:p w14:paraId="37728B45" w14:textId="5E468697" w:rsidR="001B129E" w:rsidRDefault="005355A8" w:rsidP="005355A8">
      <w:pPr>
        <w:pStyle w:val="Imagenes"/>
      </w:pPr>
      <w:r>
        <w:drawing>
          <wp:inline distT="0" distB="0" distL="0" distR="0" wp14:anchorId="4E85005F" wp14:editId="58F0F780">
            <wp:extent cx="5400040" cy="2614930"/>
            <wp:effectExtent l="19050" t="19050" r="1016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40" cy="2614930"/>
                    </a:xfrm>
                    <a:prstGeom prst="rect">
                      <a:avLst/>
                    </a:prstGeom>
                    <a:noFill/>
                    <a:ln>
                      <a:solidFill>
                        <a:schemeClr val="bg1">
                          <a:lumMod val="50000"/>
                        </a:schemeClr>
                      </a:solidFill>
                    </a:ln>
                  </pic:spPr>
                </pic:pic>
              </a:graphicData>
            </a:graphic>
          </wp:inline>
        </w:drawing>
      </w:r>
    </w:p>
    <w:p w14:paraId="52A62CD1" w14:textId="4C121F39" w:rsidR="00EE1CD0" w:rsidRDefault="00EE1CD0" w:rsidP="005355A8">
      <w:pPr>
        <w:pStyle w:val="Imagenes"/>
      </w:pPr>
    </w:p>
    <w:p w14:paraId="5B52523A" w14:textId="5594B8D3" w:rsidR="00EE1CD0" w:rsidRDefault="00EE1CD0" w:rsidP="00EE1CD0">
      <w:pPr>
        <w:pStyle w:val="Imagenes"/>
        <w:ind w:firstLine="576"/>
        <w:rPr>
          <w:i/>
          <w:iCs/>
          <w:sz w:val="20"/>
          <w:szCs w:val="20"/>
        </w:rPr>
      </w:pPr>
      <w:r w:rsidRPr="00C57655">
        <w:rPr>
          <w:i/>
          <w:iCs/>
          <w:sz w:val="20"/>
          <w:szCs w:val="20"/>
        </w:rPr>
        <w:t>Fuente: Elaboración Propia</w:t>
      </w:r>
    </w:p>
    <w:p w14:paraId="45834F98" w14:textId="77777777" w:rsidR="008049FD" w:rsidRDefault="008049FD" w:rsidP="00EE1CD0">
      <w:pPr>
        <w:pStyle w:val="Imagenes"/>
        <w:ind w:firstLine="576"/>
        <w:rPr>
          <w:i/>
          <w:iCs/>
          <w:sz w:val="20"/>
          <w:szCs w:val="20"/>
        </w:rPr>
      </w:pPr>
    </w:p>
    <w:p w14:paraId="05219F24" w14:textId="6A22C21B" w:rsidR="008049FD" w:rsidRDefault="001E2392" w:rsidP="00E90E9A">
      <w:pPr>
        <w:pStyle w:val="Figura"/>
      </w:pPr>
      <w:r>
        <w:t xml:space="preserve">Calificación de </w:t>
      </w:r>
      <w:r w:rsidR="00E90E9A" w:rsidRPr="00E90E9A">
        <w:t>SonarQube luego de analizar el código corregido.</w:t>
      </w:r>
    </w:p>
    <w:p w14:paraId="7ACD3821" w14:textId="2BBC8199" w:rsidR="008049FD" w:rsidRDefault="008049FD" w:rsidP="008049FD">
      <w:pPr>
        <w:pStyle w:val="Imagenes"/>
        <w:rPr>
          <w:i/>
          <w:iCs/>
          <w:sz w:val="20"/>
          <w:szCs w:val="20"/>
        </w:rPr>
      </w:pPr>
      <w:r w:rsidRPr="008049FD">
        <w:drawing>
          <wp:inline distT="0" distB="0" distL="0" distR="0" wp14:anchorId="79FE921D" wp14:editId="3510CF1E">
            <wp:extent cx="5400040" cy="873125"/>
            <wp:effectExtent l="19050" t="19050" r="10160" b="222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873125"/>
                    </a:xfrm>
                    <a:prstGeom prst="rect">
                      <a:avLst/>
                    </a:prstGeom>
                    <a:noFill/>
                    <a:ln>
                      <a:solidFill>
                        <a:schemeClr val="bg1">
                          <a:lumMod val="50000"/>
                        </a:schemeClr>
                      </a:solidFill>
                    </a:ln>
                  </pic:spPr>
                </pic:pic>
              </a:graphicData>
            </a:graphic>
          </wp:inline>
        </w:drawing>
      </w:r>
    </w:p>
    <w:p w14:paraId="0B7DC493" w14:textId="72EAEEF3" w:rsidR="00916051" w:rsidRDefault="00916051" w:rsidP="00E90E9A">
      <w:pPr>
        <w:pStyle w:val="Imagenes"/>
        <w:rPr>
          <w:i/>
          <w:iCs/>
          <w:sz w:val="20"/>
          <w:szCs w:val="20"/>
        </w:rPr>
      </w:pPr>
    </w:p>
    <w:p w14:paraId="500C51AE" w14:textId="77777777" w:rsidR="00E90E9A" w:rsidRDefault="00E90E9A" w:rsidP="00E90E9A">
      <w:pPr>
        <w:pStyle w:val="Imagenes"/>
        <w:ind w:firstLine="576"/>
        <w:rPr>
          <w:i/>
          <w:iCs/>
          <w:sz w:val="20"/>
          <w:szCs w:val="20"/>
        </w:rPr>
      </w:pPr>
      <w:r w:rsidRPr="00C57655">
        <w:rPr>
          <w:i/>
          <w:iCs/>
          <w:sz w:val="20"/>
          <w:szCs w:val="20"/>
        </w:rPr>
        <w:t>Fuente: Elaboración Propia</w:t>
      </w:r>
    </w:p>
    <w:p w14:paraId="27BE09E2" w14:textId="408DDC92" w:rsidR="00345315" w:rsidRDefault="00345315" w:rsidP="00345315">
      <w:pPr>
        <w:pStyle w:val="Imagenes"/>
        <w:rPr>
          <w:i/>
          <w:iCs/>
          <w:sz w:val="20"/>
          <w:szCs w:val="20"/>
        </w:rPr>
      </w:pPr>
    </w:p>
    <w:p w14:paraId="1D53B318" w14:textId="28711B73" w:rsidR="00345315" w:rsidRDefault="00562AE6" w:rsidP="00562AE6">
      <w:pPr>
        <w:rPr>
          <w:b/>
          <w:bCs/>
        </w:rPr>
      </w:pPr>
      <w:r w:rsidRPr="00562AE6">
        <w:rPr>
          <w:b/>
          <w:bCs/>
        </w:rPr>
        <w:t xml:space="preserve">Pruebas </w:t>
      </w:r>
      <w:r w:rsidR="00B04C7D">
        <w:rPr>
          <w:b/>
          <w:bCs/>
        </w:rPr>
        <w:t xml:space="preserve">de </w:t>
      </w:r>
      <w:r w:rsidR="00C44BF6">
        <w:rPr>
          <w:b/>
          <w:bCs/>
        </w:rPr>
        <w:t>aceptación.</w:t>
      </w:r>
    </w:p>
    <w:p w14:paraId="5E3AB5CC" w14:textId="5B711E3A" w:rsidR="00C44BF6" w:rsidRDefault="00C44BF6" w:rsidP="00C44BF6">
      <w:pPr>
        <w:ind w:firstLine="0"/>
        <w:rPr>
          <w:szCs w:val="23"/>
        </w:rPr>
      </w:pPr>
      <w:r w:rsidRPr="00C44BF6">
        <w:rPr>
          <w:szCs w:val="23"/>
        </w:rPr>
        <w:t xml:space="preserve">Estas pruebas van dirigidas a comprobar que el sistema cumple los requisitos de funcionamiento esperado, recogidos en el </w:t>
      </w:r>
      <w:r w:rsidR="00D5225D" w:rsidRPr="00C44BF6">
        <w:rPr>
          <w:szCs w:val="23"/>
        </w:rPr>
        <w:t>catálogo</w:t>
      </w:r>
      <w:r w:rsidRPr="00C44BF6">
        <w:rPr>
          <w:szCs w:val="23"/>
        </w:rPr>
        <w:t xml:space="preserve"> de requisitos y en los criterios de </w:t>
      </w:r>
      <w:r w:rsidR="00D5225D" w:rsidRPr="00C44BF6">
        <w:rPr>
          <w:szCs w:val="23"/>
        </w:rPr>
        <w:t>aceptación</w:t>
      </w:r>
      <w:r w:rsidRPr="00C44BF6">
        <w:rPr>
          <w:szCs w:val="23"/>
        </w:rPr>
        <w:t xml:space="preserve"> del sistema de </w:t>
      </w:r>
      <w:r w:rsidR="00D5225D" w:rsidRPr="00C44BF6">
        <w:rPr>
          <w:szCs w:val="23"/>
        </w:rPr>
        <w:t>información</w:t>
      </w:r>
      <w:r w:rsidRPr="00C44BF6">
        <w:rPr>
          <w:szCs w:val="23"/>
        </w:rPr>
        <w:t xml:space="preserve">, y conseguir </w:t>
      </w:r>
      <w:r w:rsidR="00D5225D" w:rsidRPr="00C44BF6">
        <w:rPr>
          <w:szCs w:val="23"/>
        </w:rPr>
        <w:t>así</w:t>
      </w:r>
      <w:r w:rsidRPr="00C44BF6">
        <w:rPr>
          <w:szCs w:val="23"/>
        </w:rPr>
        <w:t xml:space="preserve">́ la </w:t>
      </w:r>
      <w:r w:rsidR="00D5225D" w:rsidRPr="00C44BF6">
        <w:rPr>
          <w:szCs w:val="23"/>
        </w:rPr>
        <w:t>aceptación</w:t>
      </w:r>
      <w:r w:rsidRPr="00C44BF6">
        <w:rPr>
          <w:szCs w:val="23"/>
        </w:rPr>
        <w:t xml:space="preserve"> final del sistema por parte del usuario.</w:t>
      </w:r>
      <w:r w:rsidR="00D5225D">
        <w:rPr>
          <w:szCs w:val="23"/>
        </w:rPr>
        <w:t xml:space="preserve"> </w:t>
      </w:r>
      <w:r w:rsidRPr="00C44BF6">
        <w:rPr>
          <w:szCs w:val="23"/>
        </w:rPr>
        <w:t xml:space="preserve">El responsable de usuarios debe revisar los criterios de </w:t>
      </w:r>
      <w:r w:rsidR="00D5225D" w:rsidRPr="00C44BF6">
        <w:rPr>
          <w:szCs w:val="23"/>
        </w:rPr>
        <w:t>aceptación</w:t>
      </w:r>
      <w:r w:rsidRPr="00C44BF6">
        <w:rPr>
          <w:szCs w:val="23"/>
        </w:rPr>
        <w:t xml:space="preserve"> que </w:t>
      </w:r>
      <w:r w:rsidRPr="00C44BF6">
        <w:rPr>
          <w:szCs w:val="23"/>
        </w:rPr>
        <w:lastRenderedPageBreak/>
        <w:t xml:space="preserve">se especificaron previamente en el plan de pruebas del sistema y, posteriormente, dirigir las pruebas de </w:t>
      </w:r>
      <w:r w:rsidR="00D5225D" w:rsidRPr="00C44BF6">
        <w:rPr>
          <w:szCs w:val="23"/>
        </w:rPr>
        <w:t>aceptación</w:t>
      </w:r>
      <w:r w:rsidRPr="00C44BF6">
        <w:rPr>
          <w:szCs w:val="23"/>
        </w:rPr>
        <w:t xml:space="preserve"> final.</w:t>
      </w:r>
      <w:r w:rsidR="00AD18D3">
        <w:rPr>
          <w:szCs w:val="23"/>
        </w:rPr>
        <w:t xml:space="preserve"> </w:t>
      </w:r>
      <w:r w:rsidR="00AD18D3">
        <w:rPr>
          <w:szCs w:val="23"/>
        </w:rPr>
        <w:fldChar w:fldCharType="begin" w:fldLock="1"/>
      </w:r>
      <w:r w:rsidR="00AD18D3">
        <w:rPr>
          <w:szCs w:val="23"/>
        </w:rPr>
        <w:instrText>ADDIN CSL_CITATION {"citationItems":[{"id":"ITEM-1","itemData":{"URL":"https://manuel.cillero.es/doc/metodologia/metrica-3/tecnicas/pruebas/aceptacion/","accessed":{"date-parts":[["2021","6","2"]]},"id":"ITEM-1","issued":{"date-parts":[["0"]]},"title":"Pruebas de Aceptación - manuel.cillero.es","type":"webpage"},"uris":["http://www.mendeley.com/documents/?uuid=43e8bf1d-86de-347b-b542-6cf9a89e45d2"]}],"mendeley":{"formattedCitation":"(Pruebas de Aceptación - manuel.cillero.es n.d.)","plainTextFormattedCitation":"(Pruebas de Aceptación - manuel.cillero.es n.d.)"},"properties":{"noteIndex":0},"schema":"https://github.com/citation-style-language/schema/raw/master/csl-citation.json"}</w:instrText>
      </w:r>
      <w:r w:rsidR="00AD18D3">
        <w:rPr>
          <w:szCs w:val="23"/>
        </w:rPr>
        <w:fldChar w:fldCharType="separate"/>
      </w:r>
      <w:r w:rsidR="00AD18D3" w:rsidRPr="00AD18D3">
        <w:rPr>
          <w:noProof/>
          <w:szCs w:val="23"/>
        </w:rPr>
        <w:t>(Pruebas de Aceptación - manuel.cillero.es n.d.)</w:t>
      </w:r>
      <w:r w:rsidR="00AD18D3">
        <w:rPr>
          <w:szCs w:val="23"/>
        </w:rPr>
        <w:fldChar w:fldCharType="end"/>
      </w:r>
    </w:p>
    <w:p w14:paraId="1DA18837" w14:textId="3FABCB51" w:rsidR="00AD18D3" w:rsidRDefault="00AD18D3" w:rsidP="00C44BF6">
      <w:pPr>
        <w:ind w:firstLine="0"/>
        <w:rPr>
          <w:szCs w:val="23"/>
        </w:rPr>
      </w:pPr>
      <w:r>
        <w:rPr>
          <w:szCs w:val="23"/>
        </w:rPr>
        <w:t xml:space="preserve">A </w:t>
      </w:r>
      <w:r w:rsidR="00E802D8">
        <w:rPr>
          <w:szCs w:val="23"/>
        </w:rPr>
        <w:t>continuación,</w:t>
      </w:r>
      <w:r>
        <w:rPr>
          <w:szCs w:val="23"/>
        </w:rPr>
        <w:t xml:space="preserve"> se detallará las pruebas realizadas para cada historia de usuario: </w:t>
      </w:r>
    </w:p>
    <w:p w14:paraId="62BD8DB6" w14:textId="63E0D75A" w:rsidR="003D33F8" w:rsidRPr="00E802D8" w:rsidRDefault="003D33F8" w:rsidP="003D33F8">
      <w:pPr>
        <w:pStyle w:val="Tablas"/>
        <w:rPr>
          <w:u w:val="single"/>
        </w:rPr>
      </w:pPr>
      <w:bookmarkStart w:id="125" w:name="_Toc73576374"/>
      <w:r>
        <w:t>Prueba de aceptación en base a Historia de Usuario 1</w:t>
      </w:r>
      <w:bookmarkEnd w:id="125"/>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3D33F8" w:rsidRPr="00693AB1" w14:paraId="195F7443" w14:textId="77777777" w:rsidTr="00C91057">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1CF26027" w14:textId="77777777" w:rsidR="003D33F8" w:rsidRDefault="003D33F8" w:rsidP="00C91057">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Pr>
                <w:rFonts w:eastAsia="Times New Roman"/>
                <w:b/>
                <w:szCs w:val="24"/>
              </w:rPr>
              <w:t>1</w:t>
            </w:r>
          </w:p>
        </w:tc>
      </w:tr>
      <w:tr w:rsidR="003D33F8" w:rsidRPr="00693AB1" w14:paraId="516A4524" w14:textId="77777777" w:rsidTr="00C91057">
        <w:tc>
          <w:tcPr>
            <w:tcW w:w="2660" w:type="dxa"/>
            <w:tcBorders>
              <w:bottom w:val="single" w:sz="4" w:space="0" w:color="auto"/>
            </w:tcBorders>
          </w:tcPr>
          <w:p w14:paraId="7DFBFBBD" w14:textId="77777777" w:rsidR="003D33F8" w:rsidRPr="00693AB1" w:rsidRDefault="003D33F8" w:rsidP="00C91057">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6F573DA" w14:textId="77777777" w:rsidR="003D33F8" w:rsidRPr="00597F55" w:rsidRDefault="003D33F8" w:rsidP="00C91057">
            <w:pPr>
              <w:spacing w:before="0" w:after="0" w:line="240" w:lineRule="auto"/>
              <w:ind w:firstLine="0"/>
              <w:jc w:val="left"/>
              <w:rPr>
                <w:rFonts w:eastAsia="Times New Roman"/>
                <w:bCs/>
                <w:szCs w:val="24"/>
              </w:rPr>
            </w:pPr>
            <w:r w:rsidRPr="00597F55">
              <w:rPr>
                <w:rFonts w:eastAsia="Times New Roman"/>
                <w:bCs/>
                <w:szCs w:val="24"/>
              </w:rPr>
              <w:t>Crear Usuarios</w:t>
            </w:r>
          </w:p>
        </w:tc>
      </w:tr>
      <w:tr w:rsidR="003D33F8" w:rsidRPr="00693AB1" w14:paraId="60A5ED32" w14:textId="77777777" w:rsidTr="00C91057">
        <w:tc>
          <w:tcPr>
            <w:tcW w:w="2660" w:type="dxa"/>
            <w:tcBorders>
              <w:bottom w:val="single" w:sz="4" w:space="0" w:color="auto"/>
            </w:tcBorders>
          </w:tcPr>
          <w:p w14:paraId="74EB52D6"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02D5D701" w14:textId="5569977D" w:rsidR="003D33F8" w:rsidRPr="00597F55" w:rsidRDefault="00E134DF" w:rsidP="00C91057">
            <w:pPr>
              <w:spacing w:before="0" w:after="0" w:line="240" w:lineRule="auto"/>
              <w:ind w:firstLine="0"/>
              <w:jc w:val="left"/>
              <w:rPr>
                <w:rFonts w:eastAsia="Times New Roman"/>
                <w:bCs/>
                <w:szCs w:val="24"/>
              </w:rPr>
            </w:pPr>
            <w:r>
              <w:rPr>
                <w:rFonts w:eastAsia="Times New Roman"/>
                <w:bCs/>
                <w:szCs w:val="24"/>
              </w:rPr>
              <w:t>Este caso de prueba busca comprobar el correcto flujo de la creación de un usuario.</w:t>
            </w:r>
          </w:p>
        </w:tc>
      </w:tr>
      <w:tr w:rsidR="003D33F8" w:rsidRPr="00693AB1" w14:paraId="74F27F69" w14:textId="77777777" w:rsidTr="00C91057">
        <w:tc>
          <w:tcPr>
            <w:tcW w:w="2660" w:type="dxa"/>
            <w:tcBorders>
              <w:bottom w:val="single" w:sz="4" w:space="0" w:color="auto"/>
            </w:tcBorders>
          </w:tcPr>
          <w:p w14:paraId="58897AF8"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2D3F6AD7" w14:textId="77777777" w:rsidR="003D33F8" w:rsidRPr="00C12D90" w:rsidRDefault="003D33F8" w:rsidP="00C91057">
            <w:pPr>
              <w:spacing w:before="0" w:after="0" w:line="240" w:lineRule="auto"/>
              <w:ind w:firstLine="0"/>
              <w:jc w:val="left"/>
              <w:rPr>
                <w:rFonts w:eastAsia="Times New Roman"/>
                <w:bCs/>
                <w:szCs w:val="24"/>
              </w:rPr>
            </w:pPr>
            <w:r w:rsidRPr="00C12D90">
              <w:rPr>
                <w:rFonts w:eastAsia="Times New Roman"/>
                <w:bCs/>
                <w:szCs w:val="24"/>
              </w:rPr>
              <w:t>Danny Cárdenas</w:t>
            </w:r>
          </w:p>
        </w:tc>
      </w:tr>
      <w:tr w:rsidR="003D33F8" w:rsidRPr="00693AB1" w14:paraId="634757C4" w14:textId="77777777" w:rsidTr="00C91057">
        <w:tc>
          <w:tcPr>
            <w:tcW w:w="2660" w:type="dxa"/>
            <w:tcBorders>
              <w:bottom w:val="single" w:sz="4" w:space="0" w:color="auto"/>
            </w:tcBorders>
          </w:tcPr>
          <w:p w14:paraId="160EE006"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3B509D7" w14:textId="77777777" w:rsidR="003D33F8" w:rsidRDefault="003D33F8" w:rsidP="00C91057">
            <w:pPr>
              <w:spacing w:before="0" w:after="0" w:line="240" w:lineRule="auto"/>
              <w:ind w:firstLine="0"/>
              <w:jc w:val="left"/>
              <w:rPr>
                <w:rFonts w:eastAsia="Times New Roman"/>
                <w:b/>
                <w:szCs w:val="24"/>
              </w:rPr>
            </w:pPr>
            <w:r w:rsidRPr="00C12D90">
              <w:rPr>
                <w:rFonts w:eastAsia="Times New Roman"/>
                <w:bCs/>
                <w:szCs w:val="24"/>
              </w:rPr>
              <w:t>Danny Cárdenas</w:t>
            </w:r>
          </w:p>
        </w:tc>
      </w:tr>
      <w:tr w:rsidR="003D33F8" w:rsidRPr="00693AB1" w14:paraId="283C708F" w14:textId="77777777" w:rsidTr="00C91057">
        <w:tc>
          <w:tcPr>
            <w:tcW w:w="2660" w:type="dxa"/>
            <w:tcBorders>
              <w:bottom w:val="single" w:sz="4" w:space="0" w:color="auto"/>
            </w:tcBorders>
          </w:tcPr>
          <w:p w14:paraId="42FEF22A"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99D07AE" w14:textId="77777777" w:rsidR="003D33F8" w:rsidRPr="00C12D90" w:rsidRDefault="003D33F8" w:rsidP="00C91057">
            <w:pPr>
              <w:spacing w:before="0" w:after="0" w:line="240" w:lineRule="auto"/>
              <w:ind w:firstLine="0"/>
              <w:jc w:val="left"/>
              <w:rPr>
                <w:rFonts w:eastAsia="Times New Roman"/>
                <w:bCs/>
                <w:szCs w:val="24"/>
              </w:rPr>
            </w:pPr>
            <w:r>
              <w:rPr>
                <w:rFonts w:eastAsia="Times New Roman"/>
                <w:bCs/>
                <w:szCs w:val="24"/>
              </w:rPr>
              <w:t>Sin condiciones.</w:t>
            </w:r>
          </w:p>
        </w:tc>
      </w:tr>
      <w:tr w:rsidR="003D33F8" w:rsidRPr="00693AB1" w14:paraId="19583CE8" w14:textId="77777777" w:rsidTr="00C91057">
        <w:tc>
          <w:tcPr>
            <w:tcW w:w="2660" w:type="dxa"/>
            <w:tcBorders>
              <w:bottom w:val="single" w:sz="4" w:space="0" w:color="auto"/>
            </w:tcBorders>
          </w:tcPr>
          <w:p w14:paraId="31B6E954"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51220B04" w14:textId="77777777" w:rsidR="003D33F8" w:rsidRDefault="003D33F8"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No permitir crear registros de un correo que ya existe.</w:t>
            </w:r>
          </w:p>
          <w:p w14:paraId="220D6794" w14:textId="77777777" w:rsidR="003D33F8" w:rsidRDefault="003D33F8"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Verificar correo válido.</w:t>
            </w:r>
          </w:p>
          <w:p w14:paraId="774B6B69" w14:textId="77777777" w:rsidR="003D33F8" w:rsidRDefault="003D33F8"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Guarda datos en la base de datos.</w:t>
            </w:r>
          </w:p>
          <w:p w14:paraId="23648266" w14:textId="77777777" w:rsidR="003D33F8" w:rsidRDefault="003D33F8"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Hashear contraseña.</w:t>
            </w:r>
          </w:p>
          <w:p w14:paraId="7A225E08" w14:textId="77777777" w:rsidR="003D33F8" w:rsidRDefault="003D33F8"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Enviar Correo de bienvenida al Usuario</w:t>
            </w:r>
            <w:r w:rsidR="004353E6">
              <w:rPr>
                <w:rFonts w:eastAsia="Times New Roman"/>
                <w:bCs/>
                <w:szCs w:val="24"/>
              </w:rPr>
              <w:t>.</w:t>
            </w:r>
          </w:p>
          <w:p w14:paraId="61EB4238" w14:textId="137E5644" w:rsidR="004353E6" w:rsidRPr="00BD4061" w:rsidRDefault="004353E6" w:rsidP="00C91057">
            <w:pPr>
              <w:pStyle w:val="Prrafodelista"/>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3D33F8" w:rsidRPr="00693AB1" w14:paraId="134FC94C" w14:textId="77777777" w:rsidTr="00C91057">
        <w:tc>
          <w:tcPr>
            <w:tcW w:w="2660" w:type="dxa"/>
            <w:tcBorders>
              <w:bottom w:val="single" w:sz="4" w:space="0" w:color="auto"/>
            </w:tcBorders>
          </w:tcPr>
          <w:p w14:paraId="69254C99" w14:textId="77777777" w:rsidR="003D33F8" w:rsidRDefault="003D33F8" w:rsidP="00C91057">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6F86BE3" w14:textId="77777777" w:rsidR="003D33F8" w:rsidRPr="00C12D90" w:rsidRDefault="003D33F8" w:rsidP="00C91057">
            <w:pPr>
              <w:spacing w:before="0" w:after="0" w:line="240" w:lineRule="auto"/>
              <w:ind w:firstLine="0"/>
              <w:jc w:val="left"/>
              <w:rPr>
                <w:rFonts w:eastAsia="Times New Roman"/>
                <w:szCs w:val="24"/>
                <w:u w:val="single"/>
              </w:rPr>
            </w:pPr>
            <w:r>
              <w:rPr>
                <w:rFonts w:eastAsia="Times New Roman"/>
                <w:szCs w:val="24"/>
              </w:rPr>
              <w:t>Prueba Satisfactoria</w:t>
            </w:r>
          </w:p>
        </w:tc>
      </w:tr>
      <w:tr w:rsidR="003D33F8" w:rsidRPr="00693AB1" w14:paraId="0D66F3A0" w14:textId="77777777" w:rsidTr="00C91057">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6EA1650" w14:textId="77777777" w:rsidR="003D33F8" w:rsidRDefault="003D33F8" w:rsidP="00C91057">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4EEB1517" w14:textId="0254A4A4" w:rsidR="00B44FE9" w:rsidRPr="00E802D8" w:rsidRDefault="00B44FE9" w:rsidP="00B44FE9">
      <w:pPr>
        <w:pStyle w:val="Tablas"/>
        <w:rPr>
          <w:u w:val="single"/>
        </w:rPr>
      </w:pPr>
      <w:bookmarkStart w:id="126" w:name="_Toc73576375"/>
      <w:r>
        <w:t xml:space="preserve">Prueba de aceptación en base a Historia de Usuario </w:t>
      </w:r>
      <w:r w:rsidR="0016151D">
        <w:t>2</w:t>
      </w:r>
      <w:bookmarkEnd w:id="126"/>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B44FE9" w:rsidRPr="00693AB1" w14:paraId="0CB83931" w14:textId="77777777" w:rsidTr="00EE7713">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B94F643" w14:textId="393ADAA8" w:rsidR="00B44FE9" w:rsidRDefault="00B44FE9" w:rsidP="00EE7713">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16151D">
              <w:rPr>
                <w:rFonts w:eastAsia="Times New Roman"/>
                <w:b/>
                <w:szCs w:val="24"/>
              </w:rPr>
              <w:t>2</w:t>
            </w:r>
          </w:p>
        </w:tc>
      </w:tr>
      <w:tr w:rsidR="00B44FE9" w:rsidRPr="00693AB1" w14:paraId="319EDE2B" w14:textId="77777777" w:rsidTr="00EE7713">
        <w:tc>
          <w:tcPr>
            <w:tcW w:w="2660" w:type="dxa"/>
            <w:tcBorders>
              <w:bottom w:val="single" w:sz="4" w:space="0" w:color="auto"/>
            </w:tcBorders>
          </w:tcPr>
          <w:p w14:paraId="1276BFE8" w14:textId="77777777" w:rsidR="00B44FE9" w:rsidRPr="00693AB1" w:rsidRDefault="00B44FE9" w:rsidP="00EE7713">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70ACD61C" w14:textId="3EB52DC9" w:rsidR="00B44FE9" w:rsidRPr="00597F55" w:rsidRDefault="00823087" w:rsidP="00EE7713">
            <w:pPr>
              <w:spacing w:before="0" w:after="0" w:line="240" w:lineRule="auto"/>
              <w:ind w:firstLine="0"/>
              <w:jc w:val="left"/>
              <w:rPr>
                <w:rFonts w:eastAsia="Times New Roman"/>
                <w:bCs/>
                <w:szCs w:val="24"/>
              </w:rPr>
            </w:pPr>
            <w:r w:rsidRPr="00823087">
              <w:rPr>
                <w:rFonts w:eastAsia="Times New Roman"/>
                <w:bCs/>
                <w:szCs w:val="24"/>
              </w:rPr>
              <w:t>Permitir el acceso al sistema.</w:t>
            </w:r>
          </w:p>
        </w:tc>
      </w:tr>
      <w:tr w:rsidR="00B44FE9" w:rsidRPr="00693AB1" w14:paraId="77C2CC33" w14:textId="77777777" w:rsidTr="00EE7713">
        <w:tc>
          <w:tcPr>
            <w:tcW w:w="2660" w:type="dxa"/>
            <w:tcBorders>
              <w:bottom w:val="single" w:sz="4" w:space="0" w:color="auto"/>
            </w:tcBorders>
          </w:tcPr>
          <w:p w14:paraId="36BDE3F9"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2DDFA4D2" w14:textId="05D20385" w:rsidR="00B44FE9" w:rsidRPr="00597F55" w:rsidRDefault="00181D8E" w:rsidP="00EE7713">
            <w:pPr>
              <w:spacing w:before="0" w:after="0" w:line="240" w:lineRule="auto"/>
              <w:ind w:firstLine="0"/>
              <w:jc w:val="left"/>
              <w:rPr>
                <w:rFonts w:eastAsia="Times New Roman"/>
                <w:bCs/>
                <w:szCs w:val="24"/>
              </w:rPr>
            </w:pPr>
            <w:r>
              <w:rPr>
                <w:rFonts w:eastAsia="Times New Roman"/>
                <w:bCs/>
                <w:szCs w:val="24"/>
              </w:rPr>
              <w:t>P</w:t>
            </w:r>
            <w:r w:rsidR="007B65E6">
              <w:rPr>
                <w:rFonts w:eastAsia="Times New Roman"/>
                <w:bCs/>
                <w:szCs w:val="24"/>
              </w:rPr>
              <w:t>rueba intenta</w:t>
            </w:r>
            <w:r w:rsidR="00823087">
              <w:rPr>
                <w:rFonts w:eastAsia="Times New Roman"/>
                <w:bCs/>
                <w:szCs w:val="24"/>
              </w:rPr>
              <w:t xml:space="preserve"> validar</w:t>
            </w:r>
            <w:r w:rsidR="007B65E6">
              <w:rPr>
                <w:rFonts w:eastAsia="Times New Roman"/>
                <w:bCs/>
                <w:szCs w:val="24"/>
              </w:rPr>
              <w:t xml:space="preserve"> </w:t>
            </w:r>
            <w:r w:rsidR="00F363AE">
              <w:rPr>
                <w:rFonts w:eastAsia="Times New Roman"/>
                <w:bCs/>
                <w:szCs w:val="24"/>
              </w:rPr>
              <w:t>el acceso al sistema</w:t>
            </w:r>
            <w:r w:rsidR="007B65E6">
              <w:rPr>
                <w:rFonts w:eastAsia="Times New Roman"/>
                <w:bCs/>
                <w:szCs w:val="24"/>
              </w:rPr>
              <w:t>.</w:t>
            </w:r>
          </w:p>
        </w:tc>
      </w:tr>
      <w:tr w:rsidR="00B44FE9" w:rsidRPr="00693AB1" w14:paraId="34D41C17" w14:textId="77777777" w:rsidTr="00EE7713">
        <w:tc>
          <w:tcPr>
            <w:tcW w:w="2660" w:type="dxa"/>
            <w:tcBorders>
              <w:bottom w:val="single" w:sz="4" w:space="0" w:color="auto"/>
            </w:tcBorders>
          </w:tcPr>
          <w:p w14:paraId="0720BE69"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0E357B9E" w14:textId="77777777" w:rsidR="00B44FE9" w:rsidRPr="00C12D90" w:rsidRDefault="00B44FE9" w:rsidP="00EE7713">
            <w:pPr>
              <w:spacing w:before="0" w:after="0" w:line="240" w:lineRule="auto"/>
              <w:ind w:firstLine="0"/>
              <w:jc w:val="left"/>
              <w:rPr>
                <w:rFonts w:eastAsia="Times New Roman"/>
                <w:bCs/>
                <w:szCs w:val="24"/>
              </w:rPr>
            </w:pPr>
            <w:r w:rsidRPr="00C12D90">
              <w:rPr>
                <w:rFonts w:eastAsia="Times New Roman"/>
                <w:bCs/>
                <w:szCs w:val="24"/>
              </w:rPr>
              <w:t>Danny Cárdenas</w:t>
            </w:r>
          </w:p>
        </w:tc>
      </w:tr>
      <w:tr w:rsidR="00B44FE9" w:rsidRPr="00693AB1" w14:paraId="39EF9C07" w14:textId="77777777" w:rsidTr="00EE7713">
        <w:tc>
          <w:tcPr>
            <w:tcW w:w="2660" w:type="dxa"/>
            <w:tcBorders>
              <w:bottom w:val="single" w:sz="4" w:space="0" w:color="auto"/>
            </w:tcBorders>
          </w:tcPr>
          <w:p w14:paraId="484660F7"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F02CFED" w14:textId="77777777" w:rsidR="00B44FE9" w:rsidRDefault="00B44FE9" w:rsidP="00EE7713">
            <w:pPr>
              <w:spacing w:before="0" w:after="0" w:line="240" w:lineRule="auto"/>
              <w:ind w:firstLine="0"/>
              <w:jc w:val="left"/>
              <w:rPr>
                <w:rFonts w:eastAsia="Times New Roman"/>
                <w:b/>
                <w:szCs w:val="24"/>
              </w:rPr>
            </w:pPr>
            <w:r w:rsidRPr="00C12D90">
              <w:rPr>
                <w:rFonts w:eastAsia="Times New Roman"/>
                <w:bCs/>
                <w:szCs w:val="24"/>
              </w:rPr>
              <w:t>Danny Cárdenas</w:t>
            </w:r>
          </w:p>
        </w:tc>
      </w:tr>
      <w:tr w:rsidR="00B44FE9" w:rsidRPr="00693AB1" w14:paraId="3F04EE4C" w14:textId="77777777" w:rsidTr="00EE7713">
        <w:tc>
          <w:tcPr>
            <w:tcW w:w="2660" w:type="dxa"/>
            <w:tcBorders>
              <w:bottom w:val="single" w:sz="4" w:space="0" w:color="auto"/>
            </w:tcBorders>
          </w:tcPr>
          <w:p w14:paraId="384185B8"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4B3C121" w14:textId="77777777" w:rsidR="00B44FE9" w:rsidRPr="00C12D90" w:rsidRDefault="00B44FE9" w:rsidP="00EE7713">
            <w:pPr>
              <w:spacing w:before="0" w:after="0" w:line="240" w:lineRule="auto"/>
              <w:ind w:firstLine="0"/>
              <w:jc w:val="left"/>
              <w:rPr>
                <w:rFonts w:eastAsia="Times New Roman"/>
                <w:bCs/>
                <w:szCs w:val="24"/>
              </w:rPr>
            </w:pPr>
            <w:r>
              <w:rPr>
                <w:rFonts w:eastAsia="Times New Roman"/>
                <w:bCs/>
                <w:szCs w:val="24"/>
              </w:rPr>
              <w:t>Sin condiciones.</w:t>
            </w:r>
          </w:p>
        </w:tc>
      </w:tr>
      <w:tr w:rsidR="00B44FE9" w:rsidRPr="00693AB1" w14:paraId="4EA9022F" w14:textId="77777777" w:rsidTr="00EE7713">
        <w:tc>
          <w:tcPr>
            <w:tcW w:w="2660" w:type="dxa"/>
            <w:tcBorders>
              <w:bottom w:val="single" w:sz="4" w:space="0" w:color="auto"/>
            </w:tcBorders>
          </w:tcPr>
          <w:p w14:paraId="3B36B53F"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6921008B" w14:textId="77777777" w:rsidR="007F734A" w:rsidRPr="007F734A" w:rsidRDefault="007F734A" w:rsidP="007F734A">
            <w:pPr>
              <w:pStyle w:val="Prrafodelista"/>
              <w:numPr>
                <w:ilvl w:val="0"/>
                <w:numId w:val="3"/>
              </w:numPr>
              <w:spacing w:before="0" w:after="0" w:line="240" w:lineRule="auto"/>
              <w:jc w:val="left"/>
              <w:rPr>
                <w:rFonts w:eastAsia="Times New Roman"/>
                <w:bCs/>
                <w:szCs w:val="24"/>
              </w:rPr>
            </w:pPr>
            <w:r w:rsidRPr="007F734A">
              <w:rPr>
                <w:rFonts w:eastAsia="Times New Roman"/>
                <w:bCs/>
                <w:szCs w:val="24"/>
              </w:rPr>
              <w:t>Validar que el usuario y contraseña existan en la base de datos.</w:t>
            </w:r>
          </w:p>
          <w:p w14:paraId="35179946" w14:textId="77777777" w:rsidR="00B44FE9" w:rsidRDefault="007F734A" w:rsidP="007F734A">
            <w:pPr>
              <w:pStyle w:val="Prrafodelista"/>
              <w:numPr>
                <w:ilvl w:val="0"/>
                <w:numId w:val="3"/>
              </w:numPr>
              <w:spacing w:before="0" w:after="0" w:line="240" w:lineRule="auto"/>
              <w:jc w:val="left"/>
              <w:rPr>
                <w:rFonts w:eastAsia="Times New Roman"/>
                <w:bCs/>
                <w:szCs w:val="24"/>
              </w:rPr>
            </w:pPr>
            <w:r w:rsidRPr="007F734A">
              <w:rPr>
                <w:rFonts w:eastAsia="Times New Roman"/>
                <w:bCs/>
                <w:szCs w:val="24"/>
              </w:rPr>
              <w:t>Validar Token para consumir servicio</w:t>
            </w:r>
            <w:r w:rsidR="004353E6">
              <w:rPr>
                <w:rFonts w:eastAsia="Times New Roman"/>
                <w:bCs/>
                <w:szCs w:val="24"/>
              </w:rPr>
              <w:t>.</w:t>
            </w:r>
          </w:p>
          <w:p w14:paraId="4F88D039" w14:textId="655FD38A" w:rsidR="004353E6" w:rsidRPr="00BD4061" w:rsidRDefault="004353E6" w:rsidP="007F734A">
            <w:pPr>
              <w:pStyle w:val="Prrafodelista"/>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B44FE9" w:rsidRPr="00693AB1" w14:paraId="562C673D" w14:textId="77777777" w:rsidTr="00EE7713">
        <w:tc>
          <w:tcPr>
            <w:tcW w:w="2660" w:type="dxa"/>
            <w:tcBorders>
              <w:bottom w:val="single" w:sz="4" w:space="0" w:color="auto"/>
            </w:tcBorders>
          </w:tcPr>
          <w:p w14:paraId="44C598FE" w14:textId="77777777" w:rsidR="00B44FE9" w:rsidRDefault="00B44FE9" w:rsidP="00EE7713">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6B8B32E5" w14:textId="77777777" w:rsidR="00B44FE9" w:rsidRPr="00C12D90" w:rsidRDefault="00B44FE9" w:rsidP="00EE7713">
            <w:pPr>
              <w:spacing w:before="0" w:after="0" w:line="240" w:lineRule="auto"/>
              <w:ind w:firstLine="0"/>
              <w:jc w:val="left"/>
              <w:rPr>
                <w:rFonts w:eastAsia="Times New Roman"/>
                <w:szCs w:val="24"/>
                <w:u w:val="single"/>
              </w:rPr>
            </w:pPr>
            <w:r>
              <w:rPr>
                <w:rFonts w:eastAsia="Times New Roman"/>
                <w:szCs w:val="24"/>
              </w:rPr>
              <w:t>Prueba Satisfactoria</w:t>
            </w:r>
          </w:p>
        </w:tc>
      </w:tr>
      <w:tr w:rsidR="00B44FE9" w:rsidRPr="00693AB1" w14:paraId="7F3E7B53" w14:textId="77777777" w:rsidTr="00EE7713">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0081664E" w14:textId="77777777" w:rsidR="00B44FE9" w:rsidRDefault="00B44FE9" w:rsidP="00EE7713">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7AF770DE" w14:textId="01B1FFA5" w:rsidR="00B44FE9" w:rsidRDefault="00B44FE9" w:rsidP="0016151D">
      <w:pPr>
        <w:pStyle w:val="Imagenes"/>
        <w:rPr>
          <w:i/>
          <w:iCs/>
          <w:sz w:val="20"/>
          <w:szCs w:val="20"/>
        </w:rPr>
      </w:pPr>
    </w:p>
    <w:p w14:paraId="679448EC" w14:textId="54B7786A" w:rsidR="00F363AE" w:rsidRPr="00E802D8" w:rsidRDefault="00F363AE" w:rsidP="00F363AE">
      <w:pPr>
        <w:pStyle w:val="Tablas"/>
        <w:rPr>
          <w:u w:val="single"/>
        </w:rPr>
      </w:pPr>
      <w:bookmarkStart w:id="127" w:name="_Toc73576376"/>
      <w:r>
        <w:t xml:space="preserve">Prueba de aceptación en base a Historia de Usuario </w:t>
      </w:r>
      <w:r w:rsidR="0016151D">
        <w:t>3</w:t>
      </w:r>
      <w:bookmarkEnd w:id="127"/>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F363AE" w:rsidRPr="00693AB1" w14:paraId="2D59030B"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EBE809E" w14:textId="3B2B4892" w:rsidR="00F363AE" w:rsidRDefault="00F363AE"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16151D">
              <w:rPr>
                <w:rFonts w:eastAsia="Times New Roman"/>
                <w:b/>
                <w:szCs w:val="24"/>
              </w:rPr>
              <w:t>3</w:t>
            </w:r>
          </w:p>
        </w:tc>
      </w:tr>
      <w:tr w:rsidR="00F363AE" w:rsidRPr="00693AB1" w14:paraId="61277C6F" w14:textId="77777777" w:rsidTr="00156935">
        <w:tc>
          <w:tcPr>
            <w:tcW w:w="2660" w:type="dxa"/>
            <w:tcBorders>
              <w:bottom w:val="single" w:sz="4" w:space="0" w:color="auto"/>
            </w:tcBorders>
          </w:tcPr>
          <w:p w14:paraId="4AD68813" w14:textId="77777777" w:rsidR="00F363AE" w:rsidRPr="00693AB1" w:rsidRDefault="00F363AE"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232F1AE5" w14:textId="39845A75" w:rsidR="00F363AE" w:rsidRPr="00597F55" w:rsidRDefault="00823087" w:rsidP="00156935">
            <w:pPr>
              <w:spacing w:before="0" w:after="0" w:line="240" w:lineRule="auto"/>
              <w:ind w:firstLine="0"/>
              <w:jc w:val="left"/>
              <w:rPr>
                <w:rFonts w:eastAsia="Times New Roman"/>
                <w:bCs/>
                <w:szCs w:val="24"/>
              </w:rPr>
            </w:pPr>
            <w:r w:rsidRPr="00823087">
              <w:rPr>
                <w:rFonts w:eastAsia="Times New Roman"/>
                <w:bCs/>
                <w:szCs w:val="24"/>
              </w:rPr>
              <w:t>Permitir crear eventos.</w:t>
            </w:r>
          </w:p>
        </w:tc>
      </w:tr>
      <w:tr w:rsidR="00F363AE" w:rsidRPr="00693AB1" w14:paraId="618D448D" w14:textId="77777777" w:rsidTr="00156935">
        <w:tc>
          <w:tcPr>
            <w:tcW w:w="2660" w:type="dxa"/>
            <w:tcBorders>
              <w:bottom w:val="single" w:sz="4" w:space="0" w:color="auto"/>
            </w:tcBorders>
          </w:tcPr>
          <w:p w14:paraId="42DDA5D6"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C2FD1B7" w14:textId="437024F1" w:rsidR="00F363AE" w:rsidRPr="00597F55" w:rsidRDefault="00F363AE" w:rsidP="00156935">
            <w:pPr>
              <w:spacing w:before="0" w:after="0" w:line="240" w:lineRule="auto"/>
              <w:ind w:firstLine="0"/>
              <w:jc w:val="left"/>
              <w:rPr>
                <w:rFonts w:eastAsia="Times New Roman"/>
                <w:bCs/>
                <w:szCs w:val="24"/>
              </w:rPr>
            </w:pPr>
            <w:r>
              <w:rPr>
                <w:rFonts w:eastAsia="Times New Roman"/>
                <w:bCs/>
                <w:szCs w:val="24"/>
              </w:rPr>
              <w:t>Prueba para</w:t>
            </w:r>
            <w:r w:rsidR="00620166">
              <w:rPr>
                <w:rFonts w:eastAsia="Times New Roman"/>
                <w:bCs/>
                <w:szCs w:val="24"/>
              </w:rPr>
              <w:t xml:space="preserve"> validar creación de</w:t>
            </w:r>
            <w:r>
              <w:rPr>
                <w:rFonts w:eastAsia="Times New Roman"/>
                <w:bCs/>
                <w:szCs w:val="24"/>
              </w:rPr>
              <w:t xml:space="preserve"> eventos.</w:t>
            </w:r>
          </w:p>
        </w:tc>
      </w:tr>
      <w:tr w:rsidR="00F363AE" w:rsidRPr="00693AB1" w14:paraId="292D5AD7" w14:textId="77777777" w:rsidTr="00156935">
        <w:tc>
          <w:tcPr>
            <w:tcW w:w="2660" w:type="dxa"/>
            <w:tcBorders>
              <w:bottom w:val="single" w:sz="4" w:space="0" w:color="auto"/>
            </w:tcBorders>
          </w:tcPr>
          <w:p w14:paraId="038BC4B8"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2406851C" w14:textId="77777777" w:rsidR="00F363AE" w:rsidRPr="00C12D90" w:rsidRDefault="00F363AE"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F363AE" w:rsidRPr="00693AB1" w14:paraId="028E4EC8" w14:textId="77777777" w:rsidTr="00156935">
        <w:tc>
          <w:tcPr>
            <w:tcW w:w="2660" w:type="dxa"/>
            <w:tcBorders>
              <w:bottom w:val="single" w:sz="4" w:space="0" w:color="auto"/>
            </w:tcBorders>
          </w:tcPr>
          <w:p w14:paraId="4C02B183"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E60CC67" w14:textId="77777777" w:rsidR="00F363AE" w:rsidRDefault="00F363AE"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F363AE" w:rsidRPr="00693AB1" w14:paraId="5208E010" w14:textId="77777777" w:rsidTr="00156935">
        <w:tc>
          <w:tcPr>
            <w:tcW w:w="2660" w:type="dxa"/>
            <w:tcBorders>
              <w:bottom w:val="single" w:sz="4" w:space="0" w:color="auto"/>
            </w:tcBorders>
          </w:tcPr>
          <w:p w14:paraId="28710D73"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141DB080" w14:textId="4D15749B" w:rsidR="00F363AE" w:rsidRPr="00C12D90" w:rsidRDefault="00823087" w:rsidP="00156935">
            <w:pPr>
              <w:spacing w:before="0" w:after="0" w:line="240" w:lineRule="auto"/>
              <w:ind w:firstLine="0"/>
              <w:jc w:val="left"/>
              <w:rPr>
                <w:rFonts w:eastAsia="Times New Roman"/>
                <w:bCs/>
                <w:szCs w:val="24"/>
              </w:rPr>
            </w:pPr>
            <w:r>
              <w:rPr>
                <w:rFonts w:eastAsia="Times New Roman"/>
                <w:bCs/>
                <w:szCs w:val="24"/>
              </w:rPr>
              <w:t>Debe estar logeado en el sistema (Enviar Token).</w:t>
            </w:r>
          </w:p>
        </w:tc>
      </w:tr>
      <w:tr w:rsidR="00F363AE" w:rsidRPr="00693AB1" w14:paraId="30617B2C" w14:textId="77777777" w:rsidTr="00156935">
        <w:tc>
          <w:tcPr>
            <w:tcW w:w="2660" w:type="dxa"/>
            <w:tcBorders>
              <w:bottom w:val="single" w:sz="4" w:space="0" w:color="auto"/>
            </w:tcBorders>
          </w:tcPr>
          <w:p w14:paraId="39889D2E"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649BC4DE" w14:textId="77777777" w:rsidR="0016151D" w:rsidRPr="0016151D" w:rsidRDefault="0016151D" w:rsidP="0016151D">
            <w:pPr>
              <w:pStyle w:val="Prrafodelista"/>
              <w:numPr>
                <w:ilvl w:val="0"/>
                <w:numId w:val="3"/>
              </w:numPr>
              <w:spacing w:before="0" w:after="0" w:line="240" w:lineRule="auto"/>
              <w:jc w:val="left"/>
              <w:rPr>
                <w:rFonts w:eastAsia="Times New Roman"/>
                <w:bCs/>
                <w:szCs w:val="24"/>
              </w:rPr>
            </w:pPr>
            <w:r w:rsidRPr="0016151D">
              <w:rPr>
                <w:rFonts w:eastAsia="Times New Roman"/>
                <w:bCs/>
                <w:szCs w:val="24"/>
              </w:rPr>
              <w:t>Validar que el nombre del evento no esté registrado ya como otro evento del mismo usuario.</w:t>
            </w:r>
          </w:p>
          <w:p w14:paraId="46DC7362" w14:textId="77777777" w:rsidR="0016151D" w:rsidRPr="0016151D" w:rsidRDefault="0016151D" w:rsidP="0016151D">
            <w:pPr>
              <w:pStyle w:val="Prrafodelista"/>
              <w:numPr>
                <w:ilvl w:val="0"/>
                <w:numId w:val="3"/>
              </w:numPr>
              <w:spacing w:before="0" w:after="0" w:line="240" w:lineRule="auto"/>
              <w:jc w:val="left"/>
              <w:rPr>
                <w:rFonts w:eastAsia="Times New Roman"/>
                <w:bCs/>
                <w:szCs w:val="24"/>
              </w:rPr>
            </w:pPr>
            <w:r w:rsidRPr="0016151D">
              <w:rPr>
                <w:rFonts w:eastAsia="Times New Roman"/>
                <w:bCs/>
                <w:szCs w:val="24"/>
              </w:rPr>
              <w:t>Crear código de evento único para poder registrar participantes mediante el código.</w:t>
            </w:r>
          </w:p>
          <w:p w14:paraId="12433E50" w14:textId="77777777" w:rsidR="0016151D" w:rsidRPr="0016151D" w:rsidRDefault="0016151D" w:rsidP="0016151D">
            <w:pPr>
              <w:pStyle w:val="Prrafodelista"/>
              <w:numPr>
                <w:ilvl w:val="0"/>
                <w:numId w:val="3"/>
              </w:numPr>
              <w:spacing w:before="0" w:after="0" w:line="240" w:lineRule="auto"/>
              <w:jc w:val="left"/>
              <w:rPr>
                <w:rFonts w:eastAsia="Times New Roman"/>
                <w:bCs/>
                <w:szCs w:val="24"/>
              </w:rPr>
            </w:pPr>
            <w:r w:rsidRPr="0016151D">
              <w:rPr>
                <w:rFonts w:eastAsia="Times New Roman"/>
                <w:bCs/>
                <w:szCs w:val="24"/>
              </w:rPr>
              <w:t>Permitir escoger si el evento permitirá acceso libre o solamente los registrados por el administrador.</w:t>
            </w:r>
          </w:p>
          <w:p w14:paraId="38BA3005" w14:textId="77777777" w:rsidR="0016151D" w:rsidRPr="0016151D" w:rsidRDefault="0016151D" w:rsidP="0016151D">
            <w:pPr>
              <w:pStyle w:val="Prrafodelista"/>
              <w:numPr>
                <w:ilvl w:val="0"/>
                <w:numId w:val="3"/>
              </w:numPr>
              <w:spacing w:before="0" w:after="0" w:line="240" w:lineRule="auto"/>
              <w:jc w:val="left"/>
              <w:rPr>
                <w:rFonts w:eastAsia="Times New Roman"/>
                <w:bCs/>
                <w:szCs w:val="24"/>
              </w:rPr>
            </w:pPr>
            <w:r w:rsidRPr="0016151D">
              <w:rPr>
                <w:rFonts w:eastAsia="Times New Roman"/>
                <w:bCs/>
                <w:szCs w:val="24"/>
              </w:rPr>
              <w:t>Permitir escoger si el e vento tendrá un máximo de participantes.</w:t>
            </w:r>
          </w:p>
          <w:p w14:paraId="59D1090E" w14:textId="1585B139" w:rsidR="0016151D" w:rsidRDefault="0016151D" w:rsidP="0016151D">
            <w:pPr>
              <w:pStyle w:val="Prrafodelista"/>
              <w:numPr>
                <w:ilvl w:val="0"/>
                <w:numId w:val="3"/>
              </w:numPr>
              <w:spacing w:before="0" w:after="0" w:line="240" w:lineRule="auto"/>
              <w:jc w:val="left"/>
              <w:rPr>
                <w:rFonts w:eastAsia="Times New Roman"/>
                <w:bCs/>
                <w:szCs w:val="24"/>
              </w:rPr>
            </w:pPr>
            <w:r w:rsidRPr="0016151D">
              <w:rPr>
                <w:rFonts w:eastAsia="Times New Roman"/>
                <w:bCs/>
                <w:szCs w:val="24"/>
              </w:rPr>
              <w:t>Validar Token para consumir servicio</w:t>
            </w:r>
          </w:p>
          <w:p w14:paraId="097D8B9B" w14:textId="2FFA7527" w:rsidR="00F363AE" w:rsidRPr="0016151D" w:rsidRDefault="004353E6" w:rsidP="004353E6">
            <w:pPr>
              <w:pStyle w:val="Prrafodelista"/>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F363AE" w:rsidRPr="00693AB1" w14:paraId="73F88A74" w14:textId="77777777" w:rsidTr="00156935">
        <w:tc>
          <w:tcPr>
            <w:tcW w:w="2660" w:type="dxa"/>
            <w:tcBorders>
              <w:bottom w:val="single" w:sz="4" w:space="0" w:color="auto"/>
            </w:tcBorders>
          </w:tcPr>
          <w:p w14:paraId="26BF13DD" w14:textId="77777777" w:rsidR="00F363AE" w:rsidRDefault="00F363AE"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0B69C6B3" w14:textId="77777777" w:rsidR="00F363AE" w:rsidRPr="00C12D90" w:rsidRDefault="00F363AE"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F363AE" w:rsidRPr="00693AB1" w14:paraId="79C17532"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0E484A5" w14:textId="77777777" w:rsidR="00F363AE" w:rsidRDefault="00F363AE"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1737947" w14:textId="1FCCC0D6" w:rsidR="0016151D" w:rsidRPr="00E802D8" w:rsidRDefault="0016151D" w:rsidP="0016151D">
      <w:pPr>
        <w:pStyle w:val="Tablas"/>
        <w:rPr>
          <w:u w:val="single"/>
        </w:rPr>
      </w:pPr>
      <w:bookmarkStart w:id="128" w:name="_Toc73576377"/>
      <w:r>
        <w:t xml:space="preserve">Prueba de aceptación en base a Historia de Usuario </w:t>
      </w:r>
      <w:r w:rsidR="00620166">
        <w:t>4</w:t>
      </w:r>
      <w:bookmarkEnd w:id="128"/>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16151D" w:rsidRPr="00693AB1" w14:paraId="13F3AAD2"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60048BF" w14:textId="0566757D" w:rsidR="0016151D" w:rsidRDefault="0016151D"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20166">
              <w:rPr>
                <w:rFonts w:eastAsia="Times New Roman"/>
                <w:b/>
                <w:szCs w:val="24"/>
              </w:rPr>
              <w:t>4</w:t>
            </w:r>
          </w:p>
        </w:tc>
      </w:tr>
      <w:tr w:rsidR="0016151D" w:rsidRPr="00693AB1" w14:paraId="38F014F6" w14:textId="77777777" w:rsidTr="00156935">
        <w:tc>
          <w:tcPr>
            <w:tcW w:w="2660" w:type="dxa"/>
            <w:tcBorders>
              <w:bottom w:val="single" w:sz="4" w:space="0" w:color="auto"/>
            </w:tcBorders>
          </w:tcPr>
          <w:p w14:paraId="05ECFAA8" w14:textId="77777777" w:rsidR="0016151D" w:rsidRPr="00693AB1" w:rsidRDefault="0016151D"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6F58B3A1" w14:textId="192FFA39" w:rsidR="0016151D" w:rsidRPr="00597F55" w:rsidRDefault="00620166" w:rsidP="00156935">
            <w:pPr>
              <w:spacing w:before="0" w:after="0" w:line="240" w:lineRule="auto"/>
              <w:ind w:firstLine="0"/>
              <w:jc w:val="left"/>
              <w:rPr>
                <w:rFonts w:eastAsia="Times New Roman"/>
                <w:bCs/>
                <w:szCs w:val="24"/>
              </w:rPr>
            </w:pPr>
            <w:r w:rsidRPr="00620166">
              <w:rPr>
                <w:rFonts w:eastAsia="Times New Roman"/>
                <w:bCs/>
                <w:szCs w:val="24"/>
              </w:rPr>
              <w:t>Restringir la cantidad de eventos.</w:t>
            </w:r>
          </w:p>
        </w:tc>
      </w:tr>
      <w:tr w:rsidR="0016151D" w:rsidRPr="00693AB1" w14:paraId="4A836142" w14:textId="77777777" w:rsidTr="00156935">
        <w:tc>
          <w:tcPr>
            <w:tcW w:w="2660" w:type="dxa"/>
            <w:tcBorders>
              <w:bottom w:val="single" w:sz="4" w:space="0" w:color="auto"/>
            </w:tcBorders>
          </w:tcPr>
          <w:p w14:paraId="6D60E360"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8FFDB0D" w14:textId="14068F97" w:rsidR="0016151D" w:rsidRPr="00597F55" w:rsidRDefault="00620166" w:rsidP="00156935">
            <w:pPr>
              <w:spacing w:before="0" w:after="0" w:line="240" w:lineRule="auto"/>
              <w:ind w:firstLine="0"/>
              <w:jc w:val="left"/>
              <w:rPr>
                <w:rFonts w:eastAsia="Times New Roman"/>
                <w:bCs/>
                <w:szCs w:val="24"/>
              </w:rPr>
            </w:pPr>
            <w:r>
              <w:rPr>
                <w:rFonts w:eastAsia="Times New Roman"/>
                <w:bCs/>
                <w:szCs w:val="24"/>
              </w:rPr>
              <w:t>Prueba para verificar cantidad de eventos permitidos.</w:t>
            </w:r>
          </w:p>
        </w:tc>
      </w:tr>
      <w:tr w:rsidR="0016151D" w:rsidRPr="00693AB1" w14:paraId="1C9E54D3" w14:textId="77777777" w:rsidTr="00156935">
        <w:tc>
          <w:tcPr>
            <w:tcW w:w="2660" w:type="dxa"/>
            <w:tcBorders>
              <w:bottom w:val="single" w:sz="4" w:space="0" w:color="auto"/>
            </w:tcBorders>
          </w:tcPr>
          <w:p w14:paraId="2D36EB28"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2EE830A1" w14:textId="77777777" w:rsidR="0016151D" w:rsidRPr="00C12D90" w:rsidRDefault="0016151D"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16151D" w:rsidRPr="00693AB1" w14:paraId="0905050D" w14:textId="77777777" w:rsidTr="00156935">
        <w:tc>
          <w:tcPr>
            <w:tcW w:w="2660" w:type="dxa"/>
            <w:tcBorders>
              <w:bottom w:val="single" w:sz="4" w:space="0" w:color="auto"/>
            </w:tcBorders>
          </w:tcPr>
          <w:p w14:paraId="0128EF4F"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A715636" w14:textId="77777777" w:rsidR="0016151D" w:rsidRDefault="0016151D"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16151D" w:rsidRPr="00693AB1" w14:paraId="7E48BC55" w14:textId="77777777" w:rsidTr="00156935">
        <w:tc>
          <w:tcPr>
            <w:tcW w:w="2660" w:type="dxa"/>
            <w:tcBorders>
              <w:bottom w:val="single" w:sz="4" w:space="0" w:color="auto"/>
            </w:tcBorders>
          </w:tcPr>
          <w:p w14:paraId="209F81E1"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22464EC6" w14:textId="291C3DE6" w:rsidR="0016151D" w:rsidRPr="00C12D90" w:rsidRDefault="00620166" w:rsidP="00156935">
            <w:pPr>
              <w:spacing w:before="0" w:after="0" w:line="240" w:lineRule="auto"/>
              <w:ind w:firstLine="0"/>
              <w:jc w:val="left"/>
              <w:rPr>
                <w:rFonts w:eastAsia="Times New Roman"/>
                <w:bCs/>
                <w:szCs w:val="24"/>
              </w:rPr>
            </w:pPr>
            <w:r w:rsidRPr="00620166">
              <w:rPr>
                <w:rFonts w:eastAsia="Times New Roman"/>
                <w:bCs/>
                <w:szCs w:val="24"/>
              </w:rPr>
              <w:t>Debe estar logeado en el sistema (Enviar Token).</w:t>
            </w:r>
          </w:p>
        </w:tc>
      </w:tr>
      <w:tr w:rsidR="0016151D" w:rsidRPr="00693AB1" w14:paraId="65791390" w14:textId="77777777" w:rsidTr="00156935">
        <w:tc>
          <w:tcPr>
            <w:tcW w:w="2660" w:type="dxa"/>
            <w:tcBorders>
              <w:bottom w:val="single" w:sz="4" w:space="0" w:color="auto"/>
            </w:tcBorders>
          </w:tcPr>
          <w:p w14:paraId="476E0C7E"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0EAC8DA2" w14:textId="77777777" w:rsidR="00620166" w:rsidRPr="00620166" w:rsidRDefault="00620166" w:rsidP="00620166">
            <w:pPr>
              <w:pStyle w:val="Prrafodelista"/>
              <w:numPr>
                <w:ilvl w:val="0"/>
                <w:numId w:val="3"/>
              </w:numPr>
              <w:spacing w:before="0" w:after="0" w:line="240" w:lineRule="auto"/>
              <w:jc w:val="left"/>
              <w:rPr>
                <w:rFonts w:eastAsia="Times New Roman"/>
                <w:bCs/>
                <w:szCs w:val="24"/>
              </w:rPr>
            </w:pPr>
            <w:r w:rsidRPr="00620166">
              <w:rPr>
                <w:rFonts w:eastAsia="Times New Roman"/>
                <w:bCs/>
                <w:szCs w:val="24"/>
              </w:rPr>
              <w:t>Crear servicio para incrementar cantidad de eventos permitidos.</w:t>
            </w:r>
          </w:p>
          <w:p w14:paraId="0CC2361A" w14:textId="77777777" w:rsidR="00620166" w:rsidRPr="00620166" w:rsidRDefault="00620166" w:rsidP="00620166">
            <w:pPr>
              <w:pStyle w:val="Prrafodelista"/>
              <w:numPr>
                <w:ilvl w:val="0"/>
                <w:numId w:val="3"/>
              </w:numPr>
              <w:spacing w:before="0" w:after="0" w:line="240" w:lineRule="auto"/>
              <w:jc w:val="left"/>
              <w:rPr>
                <w:rFonts w:eastAsia="Times New Roman"/>
                <w:bCs/>
                <w:szCs w:val="24"/>
              </w:rPr>
            </w:pPr>
            <w:r w:rsidRPr="00620166">
              <w:rPr>
                <w:rFonts w:eastAsia="Times New Roman"/>
                <w:bCs/>
                <w:szCs w:val="24"/>
              </w:rPr>
              <w:t>Crear seguridades adicionales para el servicio</w:t>
            </w:r>
          </w:p>
          <w:p w14:paraId="11A24A68" w14:textId="5018CB19" w:rsidR="00620166" w:rsidRDefault="00620166" w:rsidP="00620166">
            <w:pPr>
              <w:pStyle w:val="Prrafodelista"/>
              <w:numPr>
                <w:ilvl w:val="0"/>
                <w:numId w:val="3"/>
              </w:numPr>
              <w:spacing w:before="0" w:after="0" w:line="240" w:lineRule="auto"/>
              <w:jc w:val="left"/>
              <w:rPr>
                <w:rFonts w:eastAsia="Times New Roman"/>
                <w:bCs/>
                <w:szCs w:val="24"/>
              </w:rPr>
            </w:pPr>
            <w:r w:rsidRPr="00620166">
              <w:rPr>
                <w:rFonts w:eastAsia="Times New Roman"/>
                <w:bCs/>
                <w:szCs w:val="24"/>
              </w:rPr>
              <w:t>Validar Token para consumir servicio</w:t>
            </w:r>
            <w:r w:rsidR="004353E6">
              <w:rPr>
                <w:rFonts w:eastAsia="Times New Roman"/>
                <w:bCs/>
                <w:szCs w:val="24"/>
              </w:rPr>
              <w:t>.</w:t>
            </w:r>
          </w:p>
          <w:p w14:paraId="3BEBF093" w14:textId="0BA008FE" w:rsidR="0016151D" w:rsidRPr="0016151D" w:rsidRDefault="004353E6" w:rsidP="004353E6">
            <w:pPr>
              <w:pStyle w:val="Prrafodelista"/>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16151D" w:rsidRPr="00693AB1" w14:paraId="6B5AB818" w14:textId="77777777" w:rsidTr="00156935">
        <w:tc>
          <w:tcPr>
            <w:tcW w:w="2660" w:type="dxa"/>
            <w:tcBorders>
              <w:bottom w:val="single" w:sz="4" w:space="0" w:color="auto"/>
            </w:tcBorders>
          </w:tcPr>
          <w:p w14:paraId="70F0652F"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166AF2A" w14:textId="77777777" w:rsidR="0016151D" w:rsidRPr="00C12D90" w:rsidRDefault="0016151D"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16151D" w:rsidRPr="00693AB1" w14:paraId="71A08DA6"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125568C2" w14:textId="77777777" w:rsidR="0016151D" w:rsidRDefault="0016151D"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36D2F1F3" w14:textId="5598D84F" w:rsidR="00B44FE9" w:rsidRDefault="00B44FE9" w:rsidP="00D50117">
      <w:pPr>
        <w:pStyle w:val="Imagenes"/>
        <w:ind w:firstLine="576"/>
        <w:rPr>
          <w:i/>
          <w:iCs/>
          <w:sz w:val="20"/>
          <w:szCs w:val="20"/>
        </w:rPr>
      </w:pPr>
    </w:p>
    <w:p w14:paraId="63AF3127" w14:textId="52FD98EE" w:rsidR="00B44FE9" w:rsidRDefault="00B44FE9" w:rsidP="00D50117">
      <w:pPr>
        <w:pStyle w:val="Imagenes"/>
        <w:ind w:firstLine="576"/>
        <w:rPr>
          <w:i/>
          <w:iCs/>
          <w:sz w:val="20"/>
          <w:szCs w:val="20"/>
        </w:rPr>
      </w:pPr>
    </w:p>
    <w:p w14:paraId="2708877D" w14:textId="065573BF" w:rsidR="0016151D" w:rsidRPr="00E802D8" w:rsidRDefault="0016151D" w:rsidP="0016151D">
      <w:pPr>
        <w:pStyle w:val="Tablas"/>
        <w:rPr>
          <w:u w:val="single"/>
        </w:rPr>
      </w:pPr>
      <w:bookmarkStart w:id="129" w:name="_Toc73576378"/>
      <w:r>
        <w:t xml:space="preserve">Prueba de aceptación en base a Historia de Usuario </w:t>
      </w:r>
      <w:r w:rsidR="00620166">
        <w:t>5</w:t>
      </w:r>
      <w:bookmarkEnd w:id="129"/>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16151D" w:rsidRPr="00693AB1" w14:paraId="4C4D53FD"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0D42874D" w14:textId="78B6D54E" w:rsidR="0016151D" w:rsidRDefault="0016151D"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20166">
              <w:rPr>
                <w:rFonts w:eastAsia="Times New Roman"/>
                <w:b/>
                <w:szCs w:val="24"/>
              </w:rPr>
              <w:t>5</w:t>
            </w:r>
          </w:p>
        </w:tc>
      </w:tr>
      <w:tr w:rsidR="0016151D" w:rsidRPr="00693AB1" w14:paraId="4AFABD12" w14:textId="77777777" w:rsidTr="00156935">
        <w:tc>
          <w:tcPr>
            <w:tcW w:w="2660" w:type="dxa"/>
            <w:tcBorders>
              <w:bottom w:val="single" w:sz="4" w:space="0" w:color="auto"/>
            </w:tcBorders>
          </w:tcPr>
          <w:p w14:paraId="4D9BE188" w14:textId="77777777" w:rsidR="0016151D" w:rsidRPr="00693AB1" w:rsidRDefault="0016151D"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70280954" w14:textId="660E9C92" w:rsidR="0016151D" w:rsidRPr="00597F55" w:rsidRDefault="00E73FD5" w:rsidP="00156935">
            <w:pPr>
              <w:spacing w:before="0" w:after="0" w:line="240" w:lineRule="auto"/>
              <w:ind w:firstLine="0"/>
              <w:jc w:val="left"/>
              <w:rPr>
                <w:rFonts w:eastAsia="Times New Roman"/>
                <w:bCs/>
                <w:szCs w:val="24"/>
              </w:rPr>
            </w:pPr>
            <w:r w:rsidRPr="00E73FD5">
              <w:rPr>
                <w:rFonts w:eastAsia="Times New Roman"/>
                <w:bCs/>
                <w:szCs w:val="24"/>
              </w:rPr>
              <w:t>Permitir consultar mis eventos creados.</w:t>
            </w:r>
          </w:p>
        </w:tc>
      </w:tr>
      <w:tr w:rsidR="0016151D" w:rsidRPr="00693AB1" w14:paraId="1903F70C" w14:textId="77777777" w:rsidTr="00156935">
        <w:tc>
          <w:tcPr>
            <w:tcW w:w="2660" w:type="dxa"/>
            <w:tcBorders>
              <w:bottom w:val="single" w:sz="4" w:space="0" w:color="auto"/>
            </w:tcBorders>
          </w:tcPr>
          <w:p w14:paraId="10344890"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0D07ACE" w14:textId="54765948" w:rsidR="0016151D" w:rsidRPr="00597F55" w:rsidRDefault="0016151D" w:rsidP="00156935">
            <w:pPr>
              <w:spacing w:before="0" w:after="0" w:line="240" w:lineRule="auto"/>
              <w:ind w:firstLine="0"/>
              <w:jc w:val="left"/>
              <w:rPr>
                <w:rFonts w:eastAsia="Times New Roman"/>
                <w:bCs/>
                <w:szCs w:val="24"/>
              </w:rPr>
            </w:pPr>
            <w:r>
              <w:rPr>
                <w:rFonts w:eastAsia="Times New Roman"/>
                <w:bCs/>
                <w:szCs w:val="24"/>
              </w:rPr>
              <w:t xml:space="preserve">Prueba para </w:t>
            </w:r>
            <w:r w:rsidR="00E73FD5">
              <w:rPr>
                <w:rFonts w:eastAsia="Times New Roman"/>
                <w:bCs/>
                <w:szCs w:val="24"/>
              </w:rPr>
              <w:t>validar la consulta los eventos creados por el usuario en contexto.</w:t>
            </w:r>
          </w:p>
        </w:tc>
      </w:tr>
      <w:tr w:rsidR="0016151D" w:rsidRPr="00693AB1" w14:paraId="041583DC" w14:textId="77777777" w:rsidTr="00156935">
        <w:tc>
          <w:tcPr>
            <w:tcW w:w="2660" w:type="dxa"/>
            <w:tcBorders>
              <w:bottom w:val="single" w:sz="4" w:space="0" w:color="auto"/>
            </w:tcBorders>
          </w:tcPr>
          <w:p w14:paraId="48294267"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1E54859" w14:textId="77777777" w:rsidR="0016151D" w:rsidRPr="00C12D90" w:rsidRDefault="0016151D"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16151D" w:rsidRPr="00693AB1" w14:paraId="3315CE74" w14:textId="77777777" w:rsidTr="00156935">
        <w:tc>
          <w:tcPr>
            <w:tcW w:w="2660" w:type="dxa"/>
            <w:tcBorders>
              <w:bottom w:val="single" w:sz="4" w:space="0" w:color="auto"/>
            </w:tcBorders>
          </w:tcPr>
          <w:p w14:paraId="48703669"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3E4296C" w14:textId="77777777" w:rsidR="0016151D" w:rsidRDefault="0016151D"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16151D" w:rsidRPr="00693AB1" w14:paraId="25768468" w14:textId="77777777" w:rsidTr="00156935">
        <w:tc>
          <w:tcPr>
            <w:tcW w:w="2660" w:type="dxa"/>
            <w:tcBorders>
              <w:bottom w:val="single" w:sz="4" w:space="0" w:color="auto"/>
            </w:tcBorders>
          </w:tcPr>
          <w:p w14:paraId="669E1726"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9EAF2EE" w14:textId="29609808" w:rsidR="0016151D" w:rsidRPr="00C12D90" w:rsidRDefault="00F65161"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16151D" w:rsidRPr="00693AB1" w14:paraId="2968E936" w14:textId="77777777" w:rsidTr="00156935">
        <w:tc>
          <w:tcPr>
            <w:tcW w:w="2660" w:type="dxa"/>
            <w:tcBorders>
              <w:bottom w:val="single" w:sz="4" w:space="0" w:color="auto"/>
            </w:tcBorders>
          </w:tcPr>
          <w:p w14:paraId="4EC24B7E"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757DCBA9" w14:textId="77777777" w:rsidR="00E73FD5" w:rsidRPr="00E73FD5" w:rsidRDefault="00E73FD5" w:rsidP="00E73FD5">
            <w:pPr>
              <w:pStyle w:val="Prrafodelista"/>
              <w:numPr>
                <w:ilvl w:val="0"/>
                <w:numId w:val="3"/>
              </w:numPr>
              <w:spacing w:before="0" w:after="0" w:line="240" w:lineRule="auto"/>
              <w:jc w:val="left"/>
              <w:rPr>
                <w:rFonts w:eastAsia="Times New Roman"/>
                <w:bCs/>
                <w:szCs w:val="24"/>
              </w:rPr>
            </w:pPr>
            <w:r w:rsidRPr="00E73FD5">
              <w:rPr>
                <w:rFonts w:eastAsia="Times New Roman"/>
                <w:bCs/>
                <w:szCs w:val="24"/>
              </w:rPr>
              <w:t>La consulta de eventos debe tener un parámetro para poder consultar los eventos creados por el usuario en contexto.</w:t>
            </w:r>
          </w:p>
          <w:p w14:paraId="75FAF872" w14:textId="77777777" w:rsidR="00E73FD5" w:rsidRPr="00E73FD5" w:rsidRDefault="00E73FD5" w:rsidP="00E73FD5">
            <w:pPr>
              <w:pStyle w:val="Prrafodelista"/>
              <w:numPr>
                <w:ilvl w:val="0"/>
                <w:numId w:val="3"/>
              </w:numPr>
              <w:spacing w:before="0" w:after="0" w:line="240" w:lineRule="auto"/>
              <w:jc w:val="left"/>
              <w:rPr>
                <w:rFonts w:eastAsia="Times New Roman"/>
                <w:bCs/>
                <w:szCs w:val="24"/>
              </w:rPr>
            </w:pPr>
            <w:r w:rsidRPr="00E73FD5">
              <w:rPr>
                <w:rFonts w:eastAsia="Times New Roman"/>
                <w:bCs/>
                <w:szCs w:val="24"/>
              </w:rPr>
              <w:t>El evento a consultar no debe estar eliminado.</w:t>
            </w:r>
          </w:p>
          <w:p w14:paraId="3544EA86" w14:textId="77777777" w:rsidR="0016151D" w:rsidRDefault="00E73FD5" w:rsidP="00E73FD5">
            <w:pPr>
              <w:numPr>
                <w:ilvl w:val="0"/>
                <w:numId w:val="3"/>
              </w:numPr>
              <w:spacing w:before="0" w:after="0" w:line="240" w:lineRule="auto"/>
              <w:jc w:val="left"/>
              <w:rPr>
                <w:rFonts w:eastAsia="Times New Roman"/>
                <w:bCs/>
                <w:szCs w:val="24"/>
              </w:rPr>
            </w:pPr>
            <w:r w:rsidRPr="00E73FD5">
              <w:rPr>
                <w:rFonts w:eastAsia="Times New Roman"/>
                <w:bCs/>
                <w:szCs w:val="24"/>
              </w:rPr>
              <w:t>Validar Token para consumir servicio</w:t>
            </w:r>
            <w:r w:rsidR="004353E6">
              <w:rPr>
                <w:rFonts w:eastAsia="Times New Roman"/>
                <w:bCs/>
                <w:szCs w:val="24"/>
              </w:rPr>
              <w:t>.</w:t>
            </w:r>
          </w:p>
          <w:p w14:paraId="73414109" w14:textId="2FE5DBB1" w:rsidR="004353E6" w:rsidRPr="0016151D" w:rsidRDefault="004353E6" w:rsidP="00E73FD5">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16151D" w:rsidRPr="00693AB1" w14:paraId="0C4CF3DC" w14:textId="77777777" w:rsidTr="00156935">
        <w:tc>
          <w:tcPr>
            <w:tcW w:w="2660" w:type="dxa"/>
            <w:tcBorders>
              <w:bottom w:val="single" w:sz="4" w:space="0" w:color="auto"/>
            </w:tcBorders>
          </w:tcPr>
          <w:p w14:paraId="38C788AC" w14:textId="77777777" w:rsidR="0016151D" w:rsidRDefault="0016151D"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9D2EFF8" w14:textId="77777777" w:rsidR="0016151D" w:rsidRPr="00C12D90" w:rsidRDefault="0016151D"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16151D" w:rsidRPr="00693AB1" w14:paraId="06546B53"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F33EE93" w14:textId="77777777" w:rsidR="0016151D" w:rsidRDefault="0016151D"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1E8EA6B" w14:textId="2F75C3BE" w:rsidR="00916051" w:rsidRDefault="00916051" w:rsidP="00D50117">
      <w:pPr>
        <w:pStyle w:val="Imagenes"/>
        <w:ind w:firstLine="576"/>
        <w:rPr>
          <w:i/>
          <w:iCs/>
          <w:sz w:val="20"/>
          <w:szCs w:val="20"/>
        </w:rPr>
      </w:pPr>
    </w:p>
    <w:p w14:paraId="53E324B1" w14:textId="4C037DE1" w:rsidR="00916051" w:rsidRDefault="00916051" w:rsidP="00D50117">
      <w:pPr>
        <w:pStyle w:val="Imagenes"/>
        <w:ind w:firstLine="576"/>
        <w:rPr>
          <w:i/>
          <w:iCs/>
          <w:sz w:val="20"/>
          <w:szCs w:val="20"/>
        </w:rPr>
      </w:pPr>
    </w:p>
    <w:p w14:paraId="66774714" w14:textId="27341823" w:rsidR="00F65161" w:rsidRPr="00E802D8" w:rsidRDefault="00F65161" w:rsidP="00F65161">
      <w:pPr>
        <w:pStyle w:val="Tablas"/>
        <w:rPr>
          <w:u w:val="single"/>
        </w:rPr>
      </w:pPr>
      <w:bookmarkStart w:id="130" w:name="_Toc73576379"/>
      <w:r>
        <w:t>Prueba de aceptación en base a Historia de Usuario 6</w:t>
      </w:r>
      <w:bookmarkEnd w:id="130"/>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F65161" w:rsidRPr="00693AB1" w14:paraId="49DA8649"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08EEBD22" w14:textId="45065337" w:rsidR="00F65161" w:rsidRDefault="00F65161"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Pr>
                <w:rFonts w:eastAsia="Times New Roman"/>
                <w:b/>
                <w:szCs w:val="24"/>
              </w:rPr>
              <w:t>6</w:t>
            </w:r>
          </w:p>
        </w:tc>
      </w:tr>
      <w:tr w:rsidR="00F65161" w:rsidRPr="00693AB1" w14:paraId="2DE822FD" w14:textId="77777777" w:rsidTr="00156935">
        <w:tc>
          <w:tcPr>
            <w:tcW w:w="2660" w:type="dxa"/>
            <w:tcBorders>
              <w:bottom w:val="single" w:sz="4" w:space="0" w:color="auto"/>
            </w:tcBorders>
          </w:tcPr>
          <w:p w14:paraId="5F5E7C8E" w14:textId="77777777" w:rsidR="00F65161" w:rsidRPr="00693AB1" w:rsidRDefault="00F65161"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6DD2BDA" w14:textId="2F9CF4F5" w:rsidR="00F65161" w:rsidRPr="00597F55" w:rsidRDefault="00F65161" w:rsidP="00156935">
            <w:pPr>
              <w:spacing w:before="0" w:after="0" w:line="240" w:lineRule="auto"/>
              <w:ind w:firstLine="0"/>
              <w:jc w:val="left"/>
              <w:rPr>
                <w:rFonts w:eastAsia="Times New Roman"/>
                <w:bCs/>
                <w:szCs w:val="24"/>
              </w:rPr>
            </w:pPr>
            <w:r w:rsidRPr="00F65161">
              <w:rPr>
                <w:rFonts w:eastAsia="Times New Roman"/>
                <w:bCs/>
                <w:szCs w:val="24"/>
              </w:rPr>
              <w:t>Permitir consultar los eventos en los que soy administrador</w:t>
            </w:r>
          </w:p>
        </w:tc>
      </w:tr>
      <w:tr w:rsidR="00F65161" w:rsidRPr="00693AB1" w14:paraId="091B94F1" w14:textId="77777777" w:rsidTr="00156935">
        <w:tc>
          <w:tcPr>
            <w:tcW w:w="2660" w:type="dxa"/>
            <w:tcBorders>
              <w:bottom w:val="single" w:sz="4" w:space="0" w:color="auto"/>
            </w:tcBorders>
          </w:tcPr>
          <w:p w14:paraId="3D9300C1"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B90B278" w14:textId="3019D2FC" w:rsidR="00F65161" w:rsidRPr="00597F55" w:rsidRDefault="00F65161" w:rsidP="00156935">
            <w:pPr>
              <w:spacing w:before="0" w:after="0" w:line="240" w:lineRule="auto"/>
              <w:ind w:firstLine="0"/>
              <w:jc w:val="left"/>
              <w:rPr>
                <w:rFonts w:eastAsia="Times New Roman"/>
                <w:bCs/>
                <w:szCs w:val="24"/>
              </w:rPr>
            </w:pPr>
            <w:r>
              <w:rPr>
                <w:rFonts w:eastAsia="Times New Roman"/>
                <w:bCs/>
                <w:szCs w:val="24"/>
              </w:rPr>
              <w:t>Prueba para validar la consulta los eventos en los que el usuario en contexto es administrador.</w:t>
            </w:r>
          </w:p>
        </w:tc>
      </w:tr>
      <w:tr w:rsidR="00F65161" w:rsidRPr="00693AB1" w14:paraId="6E505AF6" w14:textId="77777777" w:rsidTr="00156935">
        <w:tc>
          <w:tcPr>
            <w:tcW w:w="2660" w:type="dxa"/>
            <w:tcBorders>
              <w:bottom w:val="single" w:sz="4" w:space="0" w:color="auto"/>
            </w:tcBorders>
          </w:tcPr>
          <w:p w14:paraId="022D91E2"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294244A6" w14:textId="77777777" w:rsidR="00F65161" w:rsidRPr="00C12D90" w:rsidRDefault="00F65161"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F65161" w:rsidRPr="00693AB1" w14:paraId="4A6EF2B8" w14:textId="77777777" w:rsidTr="00156935">
        <w:tc>
          <w:tcPr>
            <w:tcW w:w="2660" w:type="dxa"/>
            <w:tcBorders>
              <w:bottom w:val="single" w:sz="4" w:space="0" w:color="auto"/>
            </w:tcBorders>
          </w:tcPr>
          <w:p w14:paraId="1BBE8B3A"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77EFED49" w14:textId="77777777" w:rsidR="00F65161" w:rsidRDefault="00F65161"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F65161" w:rsidRPr="00693AB1" w14:paraId="44E7C5F7" w14:textId="77777777" w:rsidTr="00156935">
        <w:tc>
          <w:tcPr>
            <w:tcW w:w="2660" w:type="dxa"/>
            <w:tcBorders>
              <w:bottom w:val="single" w:sz="4" w:space="0" w:color="auto"/>
            </w:tcBorders>
          </w:tcPr>
          <w:p w14:paraId="1D625796"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60C6C7B1" w14:textId="77777777" w:rsidR="00F65161" w:rsidRPr="00C12D90" w:rsidRDefault="00F65161"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F65161" w:rsidRPr="00693AB1" w14:paraId="7EFD65D6" w14:textId="77777777" w:rsidTr="00156935">
        <w:tc>
          <w:tcPr>
            <w:tcW w:w="2660" w:type="dxa"/>
            <w:tcBorders>
              <w:bottom w:val="single" w:sz="4" w:space="0" w:color="auto"/>
            </w:tcBorders>
          </w:tcPr>
          <w:p w14:paraId="0AA26774"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382AE378" w14:textId="77777777" w:rsidR="00F65161" w:rsidRPr="00F65161" w:rsidRDefault="00F65161" w:rsidP="00F65161">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La consulta de eventos debe tener un parámetro para poder consultar los eventos en los que el usuario del contexto es administrador.</w:t>
            </w:r>
          </w:p>
          <w:p w14:paraId="6065428A" w14:textId="77777777" w:rsidR="00F65161" w:rsidRPr="00F65161" w:rsidRDefault="00F65161" w:rsidP="00F65161">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5D5E9050" w14:textId="77777777" w:rsidR="00F65161" w:rsidRDefault="00F65161" w:rsidP="00F65161">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r w:rsidR="004353E6">
              <w:rPr>
                <w:rFonts w:eastAsia="Times New Roman"/>
                <w:bCs/>
                <w:szCs w:val="24"/>
              </w:rPr>
              <w:t>.</w:t>
            </w:r>
          </w:p>
          <w:p w14:paraId="32BFB131" w14:textId="0FD325A2" w:rsidR="004353E6" w:rsidRPr="0016151D" w:rsidRDefault="004353E6" w:rsidP="00F65161">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F65161" w:rsidRPr="00693AB1" w14:paraId="2994018F" w14:textId="77777777" w:rsidTr="00156935">
        <w:tc>
          <w:tcPr>
            <w:tcW w:w="2660" w:type="dxa"/>
            <w:tcBorders>
              <w:bottom w:val="single" w:sz="4" w:space="0" w:color="auto"/>
            </w:tcBorders>
          </w:tcPr>
          <w:p w14:paraId="5A38B60E"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CAD25E8" w14:textId="77777777" w:rsidR="00F65161" w:rsidRPr="00C12D90" w:rsidRDefault="00F65161"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F65161" w:rsidRPr="00693AB1" w14:paraId="35967101"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E0CA158" w14:textId="77777777" w:rsidR="00F65161" w:rsidRDefault="00F65161"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677A0A81" w14:textId="77777777" w:rsidR="00F65161" w:rsidRDefault="00F65161" w:rsidP="00F65161">
      <w:pPr>
        <w:pStyle w:val="Imagenes"/>
        <w:ind w:firstLine="576"/>
        <w:rPr>
          <w:i/>
          <w:iCs/>
          <w:sz w:val="20"/>
          <w:szCs w:val="20"/>
        </w:rPr>
      </w:pPr>
    </w:p>
    <w:p w14:paraId="2DE0E5F4" w14:textId="5EFC1EC2" w:rsidR="00F65161" w:rsidRPr="00E802D8" w:rsidRDefault="00F65161" w:rsidP="00F65161">
      <w:pPr>
        <w:pStyle w:val="Tablas"/>
        <w:rPr>
          <w:u w:val="single"/>
        </w:rPr>
      </w:pPr>
      <w:bookmarkStart w:id="131" w:name="_Toc73576380"/>
      <w:r>
        <w:t>Prueba de aceptación en base a Historia de Usuario 7</w:t>
      </w:r>
      <w:bookmarkEnd w:id="131"/>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F65161" w:rsidRPr="00693AB1" w14:paraId="394BA830"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7E28D18" w14:textId="4E7D30AB" w:rsidR="00F65161" w:rsidRDefault="00F65161"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Pr>
                <w:rFonts w:eastAsia="Times New Roman"/>
                <w:b/>
                <w:szCs w:val="24"/>
              </w:rPr>
              <w:t>7</w:t>
            </w:r>
          </w:p>
        </w:tc>
      </w:tr>
      <w:tr w:rsidR="00F65161" w:rsidRPr="00693AB1" w14:paraId="19223445" w14:textId="77777777" w:rsidTr="00156935">
        <w:tc>
          <w:tcPr>
            <w:tcW w:w="2660" w:type="dxa"/>
            <w:tcBorders>
              <w:bottom w:val="single" w:sz="4" w:space="0" w:color="auto"/>
            </w:tcBorders>
          </w:tcPr>
          <w:p w14:paraId="26800471" w14:textId="77777777" w:rsidR="00F65161" w:rsidRPr="00693AB1" w:rsidRDefault="00F65161"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8373613" w14:textId="4E7620AD" w:rsidR="00F65161" w:rsidRPr="00597F55" w:rsidRDefault="00F65161" w:rsidP="00156935">
            <w:pPr>
              <w:spacing w:before="0" w:after="0" w:line="240" w:lineRule="auto"/>
              <w:ind w:firstLine="0"/>
              <w:jc w:val="left"/>
              <w:rPr>
                <w:rFonts w:eastAsia="Times New Roman"/>
                <w:bCs/>
                <w:szCs w:val="24"/>
              </w:rPr>
            </w:pPr>
            <w:r w:rsidRPr="00F65161">
              <w:rPr>
                <w:rFonts w:eastAsia="Times New Roman"/>
                <w:bCs/>
                <w:szCs w:val="24"/>
              </w:rPr>
              <w:t>Permitir consultar eventos en los que participo, con y sin votos</w:t>
            </w:r>
          </w:p>
        </w:tc>
      </w:tr>
      <w:tr w:rsidR="00F65161" w:rsidRPr="00693AB1" w14:paraId="32403243" w14:textId="77777777" w:rsidTr="00156935">
        <w:tc>
          <w:tcPr>
            <w:tcW w:w="2660" w:type="dxa"/>
            <w:tcBorders>
              <w:bottom w:val="single" w:sz="4" w:space="0" w:color="auto"/>
            </w:tcBorders>
          </w:tcPr>
          <w:p w14:paraId="503C0BD7"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2A9F099A" w14:textId="461CDBDD" w:rsidR="00F65161" w:rsidRPr="00597F55" w:rsidRDefault="00F65161" w:rsidP="00156935">
            <w:pPr>
              <w:spacing w:before="0" w:after="0" w:line="240" w:lineRule="auto"/>
              <w:ind w:firstLine="0"/>
              <w:jc w:val="left"/>
              <w:rPr>
                <w:rFonts w:eastAsia="Times New Roman"/>
                <w:bCs/>
                <w:szCs w:val="24"/>
              </w:rPr>
            </w:pPr>
            <w:r>
              <w:rPr>
                <w:rFonts w:eastAsia="Times New Roman"/>
                <w:bCs/>
                <w:szCs w:val="24"/>
              </w:rPr>
              <w:t>Prueba para validar la consulta los eventos en los que el usuario en contexto tiene registro de participaciones.</w:t>
            </w:r>
          </w:p>
        </w:tc>
      </w:tr>
      <w:tr w:rsidR="00F65161" w:rsidRPr="00693AB1" w14:paraId="29B0101C" w14:textId="77777777" w:rsidTr="00156935">
        <w:tc>
          <w:tcPr>
            <w:tcW w:w="2660" w:type="dxa"/>
            <w:tcBorders>
              <w:bottom w:val="single" w:sz="4" w:space="0" w:color="auto"/>
            </w:tcBorders>
          </w:tcPr>
          <w:p w14:paraId="63D4FB98"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CC4EC74" w14:textId="77777777" w:rsidR="00F65161" w:rsidRPr="00C12D90" w:rsidRDefault="00F65161"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F65161" w:rsidRPr="00693AB1" w14:paraId="5C7D76AF" w14:textId="77777777" w:rsidTr="00156935">
        <w:tc>
          <w:tcPr>
            <w:tcW w:w="2660" w:type="dxa"/>
            <w:tcBorders>
              <w:bottom w:val="single" w:sz="4" w:space="0" w:color="auto"/>
            </w:tcBorders>
          </w:tcPr>
          <w:p w14:paraId="6266C049"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AEBA09D" w14:textId="77777777" w:rsidR="00F65161" w:rsidRDefault="00F65161"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F65161" w:rsidRPr="00693AB1" w14:paraId="29652467" w14:textId="77777777" w:rsidTr="00156935">
        <w:tc>
          <w:tcPr>
            <w:tcW w:w="2660" w:type="dxa"/>
            <w:tcBorders>
              <w:bottom w:val="single" w:sz="4" w:space="0" w:color="auto"/>
            </w:tcBorders>
          </w:tcPr>
          <w:p w14:paraId="543EF4A2"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0E3BDB9F" w14:textId="77777777" w:rsidR="00F65161" w:rsidRPr="00C12D90" w:rsidRDefault="00F65161"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F65161" w:rsidRPr="00693AB1" w14:paraId="7A3BBCCB" w14:textId="77777777" w:rsidTr="00156935">
        <w:tc>
          <w:tcPr>
            <w:tcW w:w="2660" w:type="dxa"/>
            <w:tcBorders>
              <w:bottom w:val="single" w:sz="4" w:space="0" w:color="auto"/>
            </w:tcBorders>
          </w:tcPr>
          <w:p w14:paraId="28323B64"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E67B9D0" w14:textId="77777777" w:rsidR="00F65161" w:rsidRPr="00F65161" w:rsidRDefault="00F65161" w:rsidP="00F65161">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Verificar que el evento al que se encuentra asignado esté en estado activo.</w:t>
            </w:r>
          </w:p>
          <w:p w14:paraId="0C5034DC" w14:textId="77777777" w:rsidR="00F65161" w:rsidRPr="00F65161" w:rsidRDefault="00F65161" w:rsidP="00F65161">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03E552B2" w14:textId="77777777" w:rsidR="00F65161" w:rsidRDefault="00F65161" w:rsidP="00F65161">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r w:rsidR="004353E6">
              <w:rPr>
                <w:rFonts w:eastAsia="Times New Roman"/>
                <w:bCs/>
                <w:szCs w:val="24"/>
              </w:rPr>
              <w:t>.</w:t>
            </w:r>
          </w:p>
          <w:p w14:paraId="1AAD023E" w14:textId="0FA224F9" w:rsidR="004353E6" w:rsidRPr="0016151D" w:rsidRDefault="004353E6" w:rsidP="00F65161">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F65161" w:rsidRPr="00693AB1" w14:paraId="5C31A051" w14:textId="77777777" w:rsidTr="00156935">
        <w:tc>
          <w:tcPr>
            <w:tcW w:w="2660" w:type="dxa"/>
            <w:tcBorders>
              <w:bottom w:val="single" w:sz="4" w:space="0" w:color="auto"/>
            </w:tcBorders>
          </w:tcPr>
          <w:p w14:paraId="60C6A165" w14:textId="77777777" w:rsidR="00F65161" w:rsidRDefault="00F65161"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3F2A7E07" w14:textId="77777777" w:rsidR="00F65161" w:rsidRPr="00C12D90" w:rsidRDefault="00F65161"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F65161" w:rsidRPr="00693AB1" w14:paraId="11EEA76D"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6E03218" w14:textId="77777777" w:rsidR="00F65161" w:rsidRDefault="00F65161"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B99B8DF" w14:textId="77777777" w:rsidR="00F65161" w:rsidRDefault="00F65161" w:rsidP="00F65161">
      <w:pPr>
        <w:pStyle w:val="Imagenes"/>
        <w:ind w:firstLine="576"/>
        <w:rPr>
          <w:i/>
          <w:iCs/>
          <w:sz w:val="20"/>
          <w:szCs w:val="20"/>
        </w:rPr>
      </w:pPr>
    </w:p>
    <w:p w14:paraId="5DACDD5F" w14:textId="59E6FEBC" w:rsidR="00231140" w:rsidRPr="00E802D8" w:rsidRDefault="00231140" w:rsidP="00231140">
      <w:pPr>
        <w:pStyle w:val="Tablas"/>
        <w:rPr>
          <w:u w:val="single"/>
        </w:rPr>
      </w:pPr>
      <w:bookmarkStart w:id="132" w:name="_Toc73576381"/>
      <w:r>
        <w:t>Prueba de aceptación en base a Historia de Usuario 8</w:t>
      </w:r>
      <w:bookmarkEnd w:id="132"/>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0CC39B92"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BB57E85" w14:textId="79063955"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8</w:t>
            </w:r>
          </w:p>
        </w:tc>
      </w:tr>
      <w:tr w:rsidR="00231140" w:rsidRPr="00693AB1" w14:paraId="366256AD" w14:textId="77777777" w:rsidTr="00156935">
        <w:tc>
          <w:tcPr>
            <w:tcW w:w="2660" w:type="dxa"/>
            <w:tcBorders>
              <w:bottom w:val="single" w:sz="4" w:space="0" w:color="auto"/>
            </w:tcBorders>
          </w:tcPr>
          <w:p w14:paraId="4733EF0E"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2E66BCB6" w14:textId="32D1EA89" w:rsidR="00231140" w:rsidRPr="00597F55" w:rsidRDefault="001F6499" w:rsidP="00156935">
            <w:pPr>
              <w:spacing w:before="0" w:after="0" w:line="240" w:lineRule="auto"/>
              <w:ind w:firstLine="0"/>
              <w:jc w:val="left"/>
              <w:rPr>
                <w:rFonts w:eastAsia="Times New Roman"/>
                <w:bCs/>
                <w:szCs w:val="24"/>
              </w:rPr>
            </w:pPr>
            <w:r w:rsidRPr="001F6499">
              <w:rPr>
                <w:rFonts w:eastAsia="Times New Roman"/>
                <w:bCs/>
                <w:szCs w:val="24"/>
              </w:rPr>
              <w:t>Permitir consultar eventos en los que soy candidato</w:t>
            </w:r>
          </w:p>
        </w:tc>
      </w:tr>
      <w:tr w:rsidR="00231140" w:rsidRPr="00693AB1" w14:paraId="18B6C5E1" w14:textId="77777777" w:rsidTr="00156935">
        <w:tc>
          <w:tcPr>
            <w:tcW w:w="2660" w:type="dxa"/>
            <w:tcBorders>
              <w:bottom w:val="single" w:sz="4" w:space="0" w:color="auto"/>
            </w:tcBorders>
          </w:tcPr>
          <w:p w14:paraId="75A40C6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17CB84A" w14:textId="6872D76C" w:rsidR="00231140" w:rsidRPr="001F6499"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la consulta los eventos en los que el usuario en contexto tiene registro de </w:t>
            </w:r>
            <w:r w:rsidR="001F6499">
              <w:rPr>
                <w:rFonts w:eastAsia="Times New Roman"/>
                <w:bCs/>
                <w:szCs w:val="24"/>
              </w:rPr>
              <w:t>como candidato</w:t>
            </w:r>
          </w:p>
        </w:tc>
      </w:tr>
      <w:tr w:rsidR="00231140" w:rsidRPr="00693AB1" w14:paraId="3DB6C782" w14:textId="77777777" w:rsidTr="00156935">
        <w:tc>
          <w:tcPr>
            <w:tcW w:w="2660" w:type="dxa"/>
            <w:tcBorders>
              <w:bottom w:val="single" w:sz="4" w:space="0" w:color="auto"/>
            </w:tcBorders>
          </w:tcPr>
          <w:p w14:paraId="36D1F7C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01C0349"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07CB6C72" w14:textId="77777777" w:rsidTr="00156935">
        <w:tc>
          <w:tcPr>
            <w:tcW w:w="2660" w:type="dxa"/>
            <w:tcBorders>
              <w:bottom w:val="single" w:sz="4" w:space="0" w:color="auto"/>
            </w:tcBorders>
          </w:tcPr>
          <w:p w14:paraId="2810A4B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218BB5D5"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F9ED4F1" w14:textId="77777777" w:rsidTr="00156935">
        <w:tc>
          <w:tcPr>
            <w:tcW w:w="2660" w:type="dxa"/>
            <w:tcBorders>
              <w:bottom w:val="single" w:sz="4" w:space="0" w:color="auto"/>
            </w:tcBorders>
          </w:tcPr>
          <w:p w14:paraId="220C108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3E1FC74"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42ECA331" w14:textId="77777777" w:rsidTr="00156935">
        <w:tc>
          <w:tcPr>
            <w:tcW w:w="2660" w:type="dxa"/>
            <w:tcBorders>
              <w:bottom w:val="single" w:sz="4" w:space="0" w:color="auto"/>
            </w:tcBorders>
          </w:tcPr>
          <w:p w14:paraId="1B5C037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0D8FB50"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Verificar que el evento al que se encuentra asignado esté en estado activo.</w:t>
            </w:r>
          </w:p>
          <w:p w14:paraId="6F2DD6D8"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El evento a consultar no debe estar eliminado.</w:t>
            </w:r>
          </w:p>
          <w:p w14:paraId="2539E203" w14:textId="77777777" w:rsidR="00231140" w:rsidRDefault="001F6499" w:rsidP="001F6499">
            <w:pPr>
              <w:numPr>
                <w:ilvl w:val="0"/>
                <w:numId w:val="3"/>
              </w:numPr>
              <w:spacing w:before="0" w:after="0" w:line="240" w:lineRule="auto"/>
              <w:jc w:val="left"/>
              <w:rPr>
                <w:rFonts w:eastAsia="Times New Roman"/>
                <w:bCs/>
                <w:szCs w:val="24"/>
              </w:rPr>
            </w:pPr>
            <w:r w:rsidRPr="001F6499">
              <w:rPr>
                <w:rFonts w:eastAsia="Times New Roman"/>
                <w:bCs/>
                <w:szCs w:val="24"/>
              </w:rPr>
              <w:t>Validar Token para consumir servicio</w:t>
            </w:r>
            <w:r w:rsidR="004353E6">
              <w:rPr>
                <w:rFonts w:eastAsia="Times New Roman"/>
                <w:bCs/>
                <w:szCs w:val="24"/>
              </w:rPr>
              <w:t>.</w:t>
            </w:r>
          </w:p>
          <w:p w14:paraId="02FD1A75" w14:textId="38A062A9" w:rsidR="004353E6" w:rsidRPr="0016151D" w:rsidRDefault="004353E6" w:rsidP="001F6499">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231140" w:rsidRPr="00693AB1" w14:paraId="5F1F1499" w14:textId="77777777" w:rsidTr="00156935">
        <w:tc>
          <w:tcPr>
            <w:tcW w:w="2660" w:type="dxa"/>
            <w:tcBorders>
              <w:bottom w:val="single" w:sz="4" w:space="0" w:color="auto"/>
            </w:tcBorders>
          </w:tcPr>
          <w:p w14:paraId="0B3D5A7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BC4FCB2"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58D5E619"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46662CEA"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2356064D" w14:textId="20E925CD" w:rsidR="00F65161" w:rsidRDefault="00F65161" w:rsidP="00F65161">
      <w:pPr>
        <w:pStyle w:val="Imagenes"/>
        <w:ind w:firstLine="576"/>
        <w:rPr>
          <w:i/>
          <w:iCs/>
          <w:sz w:val="20"/>
          <w:szCs w:val="20"/>
        </w:rPr>
      </w:pPr>
    </w:p>
    <w:p w14:paraId="5D696AE9" w14:textId="338F7791" w:rsidR="00231140" w:rsidRPr="00E802D8" w:rsidRDefault="00231140" w:rsidP="00231140">
      <w:pPr>
        <w:pStyle w:val="Tablas"/>
        <w:rPr>
          <w:u w:val="single"/>
        </w:rPr>
      </w:pPr>
      <w:bookmarkStart w:id="133" w:name="_Toc73576382"/>
      <w:r>
        <w:t>Prueba de aceptación en base a Historia de Usuario 9</w:t>
      </w:r>
      <w:bookmarkEnd w:id="133"/>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52E2BCDE"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3741C4" w14:textId="68391AED"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9</w:t>
            </w:r>
          </w:p>
        </w:tc>
      </w:tr>
      <w:tr w:rsidR="00231140" w:rsidRPr="00693AB1" w14:paraId="46BBBDAF" w14:textId="77777777" w:rsidTr="00156935">
        <w:tc>
          <w:tcPr>
            <w:tcW w:w="2660" w:type="dxa"/>
            <w:tcBorders>
              <w:bottom w:val="single" w:sz="4" w:space="0" w:color="auto"/>
            </w:tcBorders>
          </w:tcPr>
          <w:p w14:paraId="5F74611F"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EBEBF40" w14:textId="0AA82ED7" w:rsidR="00231140" w:rsidRPr="00597F55" w:rsidRDefault="001F6499" w:rsidP="00156935">
            <w:pPr>
              <w:spacing w:before="0" w:after="0" w:line="240" w:lineRule="auto"/>
              <w:ind w:firstLine="0"/>
              <w:jc w:val="left"/>
              <w:rPr>
                <w:rFonts w:eastAsia="Times New Roman"/>
                <w:bCs/>
                <w:szCs w:val="24"/>
              </w:rPr>
            </w:pPr>
            <w:r w:rsidRPr="001F6499">
              <w:rPr>
                <w:rFonts w:eastAsia="Times New Roman"/>
                <w:bCs/>
                <w:szCs w:val="24"/>
              </w:rPr>
              <w:t>Permitir Consultar Evento Específico con Detalle.</w:t>
            </w:r>
          </w:p>
        </w:tc>
      </w:tr>
      <w:tr w:rsidR="00231140" w:rsidRPr="00693AB1" w14:paraId="7E5DAB6B" w14:textId="77777777" w:rsidTr="00156935">
        <w:tc>
          <w:tcPr>
            <w:tcW w:w="2660" w:type="dxa"/>
            <w:tcBorders>
              <w:bottom w:val="single" w:sz="4" w:space="0" w:color="auto"/>
            </w:tcBorders>
          </w:tcPr>
          <w:p w14:paraId="2B68CEB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6ECE609F" w14:textId="5F8449AE" w:rsidR="00231140" w:rsidRPr="001F6499" w:rsidRDefault="00231140" w:rsidP="00156935">
            <w:pPr>
              <w:spacing w:before="0" w:after="0" w:line="240" w:lineRule="auto"/>
              <w:ind w:firstLine="0"/>
              <w:jc w:val="left"/>
              <w:rPr>
                <w:rFonts w:eastAsia="Times New Roman"/>
                <w:bCs/>
                <w:szCs w:val="24"/>
                <w:u w:val="single"/>
              </w:rPr>
            </w:pPr>
            <w:r>
              <w:rPr>
                <w:rFonts w:eastAsia="Times New Roman"/>
                <w:bCs/>
                <w:szCs w:val="24"/>
              </w:rPr>
              <w:t>Prueba para validar la consulta</w:t>
            </w:r>
            <w:r w:rsidR="001F6499">
              <w:rPr>
                <w:rFonts w:eastAsia="Times New Roman"/>
                <w:bCs/>
                <w:szCs w:val="24"/>
              </w:rPr>
              <w:t>r un evento específico mediante un Id y devolver el detalle del evento.</w:t>
            </w:r>
          </w:p>
        </w:tc>
      </w:tr>
      <w:tr w:rsidR="00231140" w:rsidRPr="00693AB1" w14:paraId="617D4A12" w14:textId="77777777" w:rsidTr="00156935">
        <w:tc>
          <w:tcPr>
            <w:tcW w:w="2660" w:type="dxa"/>
            <w:tcBorders>
              <w:bottom w:val="single" w:sz="4" w:space="0" w:color="auto"/>
            </w:tcBorders>
          </w:tcPr>
          <w:p w14:paraId="6A862B3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834ED38"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84ED408" w14:textId="77777777" w:rsidTr="00156935">
        <w:tc>
          <w:tcPr>
            <w:tcW w:w="2660" w:type="dxa"/>
            <w:tcBorders>
              <w:bottom w:val="single" w:sz="4" w:space="0" w:color="auto"/>
            </w:tcBorders>
          </w:tcPr>
          <w:p w14:paraId="1E8F6E6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7F8A50E8"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126BAA92" w14:textId="77777777" w:rsidTr="00156935">
        <w:tc>
          <w:tcPr>
            <w:tcW w:w="2660" w:type="dxa"/>
            <w:tcBorders>
              <w:bottom w:val="single" w:sz="4" w:space="0" w:color="auto"/>
            </w:tcBorders>
          </w:tcPr>
          <w:p w14:paraId="03292B9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D7952D5"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24DC56FC" w14:textId="77777777" w:rsidTr="00156935">
        <w:tc>
          <w:tcPr>
            <w:tcW w:w="2660" w:type="dxa"/>
            <w:tcBorders>
              <w:bottom w:val="single" w:sz="4" w:space="0" w:color="auto"/>
            </w:tcBorders>
          </w:tcPr>
          <w:p w14:paraId="477B70D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5960050"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En la consulta de evento habilitar un parámetro para consultar por el Id.</w:t>
            </w:r>
          </w:p>
          <w:p w14:paraId="3696C8D1"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El evento a consultar no debe estar eliminado.</w:t>
            </w:r>
          </w:p>
          <w:p w14:paraId="4D80968E" w14:textId="77777777" w:rsidR="00231140" w:rsidRDefault="001F6499" w:rsidP="001F6499">
            <w:pPr>
              <w:numPr>
                <w:ilvl w:val="0"/>
                <w:numId w:val="3"/>
              </w:numPr>
              <w:spacing w:before="0" w:after="0" w:line="240" w:lineRule="auto"/>
              <w:jc w:val="left"/>
              <w:rPr>
                <w:rFonts w:eastAsia="Times New Roman"/>
                <w:bCs/>
                <w:szCs w:val="24"/>
              </w:rPr>
            </w:pPr>
            <w:r w:rsidRPr="001F6499">
              <w:rPr>
                <w:rFonts w:eastAsia="Times New Roman"/>
                <w:bCs/>
                <w:szCs w:val="24"/>
              </w:rPr>
              <w:t>Validar Token para consumir servicio</w:t>
            </w:r>
          </w:p>
          <w:p w14:paraId="1B9B035A" w14:textId="175A22E3" w:rsidR="004353E6" w:rsidRPr="0016151D" w:rsidRDefault="004353E6" w:rsidP="001F6499">
            <w:pPr>
              <w:numPr>
                <w:ilvl w:val="0"/>
                <w:numId w:val="3"/>
              </w:numPr>
              <w:spacing w:before="0" w:after="0" w:line="240" w:lineRule="auto"/>
              <w:jc w:val="left"/>
              <w:rPr>
                <w:rFonts w:eastAsia="Times New Roman"/>
                <w:bCs/>
                <w:szCs w:val="24"/>
              </w:rPr>
            </w:pPr>
            <w:r>
              <w:rPr>
                <w:rFonts w:eastAsia="Times New Roman"/>
                <w:bCs/>
                <w:szCs w:val="24"/>
              </w:rPr>
              <w:t xml:space="preserve">Validar Mensaje </w:t>
            </w:r>
            <w:r>
              <w:rPr>
                <w:rFonts w:eastAsia="Times New Roman"/>
                <w:bCs/>
                <w:szCs w:val="24"/>
              </w:rPr>
              <w:t>d</w:t>
            </w:r>
            <w:r>
              <w:rPr>
                <w:rFonts w:eastAsia="Times New Roman"/>
                <w:bCs/>
                <w:szCs w:val="24"/>
              </w:rPr>
              <w:t>e error</w:t>
            </w:r>
            <w:r>
              <w:rPr>
                <w:rFonts w:eastAsia="Times New Roman"/>
                <w:bCs/>
                <w:szCs w:val="24"/>
              </w:rPr>
              <w:t xml:space="preserve"> descriptivo</w:t>
            </w:r>
            <w:r>
              <w:rPr>
                <w:rFonts w:eastAsia="Times New Roman"/>
                <w:bCs/>
                <w:szCs w:val="24"/>
              </w:rPr>
              <w:t xml:space="preserve"> en caso de falla.</w:t>
            </w:r>
          </w:p>
        </w:tc>
      </w:tr>
      <w:tr w:rsidR="00231140" w:rsidRPr="00693AB1" w14:paraId="173F1A3F" w14:textId="77777777" w:rsidTr="00156935">
        <w:tc>
          <w:tcPr>
            <w:tcW w:w="2660" w:type="dxa"/>
            <w:tcBorders>
              <w:bottom w:val="single" w:sz="4" w:space="0" w:color="auto"/>
            </w:tcBorders>
          </w:tcPr>
          <w:p w14:paraId="3401B95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131315A"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79BF4DFF"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6ADEA07A"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42EAB2C" w14:textId="77777777" w:rsidR="00231140" w:rsidRDefault="00231140" w:rsidP="00F65161">
      <w:pPr>
        <w:pStyle w:val="Imagenes"/>
        <w:ind w:firstLine="576"/>
        <w:rPr>
          <w:i/>
          <w:iCs/>
          <w:sz w:val="20"/>
          <w:szCs w:val="20"/>
        </w:rPr>
      </w:pPr>
    </w:p>
    <w:p w14:paraId="363C6FCC" w14:textId="77777777" w:rsidR="00F65161" w:rsidRDefault="00F65161" w:rsidP="00F65161">
      <w:pPr>
        <w:pStyle w:val="Imagenes"/>
        <w:ind w:firstLine="576"/>
        <w:rPr>
          <w:i/>
          <w:iCs/>
          <w:sz w:val="20"/>
          <w:szCs w:val="20"/>
        </w:rPr>
      </w:pPr>
    </w:p>
    <w:p w14:paraId="4799A4F3" w14:textId="77777777" w:rsidR="00F65161" w:rsidRDefault="00F65161" w:rsidP="00F65161">
      <w:pPr>
        <w:pStyle w:val="Imagenes"/>
        <w:ind w:firstLine="576"/>
        <w:rPr>
          <w:i/>
          <w:iCs/>
          <w:sz w:val="20"/>
          <w:szCs w:val="20"/>
        </w:rPr>
      </w:pPr>
    </w:p>
    <w:p w14:paraId="4C61C088" w14:textId="1F27B6BD" w:rsidR="00231140" w:rsidRPr="00E802D8" w:rsidRDefault="00231140" w:rsidP="00231140">
      <w:pPr>
        <w:pStyle w:val="Tablas"/>
        <w:rPr>
          <w:u w:val="single"/>
        </w:rPr>
      </w:pPr>
      <w:bookmarkStart w:id="134" w:name="_Toc73576383"/>
      <w:r>
        <w:t xml:space="preserve">Prueba de aceptación en base a Historia de Usuario </w:t>
      </w:r>
      <w:r w:rsidR="00632B1D">
        <w:t>10</w:t>
      </w:r>
      <w:bookmarkEnd w:id="134"/>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4836B3E3"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5D23F9E5" w14:textId="1C0615A4"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0</w:t>
            </w:r>
          </w:p>
        </w:tc>
      </w:tr>
      <w:tr w:rsidR="00231140" w:rsidRPr="00693AB1" w14:paraId="1CDBA1A4" w14:textId="77777777" w:rsidTr="00156935">
        <w:tc>
          <w:tcPr>
            <w:tcW w:w="2660" w:type="dxa"/>
            <w:tcBorders>
              <w:bottom w:val="single" w:sz="4" w:space="0" w:color="auto"/>
            </w:tcBorders>
          </w:tcPr>
          <w:p w14:paraId="759FE24E"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1B9B82F" w14:textId="75D1C420" w:rsidR="00231140" w:rsidRPr="00597F55" w:rsidRDefault="001F6499" w:rsidP="00156935">
            <w:pPr>
              <w:spacing w:before="0" w:after="0" w:line="240" w:lineRule="auto"/>
              <w:ind w:firstLine="0"/>
              <w:jc w:val="left"/>
              <w:rPr>
                <w:rFonts w:eastAsia="Times New Roman"/>
                <w:bCs/>
                <w:szCs w:val="24"/>
              </w:rPr>
            </w:pPr>
            <w:r w:rsidRPr="001F6499">
              <w:rPr>
                <w:rFonts w:eastAsia="Times New Roman"/>
                <w:bCs/>
                <w:szCs w:val="24"/>
              </w:rPr>
              <w:t>Permite consultar la lista de eventos existentes con filtros.</w:t>
            </w:r>
          </w:p>
        </w:tc>
      </w:tr>
      <w:tr w:rsidR="00231140" w:rsidRPr="00693AB1" w14:paraId="0E6AB25E" w14:textId="77777777" w:rsidTr="00156935">
        <w:tc>
          <w:tcPr>
            <w:tcW w:w="2660" w:type="dxa"/>
            <w:tcBorders>
              <w:bottom w:val="single" w:sz="4" w:space="0" w:color="auto"/>
            </w:tcBorders>
          </w:tcPr>
          <w:p w14:paraId="30D4DDC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714C1265" w14:textId="3499926F"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la consulta los eventos </w:t>
            </w:r>
            <w:r w:rsidR="001F6499">
              <w:rPr>
                <w:rFonts w:eastAsia="Times New Roman"/>
                <w:bCs/>
                <w:szCs w:val="24"/>
              </w:rPr>
              <w:t>mediante filtros y parámetros</w:t>
            </w:r>
          </w:p>
        </w:tc>
      </w:tr>
      <w:tr w:rsidR="00231140" w:rsidRPr="00693AB1" w14:paraId="22D762E0" w14:textId="77777777" w:rsidTr="00156935">
        <w:tc>
          <w:tcPr>
            <w:tcW w:w="2660" w:type="dxa"/>
            <w:tcBorders>
              <w:bottom w:val="single" w:sz="4" w:space="0" w:color="auto"/>
            </w:tcBorders>
          </w:tcPr>
          <w:p w14:paraId="2E49756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32A8FB1"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289BC5E3" w14:textId="77777777" w:rsidTr="00156935">
        <w:tc>
          <w:tcPr>
            <w:tcW w:w="2660" w:type="dxa"/>
            <w:tcBorders>
              <w:bottom w:val="single" w:sz="4" w:space="0" w:color="auto"/>
            </w:tcBorders>
          </w:tcPr>
          <w:p w14:paraId="3BF9029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AE5452D"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5F210732" w14:textId="77777777" w:rsidTr="00156935">
        <w:tc>
          <w:tcPr>
            <w:tcW w:w="2660" w:type="dxa"/>
            <w:tcBorders>
              <w:bottom w:val="single" w:sz="4" w:space="0" w:color="auto"/>
            </w:tcBorders>
          </w:tcPr>
          <w:p w14:paraId="7B03569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A1D3FAF"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635C782E" w14:textId="77777777" w:rsidTr="00156935">
        <w:tc>
          <w:tcPr>
            <w:tcW w:w="2660" w:type="dxa"/>
            <w:tcBorders>
              <w:bottom w:val="single" w:sz="4" w:space="0" w:color="auto"/>
            </w:tcBorders>
          </w:tcPr>
          <w:p w14:paraId="111DF53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369BFBDA"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En la consulta de eventos habilitar un parámetro para varios tipos de filtro en la consulta.</w:t>
            </w:r>
          </w:p>
          <w:p w14:paraId="1919B95B" w14:textId="77777777" w:rsidR="001F6499" w:rsidRPr="001F6499" w:rsidRDefault="001F6499" w:rsidP="001F6499">
            <w:pPr>
              <w:pStyle w:val="Prrafodelista"/>
              <w:numPr>
                <w:ilvl w:val="0"/>
                <w:numId w:val="3"/>
              </w:numPr>
              <w:spacing w:before="0" w:after="0" w:line="240" w:lineRule="auto"/>
              <w:jc w:val="left"/>
              <w:rPr>
                <w:rFonts w:eastAsia="Times New Roman"/>
                <w:bCs/>
                <w:szCs w:val="24"/>
              </w:rPr>
            </w:pPr>
            <w:r w:rsidRPr="001F6499">
              <w:rPr>
                <w:rFonts w:eastAsia="Times New Roman"/>
                <w:bCs/>
                <w:szCs w:val="24"/>
              </w:rPr>
              <w:t>El evento a consultar no debe estar eliminado.</w:t>
            </w:r>
          </w:p>
          <w:p w14:paraId="587525EE" w14:textId="77777777" w:rsidR="00231140" w:rsidRDefault="001F6499" w:rsidP="001F6499">
            <w:pPr>
              <w:numPr>
                <w:ilvl w:val="0"/>
                <w:numId w:val="3"/>
              </w:numPr>
              <w:spacing w:before="0" w:after="0" w:line="240" w:lineRule="auto"/>
              <w:jc w:val="left"/>
              <w:rPr>
                <w:rFonts w:eastAsia="Times New Roman"/>
                <w:bCs/>
                <w:szCs w:val="24"/>
              </w:rPr>
            </w:pPr>
            <w:r w:rsidRPr="001F6499">
              <w:rPr>
                <w:rFonts w:eastAsia="Times New Roman"/>
                <w:bCs/>
                <w:szCs w:val="24"/>
              </w:rPr>
              <w:t>Validar Token para consumir servicio</w:t>
            </w:r>
            <w:r w:rsidRPr="001F6499">
              <w:rPr>
                <w:rFonts w:eastAsia="Times New Roman"/>
                <w:bCs/>
                <w:szCs w:val="24"/>
              </w:rPr>
              <w:t>.</w:t>
            </w:r>
          </w:p>
          <w:p w14:paraId="4C5E93E4" w14:textId="29AFF107" w:rsidR="004353E6" w:rsidRPr="0016151D" w:rsidRDefault="004353E6" w:rsidP="001F6499">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231140" w:rsidRPr="00693AB1" w14:paraId="63D23FCD" w14:textId="77777777" w:rsidTr="00156935">
        <w:tc>
          <w:tcPr>
            <w:tcW w:w="2660" w:type="dxa"/>
            <w:tcBorders>
              <w:bottom w:val="single" w:sz="4" w:space="0" w:color="auto"/>
            </w:tcBorders>
          </w:tcPr>
          <w:p w14:paraId="6D7B5B3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306668E1"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0CECDBB1"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13E680EE"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C587EBF" w14:textId="77777777" w:rsidR="005C5066" w:rsidRDefault="005C5066" w:rsidP="005C5066">
      <w:pPr>
        <w:ind w:firstLine="0"/>
        <w:rPr>
          <w:szCs w:val="23"/>
        </w:rPr>
      </w:pPr>
    </w:p>
    <w:p w14:paraId="030C3F0B" w14:textId="1BB2340A" w:rsidR="00231140" w:rsidRPr="00E802D8" w:rsidRDefault="00231140" w:rsidP="00231140">
      <w:pPr>
        <w:pStyle w:val="Tablas"/>
        <w:rPr>
          <w:u w:val="single"/>
        </w:rPr>
      </w:pPr>
      <w:bookmarkStart w:id="135" w:name="_Toc73576384"/>
      <w:r>
        <w:lastRenderedPageBreak/>
        <w:t xml:space="preserve">Prueba de aceptación en base a Historia de Usuario </w:t>
      </w:r>
      <w:r w:rsidR="00632B1D">
        <w:t>11</w:t>
      </w:r>
      <w:bookmarkEnd w:id="135"/>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0132D98F"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07DB3FFF" w14:textId="296F7F99"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1</w:t>
            </w:r>
          </w:p>
        </w:tc>
      </w:tr>
      <w:tr w:rsidR="00231140" w:rsidRPr="00693AB1" w14:paraId="4B752184" w14:textId="77777777" w:rsidTr="00156935">
        <w:tc>
          <w:tcPr>
            <w:tcW w:w="2660" w:type="dxa"/>
            <w:tcBorders>
              <w:bottom w:val="single" w:sz="4" w:space="0" w:color="auto"/>
            </w:tcBorders>
          </w:tcPr>
          <w:p w14:paraId="16D0E4BC"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66E3C7CE" w14:textId="3F599E34" w:rsidR="00231140" w:rsidRPr="00597F55" w:rsidRDefault="00D91875" w:rsidP="00156935">
            <w:pPr>
              <w:spacing w:before="0" w:after="0" w:line="240" w:lineRule="auto"/>
              <w:ind w:firstLine="0"/>
              <w:jc w:val="left"/>
              <w:rPr>
                <w:rFonts w:eastAsia="Times New Roman"/>
                <w:bCs/>
                <w:szCs w:val="24"/>
              </w:rPr>
            </w:pPr>
            <w:r w:rsidRPr="00D91875">
              <w:rPr>
                <w:rFonts w:eastAsia="Times New Roman"/>
                <w:bCs/>
                <w:szCs w:val="24"/>
              </w:rPr>
              <w:t>Permite consultar la lista de usuarios.</w:t>
            </w:r>
          </w:p>
        </w:tc>
      </w:tr>
      <w:tr w:rsidR="00231140" w:rsidRPr="00693AB1" w14:paraId="03D2A043" w14:textId="77777777" w:rsidTr="00156935">
        <w:tc>
          <w:tcPr>
            <w:tcW w:w="2660" w:type="dxa"/>
            <w:tcBorders>
              <w:bottom w:val="single" w:sz="4" w:space="0" w:color="auto"/>
            </w:tcBorders>
          </w:tcPr>
          <w:p w14:paraId="679399F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2487ABB2" w14:textId="6A2A2E47" w:rsidR="00231140" w:rsidRPr="005C5066"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la consulta los </w:t>
            </w:r>
            <w:r w:rsidR="005C5066">
              <w:rPr>
                <w:rFonts w:eastAsia="Times New Roman"/>
                <w:bCs/>
                <w:szCs w:val="24"/>
              </w:rPr>
              <w:t>usuarios registrados en el sistema mediante parámetros.</w:t>
            </w:r>
          </w:p>
        </w:tc>
      </w:tr>
      <w:tr w:rsidR="00231140" w:rsidRPr="00693AB1" w14:paraId="090C50EE" w14:textId="77777777" w:rsidTr="00156935">
        <w:tc>
          <w:tcPr>
            <w:tcW w:w="2660" w:type="dxa"/>
            <w:tcBorders>
              <w:bottom w:val="single" w:sz="4" w:space="0" w:color="auto"/>
            </w:tcBorders>
          </w:tcPr>
          <w:p w14:paraId="425AE09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366C7D0"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52367708" w14:textId="77777777" w:rsidTr="00156935">
        <w:tc>
          <w:tcPr>
            <w:tcW w:w="2660" w:type="dxa"/>
            <w:tcBorders>
              <w:bottom w:val="single" w:sz="4" w:space="0" w:color="auto"/>
            </w:tcBorders>
          </w:tcPr>
          <w:p w14:paraId="3889702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0BA19DFC"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66ED363" w14:textId="77777777" w:rsidTr="00156935">
        <w:tc>
          <w:tcPr>
            <w:tcW w:w="2660" w:type="dxa"/>
            <w:tcBorders>
              <w:bottom w:val="single" w:sz="4" w:space="0" w:color="auto"/>
            </w:tcBorders>
          </w:tcPr>
          <w:p w14:paraId="0E81476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109BDCB5"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6EE0A075" w14:textId="77777777" w:rsidTr="00156935">
        <w:tc>
          <w:tcPr>
            <w:tcW w:w="2660" w:type="dxa"/>
            <w:tcBorders>
              <w:bottom w:val="single" w:sz="4" w:space="0" w:color="auto"/>
            </w:tcBorders>
          </w:tcPr>
          <w:p w14:paraId="24B0495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03EF8390" w14:textId="5CBF8520" w:rsidR="00231140" w:rsidRPr="004353E6" w:rsidRDefault="005C5066" w:rsidP="00156935">
            <w:pPr>
              <w:numPr>
                <w:ilvl w:val="0"/>
                <w:numId w:val="3"/>
              </w:numPr>
              <w:spacing w:before="0" w:after="0" w:line="240" w:lineRule="auto"/>
              <w:jc w:val="left"/>
              <w:rPr>
                <w:rFonts w:eastAsia="Times New Roman"/>
                <w:bCs/>
                <w:szCs w:val="24"/>
              </w:rPr>
            </w:pPr>
            <w:r w:rsidRPr="00AA378A">
              <w:rPr>
                <w:szCs w:val="24"/>
              </w:rPr>
              <w:t>Validar Token para consumir servicio</w:t>
            </w:r>
            <w:r w:rsidR="00823352">
              <w:rPr>
                <w:szCs w:val="24"/>
              </w:rPr>
              <w:t>.</w:t>
            </w:r>
          </w:p>
          <w:p w14:paraId="33917920" w14:textId="6A0D79EF" w:rsidR="004353E6" w:rsidRPr="0016151D" w:rsidRDefault="004353E6" w:rsidP="00156935">
            <w:pPr>
              <w:numPr>
                <w:ilvl w:val="0"/>
                <w:numId w:val="3"/>
              </w:numPr>
              <w:spacing w:before="0" w:after="0" w:line="240" w:lineRule="auto"/>
              <w:jc w:val="left"/>
              <w:rPr>
                <w:rFonts w:eastAsia="Times New Roman"/>
                <w:bCs/>
                <w:szCs w:val="24"/>
              </w:rPr>
            </w:pPr>
            <w:r>
              <w:rPr>
                <w:rFonts w:eastAsia="Times New Roman"/>
                <w:bCs/>
                <w:szCs w:val="24"/>
              </w:rPr>
              <w:t>Validar Mensaje de error descriptivo en caso de falla.</w:t>
            </w:r>
          </w:p>
        </w:tc>
      </w:tr>
      <w:tr w:rsidR="00231140" w:rsidRPr="00693AB1" w14:paraId="653107E3" w14:textId="77777777" w:rsidTr="00156935">
        <w:tc>
          <w:tcPr>
            <w:tcW w:w="2660" w:type="dxa"/>
            <w:tcBorders>
              <w:bottom w:val="single" w:sz="4" w:space="0" w:color="auto"/>
            </w:tcBorders>
          </w:tcPr>
          <w:p w14:paraId="3A788E8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3E01C6B6"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4F29E218"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5086C27"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6A2AB26F" w14:textId="2130D528" w:rsidR="00231140" w:rsidRDefault="00231140" w:rsidP="00B91996">
      <w:pPr>
        <w:rPr>
          <w:szCs w:val="23"/>
        </w:rPr>
      </w:pPr>
    </w:p>
    <w:p w14:paraId="696E21FE" w14:textId="77777777" w:rsidR="00823352" w:rsidRDefault="00823352" w:rsidP="00B91996">
      <w:pPr>
        <w:rPr>
          <w:szCs w:val="23"/>
        </w:rPr>
      </w:pPr>
    </w:p>
    <w:p w14:paraId="41CF36BB" w14:textId="3A4D1B47" w:rsidR="00231140" w:rsidRPr="00E802D8" w:rsidRDefault="00231140" w:rsidP="00231140">
      <w:pPr>
        <w:pStyle w:val="Tablas"/>
        <w:rPr>
          <w:u w:val="single"/>
        </w:rPr>
      </w:pPr>
      <w:bookmarkStart w:id="136" w:name="_Toc73576385"/>
      <w:r>
        <w:t xml:space="preserve">Prueba de aceptación en base a Historia de Usuario </w:t>
      </w:r>
      <w:r w:rsidR="00632B1D">
        <w:t>12</w:t>
      </w:r>
      <w:bookmarkEnd w:id="136"/>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7D19CAAA"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5738DF5" w14:textId="5CDEEF26"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2</w:t>
            </w:r>
          </w:p>
        </w:tc>
      </w:tr>
      <w:tr w:rsidR="00231140" w:rsidRPr="00693AB1" w14:paraId="0EB13EEC" w14:textId="77777777" w:rsidTr="00156935">
        <w:tc>
          <w:tcPr>
            <w:tcW w:w="2660" w:type="dxa"/>
            <w:tcBorders>
              <w:bottom w:val="single" w:sz="4" w:space="0" w:color="auto"/>
            </w:tcBorders>
          </w:tcPr>
          <w:p w14:paraId="6180D3B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26470C57" w14:textId="31D9332A" w:rsidR="00231140" w:rsidRPr="00597F55" w:rsidRDefault="004353E6" w:rsidP="00156935">
            <w:pPr>
              <w:spacing w:before="0" w:after="0" w:line="240" w:lineRule="auto"/>
              <w:ind w:firstLine="0"/>
              <w:jc w:val="left"/>
              <w:rPr>
                <w:rFonts w:eastAsia="Times New Roman"/>
                <w:bCs/>
                <w:szCs w:val="24"/>
              </w:rPr>
            </w:pPr>
            <w:r w:rsidRPr="004353E6">
              <w:rPr>
                <w:rFonts w:eastAsia="Times New Roman"/>
                <w:bCs/>
                <w:szCs w:val="24"/>
              </w:rPr>
              <w:t>Permi</w:t>
            </w:r>
            <w:r>
              <w:rPr>
                <w:rFonts w:eastAsia="Times New Roman"/>
                <w:bCs/>
                <w:szCs w:val="24"/>
              </w:rPr>
              <w:t>te</w:t>
            </w:r>
            <w:r w:rsidRPr="004353E6">
              <w:rPr>
                <w:rFonts w:eastAsia="Times New Roman"/>
                <w:bCs/>
                <w:szCs w:val="24"/>
              </w:rPr>
              <w:t xml:space="preserve"> consultar un usuario específico con su detalle.</w:t>
            </w:r>
          </w:p>
        </w:tc>
      </w:tr>
      <w:tr w:rsidR="00231140" w:rsidRPr="00693AB1" w14:paraId="25145769" w14:textId="77777777" w:rsidTr="00156935">
        <w:tc>
          <w:tcPr>
            <w:tcW w:w="2660" w:type="dxa"/>
            <w:tcBorders>
              <w:bottom w:val="single" w:sz="4" w:space="0" w:color="auto"/>
            </w:tcBorders>
          </w:tcPr>
          <w:p w14:paraId="40C7AAFE"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6F7A226" w14:textId="0408F43B"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la consulta </w:t>
            </w:r>
            <w:r w:rsidR="004353E6">
              <w:rPr>
                <w:rFonts w:eastAsia="Times New Roman"/>
                <w:bCs/>
                <w:szCs w:val="24"/>
              </w:rPr>
              <w:t>de un usuario registro mediante su id y tambén devolver los detalles.</w:t>
            </w:r>
          </w:p>
        </w:tc>
      </w:tr>
      <w:tr w:rsidR="00231140" w:rsidRPr="00693AB1" w14:paraId="0F57994D" w14:textId="77777777" w:rsidTr="00156935">
        <w:tc>
          <w:tcPr>
            <w:tcW w:w="2660" w:type="dxa"/>
            <w:tcBorders>
              <w:bottom w:val="single" w:sz="4" w:space="0" w:color="auto"/>
            </w:tcBorders>
          </w:tcPr>
          <w:p w14:paraId="186A153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8BB9533"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4EB96803" w14:textId="77777777" w:rsidTr="00156935">
        <w:tc>
          <w:tcPr>
            <w:tcW w:w="2660" w:type="dxa"/>
            <w:tcBorders>
              <w:bottom w:val="single" w:sz="4" w:space="0" w:color="auto"/>
            </w:tcBorders>
          </w:tcPr>
          <w:p w14:paraId="2EA0D54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6B239288"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0D6995CF" w14:textId="77777777" w:rsidTr="00156935">
        <w:tc>
          <w:tcPr>
            <w:tcW w:w="2660" w:type="dxa"/>
            <w:tcBorders>
              <w:bottom w:val="single" w:sz="4" w:space="0" w:color="auto"/>
            </w:tcBorders>
          </w:tcPr>
          <w:p w14:paraId="39D817A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320F3B7A"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6A53A83C" w14:textId="77777777" w:rsidTr="00156935">
        <w:tc>
          <w:tcPr>
            <w:tcW w:w="2660" w:type="dxa"/>
            <w:tcBorders>
              <w:bottom w:val="single" w:sz="4" w:space="0" w:color="auto"/>
            </w:tcBorders>
          </w:tcPr>
          <w:p w14:paraId="26A4DB8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7160073E" w14:textId="72EB9E98" w:rsidR="00823352" w:rsidRPr="00823352" w:rsidRDefault="00231140" w:rsidP="00823352">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r w:rsidR="00823352">
              <w:rPr>
                <w:rFonts w:eastAsia="Times New Roman"/>
                <w:bCs/>
                <w:szCs w:val="24"/>
              </w:rPr>
              <w:t>.</w:t>
            </w:r>
          </w:p>
          <w:p w14:paraId="397F790D" w14:textId="02682ED9" w:rsidR="004353E6" w:rsidRPr="0016151D" w:rsidRDefault="004353E6"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47F69EE1" w14:textId="77777777" w:rsidTr="00156935">
        <w:tc>
          <w:tcPr>
            <w:tcW w:w="2660" w:type="dxa"/>
            <w:tcBorders>
              <w:bottom w:val="single" w:sz="4" w:space="0" w:color="auto"/>
            </w:tcBorders>
          </w:tcPr>
          <w:p w14:paraId="2669EEB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8F707E4"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57E790F0"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5B39EA8A"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73ACA8A8" w14:textId="69B03B19" w:rsidR="00231140" w:rsidRDefault="00231140" w:rsidP="00B91996">
      <w:pPr>
        <w:rPr>
          <w:szCs w:val="23"/>
        </w:rPr>
      </w:pPr>
    </w:p>
    <w:p w14:paraId="28D82E36" w14:textId="19B47D15" w:rsidR="00231140" w:rsidRDefault="00231140" w:rsidP="00B91996">
      <w:pPr>
        <w:rPr>
          <w:szCs w:val="23"/>
        </w:rPr>
      </w:pPr>
    </w:p>
    <w:p w14:paraId="3C2F446E" w14:textId="7C60F378" w:rsidR="00823352" w:rsidRDefault="00823352" w:rsidP="00B91996">
      <w:pPr>
        <w:rPr>
          <w:szCs w:val="23"/>
        </w:rPr>
      </w:pPr>
    </w:p>
    <w:p w14:paraId="2E6935AF" w14:textId="77777777" w:rsidR="00823352" w:rsidRDefault="00823352" w:rsidP="00B91996">
      <w:pPr>
        <w:rPr>
          <w:szCs w:val="23"/>
        </w:rPr>
      </w:pPr>
    </w:p>
    <w:p w14:paraId="156DDAD3" w14:textId="50EBA1C5" w:rsidR="00231140" w:rsidRPr="00E802D8" w:rsidRDefault="00231140" w:rsidP="00231140">
      <w:pPr>
        <w:pStyle w:val="Tablas"/>
        <w:rPr>
          <w:u w:val="single"/>
        </w:rPr>
      </w:pPr>
      <w:bookmarkStart w:id="137" w:name="_Toc73576386"/>
      <w:r>
        <w:t xml:space="preserve">Prueba de aceptación en base a Historia de Usuario </w:t>
      </w:r>
      <w:r w:rsidR="00632B1D">
        <w:t>13</w:t>
      </w:r>
      <w:bookmarkEnd w:id="137"/>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25B427AF"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2709FED" w14:textId="06260B4A"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3</w:t>
            </w:r>
          </w:p>
        </w:tc>
      </w:tr>
      <w:tr w:rsidR="00231140" w:rsidRPr="00693AB1" w14:paraId="5B119289" w14:textId="77777777" w:rsidTr="00156935">
        <w:tc>
          <w:tcPr>
            <w:tcW w:w="2660" w:type="dxa"/>
            <w:tcBorders>
              <w:bottom w:val="single" w:sz="4" w:space="0" w:color="auto"/>
            </w:tcBorders>
          </w:tcPr>
          <w:p w14:paraId="0B631D39"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7464D378" w14:textId="3C6AB0D3" w:rsidR="00231140" w:rsidRPr="00597F55" w:rsidRDefault="00823352" w:rsidP="00156935">
            <w:pPr>
              <w:spacing w:before="0" w:after="0" w:line="240" w:lineRule="auto"/>
              <w:ind w:firstLine="0"/>
              <w:jc w:val="left"/>
              <w:rPr>
                <w:rFonts w:eastAsia="Times New Roman"/>
                <w:bCs/>
                <w:szCs w:val="24"/>
              </w:rPr>
            </w:pPr>
            <w:r w:rsidRPr="00823352">
              <w:rPr>
                <w:rFonts w:eastAsia="Times New Roman"/>
                <w:bCs/>
                <w:szCs w:val="24"/>
              </w:rPr>
              <w:t>Permitir Actualizar datos del usuario</w:t>
            </w:r>
          </w:p>
        </w:tc>
      </w:tr>
      <w:tr w:rsidR="00231140" w:rsidRPr="00693AB1" w14:paraId="33B5A15E" w14:textId="77777777" w:rsidTr="00156935">
        <w:tc>
          <w:tcPr>
            <w:tcW w:w="2660" w:type="dxa"/>
            <w:tcBorders>
              <w:bottom w:val="single" w:sz="4" w:space="0" w:color="auto"/>
            </w:tcBorders>
          </w:tcPr>
          <w:p w14:paraId="4C2F79F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5467F883" w14:textId="3F9DCED4" w:rsidR="00231140" w:rsidRPr="00823352" w:rsidRDefault="00231140" w:rsidP="00156935">
            <w:pPr>
              <w:spacing w:before="0" w:after="0" w:line="240" w:lineRule="auto"/>
              <w:ind w:firstLine="0"/>
              <w:jc w:val="left"/>
              <w:rPr>
                <w:rFonts w:eastAsia="Times New Roman"/>
                <w:bCs/>
                <w:szCs w:val="24"/>
                <w:u w:val="single"/>
              </w:rPr>
            </w:pPr>
            <w:r>
              <w:rPr>
                <w:rFonts w:eastAsia="Times New Roman"/>
                <w:bCs/>
                <w:szCs w:val="24"/>
              </w:rPr>
              <w:t>Prueba para validar</w:t>
            </w:r>
            <w:r w:rsidR="00823352">
              <w:rPr>
                <w:rFonts w:eastAsia="Times New Roman"/>
                <w:bCs/>
                <w:szCs w:val="24"/>
              </w:rPr>
              <w:t xml:space="preserve"> la correcta actualización de los datos del usuario.</w:t>
            </w:r>
          </w:p>
        </w:tc>
      </w:tr>
      <w:tr w:rsidR="00231140" w:rsidRPr="00693AB1" w14:paraId="45035277" w14:textId="77777777" w:rsidTr="00156935">
        <w:tc>
          <w:tcPr>
            <w:tcW w:w="2660" w:type="dxa"/>
            <w:tcBorders>
              <w:bottom w:val="single" w:sz="4" w:space="0" w:color="auto"/>
            </w:tcBorders>
          </w:tcPr>
          <w:p w14:paraId="59FC5C9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417873E8"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6D916AB7" w14:textId="77777777" w:rsidTr="00156935">
        <w:tc>
          <w:tcPr>
            <w:tcW w:w="2660" w:type="dxa"/>
            <w:tcBorders>
              <w:bottom w:val="single" w:sz="4" w:space="0" w:color="auto"/>
            </w:tcBorders>
          </w:tcPr>
          <w:p w14:paraId="2B7F682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1CAD670"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3142F1A1" w14:textId="77777777" w:rsidTr="00156935">
        <w:tc>
          <w:tcPr>
            <w:tcW w:w="2660" w:type="dxa"/>
            <w:tcBorders>
              <w:bottom w:val="single" w:sz="4" w:space="0" w:color="auto"/>
            </w:tcBorders>
          </w:tcPr>
          <w:p w14:paraId="7EB7DB1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6E5E4326"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7AF0E432" w14:textId="77777777" w:rsidTr="00156935">
        <w:tc>
          <w:tcPr>
            <w:tcW w:w="2660" w:type="dxa"/>
            <w:tcBorders>
              <w:bottom w:val="single" w:sz="4" w:space="0" w:color="auto"/>
            </w:tcBorders>
          </w:tcPr>
          <w:p w14:paraId="703C8BD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970A36B" w14:textId="4F3B14C6" w:rsidR="00231140" w:rsidRDefault="00823352"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usuario a actualizar exista.</w:t>
            </w:r>
          </w:p>
          <w:p w14:paraId="2898BE62" w14:textId="095FAFC5" w:rsidR="00823352" w:rsidRDefault="00823352"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no se pueda actualizar el correo electrónico.</w:t>
            </w:r>
          </w:p>
          <w:p w14:paraId="36E6DAE1" w14:textId="1D8600E6" w:rsidR="00823352" w:rsidRPr="00F65161" w:rsidRDefault="00823352"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la contraseña sea hasheada.</w:t>
            </w:r>
          </w:p>
          <w:p w14:paraId="4AF8F259"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113A0C27" w14:textId="4B760FD5"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3234080" w14:textId="77777777" w:rsidTr="00156935">
        <w:tc>
          <w:tcPr>
            <w:tcW w:w="2660" w:type="dxa"/>
            <w:tcBorders>
              <w:bottom w:val="single" w:sz="4" w:space="0" w:color="auto"/>
            </w:tcBorders>
          </w:tcPr>
          <w:p w14:paraId="066F3C9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74733774"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6D4B4ECE"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A6E1C94"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8ED5F4E" w14:textId="68765393" w:rsidR="00231140" w:rsidRDefault="00231140" w:rsidP="00B91996">
      <w:pPr>
        <w:rPr>
          <w:szCs w:val="23"/>
        </w:rPr>
      </w:pPr>
    </w:p>
    <w:p w14:paraId="48514648" w14:textId="0A5AA853" w:rsidR="00231140" w:rsidRPr="00E802D8" w:rsidRDefault="00231140" w:rsidP="00231140">
      <w:pPr>
        <w:pStyle w:val="Tablas"/>
        <w:rPr>
          <w:u w:val="single"/>
        </w:rPr>
      </w:pPr>
      <w:bookmarkStart w:id="138" w:name="_Toc73576387"/>
      <w:r>
        <w:t xml:space="preserve">Prueba de aceptación en base a Historia de Usuario </w:t>
      </w:r>
      <w:r w:rsidR="00632B1D">
        <w:t>14</w:t>
      </w:r>
      <w:bookmarkEnd w:id="138"/>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79C0BB0D"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71022134" w14:textId="2A223CC4"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4</w:t>
            </w:r>
          </w:p>
        </w:tc>
      </w:tr>
      <w:tr w:rsidR="00231140" w:rsidRPr="00693AB1" w14:paraId="0F76AAA1" w14:textId="77777777" w:rsidTr="00156935">
        <w:tc>
          <w:tcPr>
            <w:tcW w:w="2660" w:type="dxa"/>
            <w:tcBorders>
              <w:bottom w:val="single" w:sz="4" w:space="0" w:color="auto"/>
            </w:tcBorders>
          </w:tcPr>
          <w:p w14:paraId="71D4E8F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FFA46B1" w14:textId="057390F1" w:rsidR="00231140" w:rsidRPr="00597F55" w:rsidRDefault="00823352" w:rsidP="00156935">
            <w:pPr>
              <w:spacing w:before="0" w:after="0" w:line="240" w:lineRule="auto"/>
              <w:ind w:firstLine="0"/>
              <w:jc w:val="left"/>
              <w:rPr>
                <w:rFonts w:eastAsia="Times New Roman"/>
                <w:bCs/>
                <w:szCs w:val="24"/>
              </w:rPr>
            </w:pPr>
            <w:r w:rsidRPr="00823352">
              <w:rPr>
                <w:rFonts w:eastAsia="Times New Roman"/>
                <w:bCs/>
                <w:szCs w:val="24"/>
              </w:rPr>
              <w:t>Permitir consultar mis datos de usuario.</w:t>
            </w:r>
          </w:p>
        </w:tc>
      </w:tr>
      <w:tr w:rsidR="00231140" w:rsidRPr="00693AB1" w14:paraId="70EAE230" w14:textId="77777777" w:rsidTr="00156935">
        <w:tc>
          <w:tcPr>
            <w:tcW w:w="2660" w:type="dxa"/>
            <w:tcBorders>
              <w:bottom w:val="single" w:sz="4" w:space="0" w:color="auto"/>
            </w:tcBorders>
          </w:tcPr>
          <w:p w14:paraId="567C8A0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02C8EAF8" w14:textId="20859413"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la consulta </w:t>
            </w:r>
            <w:r w:rsidR="00823352">
              <w:rPr>
                <w:rFonts w:eastAsia="Times New Roman"/>
                <w:bCs/>
                <w:szCs w:val="24"/>
              </w:rPr>
              <w:t>de los datos del usuario en contexto.</w:t>
            </w:r>
          </w:p>
        </w:tc>
      </w:tr>
      <w:tr w:rsidR="00231140" w:rsidRPr="00693AB1" w14:paraId="1DA518EC" w14:textId="77777777" w:rsidTr="00156935">
        <w:tc>
          <w:tcPr>
            <w:tcW w:w="2660" w:type="dxa"/>
            <w:tcBorders>
              <w:bottom w:val="single" w:sz="4" w:space="0" w:color="auto"/>
            </w:tcBorders>
          </w:tcPr>
          <w:p w14:paraId="7DF4512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20DB71AF"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51485965" w14:textId="77777777" w:rsidTr="00156935">
        <w:tc>
          <w:tcPr>
            <w:tcW w:w="2660" w:type="dxa"/>
            <w:tcBorders>
              <w:bottom w:val="single" w:sz="4" w:space="0" w:color="auto"/>
            </w:tcBorders>
          </w:tcPr>
          <w:p w14:paraId="61B9E11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32FDE509"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76404326" w14:textId="77777777" w:rsidTr="00156935">
        <w:tc>
          <w:tcPr>
            <w:tcW w:w="2660" w:type="dxa"/>
            <w:tcBorders>
              <w:bottom w:val="single" w:sz="4" w:space="0" w:color="auto"/>
            </w:tcBorders>
          </w:tcPr>
          <w:p w14:paraId="5F9A4A5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3D22AC7E" w14:textId="77777777" w:rsidR="00231140" w:rsidRPr="00C12D90" w:rsidRDefault="00231140" w:rsidP="00156935">
            <w:pPr>
              <w:spacing w:before="0" w:after="0" w:line="240" w:lineRule="auto"/>
              <w:ind w:firstLine="0"/>
              <w:jc w:val="left"/>
              <w:rPr>
                <w:rFonts w:eastAsia="Times New Roman"/>
                <w:bCs/>
                <w:szCs w:val="24"/>
              </w:rPr>
            </w:pPr>
            <w:r w:rsidRPr="00F65161">
              <w:rPr>
                <w:rFonts w:eastAsia="Times New Roman"/>
                <w:bCs/>
                <w:szCs w:val="24"/>
              </w:rPr>
              <w:t>Debe estar logeado en el sistema (Enviar Token).</w:t>
            </w:r>
          </w:p>
        </w:tc>
      </w:tr>
      <w:tr w:rsidR="00231140" w:rsidRPr="00693AB1" w14:paraId="36E6BCC3" w14:textId="77777777" w:rsidTr="00156935">
        <w:tc>
          <w:tcPr>
            <w:tcW w:w="2660" w:type="dxa"/>
            <w:tcBorders>
              <w:bottom w:val="single" w:sz="4" w:space="0" w:color="auto"/>
            </w:tcBorders>
          </w:tcPr>
          <w:p w14:paraId="1A5CFFC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D1E3DD7" w14:textId="2C372EA8" w:rsidR="00823352" w:rsidRDefault="00823352" w:rsidP="00823352">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usuario a actualizar exista.</w:t>
            </w:r>
          </w:p>
          <w:p w14:paraId="5C05BCCB" w14:textId="555CE97D" w:rsidR="00823352" w:rsidRDefault="00823352" w:rsidP="00823352">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parámetro destinado para la consulta del contexto esté funcionando.</w:t>
            </w:r>
          </w:p>
          <w:p w14:paraId="37C08083"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78036FD8" w14:textId="6F0EE27A"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7AA5DBDB" w14:textId="77777777" w:rsidTr="00156935">
        <w:tc>
          <w:tcPr>
            <w:tcW w:w="2660" w:type="dxa"/>
            <w:tcBorders>
              <w:bottom w:val="single" w:sz="4" w:space="0" w:color="auto"/>
            </w:tcBorders>
          </w:tcPr>
          <w:p w14:paraId="4CE4521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6E2E209B"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6C1326B4"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47F06302"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3187F867" w14:textId="35C0C592" w:rsidR="00231140" w:rsidRPr="00823352" w:rsidRDefault="00231140" w:rsidP="00B91996">
      <w:pPr>
        <w:rPr>
          <w:szCs w:val="23"/>
          <w:u w:val="single"/>
        </w:rPr>
      </w:pPr>
    </w:p>
    <w:p w14:paraId="5F0EB2D4" w14:textId="43A32407" w:rsidR="00231140" w:rsidRPr="00E802D8" w:rsidRDefault="00231140" w:rsidP="00231140">
      <w:pPr>
        <w:pStyle w:val="Tablas"/>
        <w:rPr>
          <w:u w:val="single"/>
        </w:rPr>
      </w:pPr>
      <w:bookmarkStart w:id="139" w:name="_Toc73576388"/>
      <w:r>
        <w:t xml:space="preserve">Prueba de aceptación en base a Historia de Usuario </w:t>
      </w:r>
      <w:r w:rsidR="00632B1D">
        <w:t>15</w:t>
      </w:r>
      <w:bookmarkEnd w:id="139"/>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6499C1EB"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51EF4E40" w14:textId="33656C50"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5</w:t>
            </w:r>
          </w:p>
        </w:tc>
      </w:tr>
      <w:tr w:rsidR="00231140" w:rsidRPr="00693AB1" w14:paraId="391B790F" w14:textId="77777777" w:rsidTr="00156935">
        <w:tc>
          <w:tcPr>
            <w:tcW w:w="2660" w:type="dxa"/>
            <w:tcBorders>
              <w:bottom w:val="single" w:sz="4" w:space="0" w:color="auto"/>
            </w:tcBorders>
          </w:tcPr>
          <w:p w14:paraId="79B137F3"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EBC4E7B" w14:textId="49F6FD6C" w:rsidR="00231140" w:rsidRPr="00597F55" w:rsidRDefault="00823352" w:rsidP="00156935">
            <w:pPr>
              <w:spacing w:before="0" w:after="0" w:line="240" w:lineRule="auto"/>
              <w:ind w:firstLine="0"/>
              <w:jc w:val="left"/>
              <w:rPr>
                <w:rFonts w:eastAsia="Times New Roman"/>
                <w:bCs/>
                <w:szCs w:val="24"/>
              </w:rPr>
            </w:pPr>
            <w:r w:rsidRPr="00823352">
              <w:rPr>
                <w:rFonts w:eastAsia="Times New Roman"/>
                <w:bCs/>
                <w:szCs w:val="24"/>
              </w:rPr>
              <w:t>Permitir recuperar contraseña.</w:t>
            </w:r>
          </w:p>
        </w:tc>
      </w:tr>
      <w:tr w:rsidR="00231140" w:rsidRPr="00693AB1" w14:paraId="06F55EEA" w14:textId="77777777" w:rsidTr="00156935">
        <w:tc>
          <w:tcPr>
            <w:tcW w:w="2660" w:type="dxa"/>
            <w:tcBorders>
              <w:bottom w:val="single" w:sz="4" w:space="0" w:color="auto"/>
            </w:tcBorders>
          </w:tcPr>
          <w:p w14:paraId="6E000D0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130020C2" w14:textId="0705A826"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823352">
              <w:rPr>
                <w:rFonts w:eastAsia="Times New Roman"/>
                <w:bCs/>
                <w:szCs w:val="24"/>
              </w:rPr>
              <w:t>el funcionamiento correcto del servicio que permite recuperar contraseña.</w:t>
            </w:r>
          </w:p>
        </w:tc>
      </w:tr>
      <w:tr w:rsidR="00231140" w:rsidRPr="00693AB1" w14:paraId="72B5664E" w14:textId="77777777" w:rsidTr="00156935">
        <w:tc>
          <w:tcPr>
            <w:tcW w:w="2660" w:type="dxa"/>
            <w:tcBorders>
              <w:bottom w:val="single" w:sz="4" w:space="0" w:color="auto"/>
            </w:tcBorders>
          </w:tcPr>
          <w:p w14:paraId="0E46DF7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4FF7DBBB"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2C88E6C" w14:textId="77777777" w:rsidTr="00156935">
        <w:tc>
          <w:tcPr>
            <w:tcW w:w="2660" w:type="dxa"/>
            <w:tcBorders>
              <w:bottom w:val="single" w:sz="4" w:space="0" w:color="auto"/>
            </w:tcBorders>
          </w:tcPr>
          <w:p w14:paraId="3422A23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2FB5F6C4"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50E49F5E" w14:textId="77777777" w:rsidTr="00156935">
        <w:tc>
          <w:tcPr>
            <w:tcW w:w="2660" w:type="dxa"/>
            <w:tcBorders>
              <w:bottom w:val="single" w:sz="4" w:space="0" w:color="auto"/>
            </w:tcBorders>
          </w:tcPr>
          <w:p w14:paraId="130CC18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6B69B228" w14:textId="09E1F2CD" w:rsidR="00231140" w:rsidRPr="00823352" w:rsidRDefault="00823352" w:rsidP="00156935">
            <w:pPr>
              <w:spacing w:before="0" w:after="0" w:line="240" w:lineRule="auto"/>
              <w:ind w:firstLine="0"/>
              <w:jc w:val="left"/>
              <w:rPr>
                <w:rFonts w:eastAsia="Times New Roman"/>
                <w:bCs/>
                <w:szCs w:val="24"/>
                <w:u w:val="single"/>
              </w:rPr>
            </w:pPr>
            <w:r>
              <w:rPr>
                <w:rFonts w:eastAsia="Times New Roman"/>
                <w:bCs/>
                <w:szCs w:val="24"/>
              </w:rPr>
              <w:t>Sin condiciones.</w:t>
            </w:r>
          </w:p>
        </w:tc>
      </w:tr>
      <w:tr w:rsidR="00231140" w:rsidRPr="00693AB1" w14:paraId="289E1244" w14:textId="77777777" w:rsidTr="00156935">
        <w:tc>
          <w:tcPr>
            <w:tcW w:w="2660" w:type="dxa"/>
            <w:tcBorders>
              <w:bottom w:val="single" w:sz="4" w:space="0" w:color="auto"/>
            </w:tcBorders>
          </w:tcPr>
          <w:p w14:paraId="6DC2B64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4462A2AB" w14:textId="77777777" w:rsidR="00823352" w:rsidRDefault="00823352" w:rsidP="00823352">
            <w:pPr>
              <w:numPr>
                <w:ilvl w:val="0"/>
                <w:numId w:val="3"/>
              </w:numPr>
              <w:spacing w:before="120" w:after="120" w:line="240" w:lineRule="auto"/>
              <w:contextualSpacing/>
              <w:rPr>
                <w:szCs w:val="24"/>
              </w:rPr>
            </w:pPr>
            <w:r>
              <w:rPr>
                <w:szCs w:val="24"/>
              </w:rPr>
              <w:t>Validar que exista el correo electrónico.</w:t>
            </w:r>
          </w:p>
          <w:p w14:paraId="17075B15" w14:textId="1B7A9EBF" w:rsidR="00823352" w:rsidRDefault="00823352" w:rsidP="00823352">
            <w:pPr>
              <w:numPr>
                <w:ilvl w:val="0"/>
                <w:numId w:val="3"/>
              </w:numPr>
              <w:spacing w:before="120" w:after="120" w:line="240" w:lineRule="auto"/>
              <w:contextualSpacing/>
              <w:rPr>
                <w:szCs w:val="24"/>
              </w:rPr>
            </w:pPr>
            <w:r>
              <w:rPr>
                <w:szCs w:val="24"/>
              </w:rPr>
              <w:t>Generar una contraseña al azar</w:t>
            </w:r>
            <w:r w:rsidR="006A7386">
              <w:rPr>
                <w:szCs w:val="24"/>
              </w:rPr>
              <w:t xml:space="preserve"> y guardarla en la base de datos.</w:t>
            </w:r>
          </w:p>
          <w:p w14:paraId="103DE9C2" w14:textId="77777777" w:rsidR="00823352" w:rsidRDefault="00823352" w:rsidP="00823352">
            <w:pPr>
              <w:numPr>
                <w:ilvl w:val="0"/>
                <w:numId w:val="3"/>
              </w:numPr>
              <w:spacing w:before="120" w:after="120" w:line="240" w:lineRule="auto"/>
              <w:contextualSpacing/>
              <w:rPr>
                <w:szCs w:val="24"/>
              </w:rPr>
            </w:pPr>
            <w:r>
              <w:rPr>
                <w:szCs w:val="24"/>
              </w:rPr>
              <w:t>Hashear contraseña</w:t>
            </w:r>
          </w:p>
          <w:p w14:paraId="63B26EB9" w14:textId="77777777" w:rsidR="00231140" w:rsidRPr="006F3DD4" w:rsidRDefault="006A7386" w:rsidP="00823352">
            <w:pPr>
              <w:numPr>
                <w:ilvl w:val="0"/>
                <w:numId w:val="3"/>
              </w:numPr>
              <w:spacing w:before="0" w:after="0" w:line="240" w:lineRule="auto"/>
              <w:jc w:val="left"/>
              <w:rPr>
                <w:rFonts w:eastAsia="Times New Roman"/>
                <w:bCs/>
                <w:szCs w:val="24"/>
              </w:rPr>
            </w:pPr>
            <w:r>
              <w:rPr>
                <w:szCs w:val="24"/>
              </w:rPr>
              <w:t>Validar la llegada del correo electrónico con la información de la nueva contraseña.</w:t>
            </w:r>
          </w:p>
          <w:p w14:paraId="0A7AEB35" w14:textId="4F4EA119" w:rsidR="006F3DD4" w:rsidRPr="0016151D" w:rsidRDefault="006F3DD4" w:rsidP="00823352">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6B232D96" w14:textId="77777777" w:rsidTr="00156935">
        <w:tc>
          <w:tcPr>
            <w:tcW w:w="2660" w:type="dxa"/>
            <w:tcBorders>
              <w:bottom w:val="single" w:sz="4" w:space="0" w:color="auto"/>
            </w:tcBorders>
          </w:tcPr>
          <w:p w14:paraId="532F958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6387C87C"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63FB710C"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3F98CCF4"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2B4A5B9" w14:textId="37465A03" w:rsidR="00231140" w:rsidRPr="006A7386" w:rsidRDefault="00231140" w:rsidP="00B91996">
      <w:pPr>
        <w:rPr>
          <w:szCs w:val="23"/>
          <w:u w:val="single"/>
        </w:rPr>
      </w:pPr>
    </w:p>
    <w:p w14:paraId="645509A2" w14:textId="4116EA9E" w:rsidR="00231140" w:rsidRPr="00E802D8" w:rsidRDefault="00231140" w:rsidP="00231140">
      <w:pPr>
        <w:pStyle w:val="Tablas"/>
        <w:rPr>
          <w:u w:val="single"/>
        </w:rPr>
      </w:pPr>
      <w:bookmarkStart w:id="140" w:name="_Toc73576389"/>
      <w:r>
        <w:t xml:space="preserve">Prueba de aceptación en base a Historia de Usuario </w:t>
      </w:r>
      <w:r w:rsidR="00632B1D">
        <w:t>16</w:t>
      </w:r>
      <w:bookmarkEnd w:id="140"/>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410EFA7D"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D5F6E16" w14:textId="29F97AAB"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6</w:t>
            </w:r>
          </w:p>
        </w:tc>
      </w:tr>
      <w:tr w:rsidR="00231140" w:rsidRPr="00693AB1" w14:paraId="1A1EC488" w14:textId="77777777" w:rsidTr="00156935">
        <w:tc>
          <w:tcPr>
            <w:tcW w:w="2660" w:type="dxa"/>
            <w:tcBorders>
              <w:bottom w:val="single" w:sz="4" w:space="0" w:color="auto"/>
            </w:tcBorders>
          </w:tcPr>
          <w:p w14:paraId="76AC6599"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EC296C4" w14:textId="399497E1" w:rsidR="00231140" w:rsidRPr="00597F55" w:rsidRDefault="006A7386" w:rsidP="00156935">
            <w:pPr>
              <w:spacing w:before="0" w:after="0" w:line="240" w:lineRule="auto"/>
              <w:ind w:firstLine="0"/>
              <w:jc w:val="left"/>
              <w:rPr>
                <w:rFonts w:eastAsia="Times New Roman"/>
                <w:bCs/>
                <w:szCs w:val="24"/>
              </w:rPr>
            </w:pPr>
            <w:r w:rsidRPr="006A7386">
              <w:rPr>
                <w:rFonts w:eastAsia="Times New Roman"/>
                <w:bCs/>
                <w:szCs w:val="24"/>
              </w:rPr>
              <w:t>Permitir consultar participantes del evento.</w:t>
            </w:r>
          </w:p>
        </w:tc>
      </w:tr>
      <w:tr w:rsidR="00231140" w:rsidRPr="00693AB1" w14:paraId="0B80CB51" w14:textId="77777777" w:rsidTr="00156935">
        <w:tc>
          <w:tcPr>
            <w:tcW w:w="2660" w:type="dxa"/>
            <w:tcBorders>
              <w:bottom w:val="single" w:sz="4" w:space="0" w:color="auto"/>
            </w:tcBorders>
          </w:tcPr>
          <w:p w14:paraId="29665B6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56CCD7D4" w14:textId="4B4439EC" w:rsidR="00231140" w:rsidRPr="006A7386"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w:t>
            </w:r>
            <w:r w:rsidR="006A7386">
              <w:rPr>
                <w:rFonts w:eastAsia="Times New Roman"/>
                <w:bCs/>
                <w:szCs w:val="24"/>
              </w:rPr>
              <w:t>la consulta de los participantes que están registrados en determinado evento.</w:t>
            </w:r>
          </w:p>
        </w:tc>
      </w:tr>
      <w:tr w:rsidR="00231140" w:rsidRPr="00693AB1" w14:paraId="14D9F420" w14:textId="77777777" w:rsidTr="00156935">
        <w:tc>
          <w:tcPr>
            <w:tcW w:w="2660" w:type="dxa"/>
            <w:tcBorders>
              <w:bottom w:val="single" w:sz="4" w:space="0" w:color="auto"/>
            </w:tcBorders>
          </w:tcPr>
          <w:p w14:paraId="67049A1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6988959"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B11029E" w14:textId="77777777" w:rsidTr="00156935">
        <w:tc>
          <w:tcPr>
            <w:tcW w:w="2660" w:type="dxa"/>
            <w:tcBorders>
              <w:bottom w:val="single" w:sz="4" w:space="0" w:color="auto"/>
            </w:tcBorders>
          </w:tcPr>
          <w:p w14:paraId="08772C7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EF1BDF3"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010C1741" w14:textId="77777777" w:rsidTr="00156935">
        <w:tc>
          <w:tcPr>
            <w:tcW w:w="2660" w:type="dxa"/>
            <w:tcBorders>
              <w:bottom w:val="single" w:sz="4" w:space="0" w:color="auto"/>
            </w:tcBorders>
          </w:tcPr>
          <w:p w14:paraId="569E647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2040230B" w14:textId="41E78919" w:rsidR="00231140" w:rsidRPr="001743DC" w:rsidRDefault="00231140" w:rsidP="001743D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Debe estar logeado en el sistema (Enviar Token).</w:t>
            </w:r>
          </w:p>
          <w:p w14:paraId="15809620" w14:textId="22CDD6B3" w:rsidR="006A7386" w:rsidRPr="001743DC" w:rsidRDefault="006A7386" w:rsidP="001743DC">
            <w:pPr>
              <w:pStyle w:val="Prrafodelista"/>
              <w:numPr>
                <w:ilvl w:val="0"/>
                <w:numId w:val="3"/>
              </w:numPr>
              <w:spacing w:before="0" w:after="0" w:line="240" w:lineRule="auto"/>
              <w:jc w:val="left"/>
              <w:rPr>
                <w:rFonts w:eastAsia="Times New Roman"/>
                <w:bCs/>
                <w:szCs w:val="24"/>
                <w:u w:val="single"/>
              </w:rPr>
            </w:pPr>
            <w:r w:rsidRPr="001743DC">
              <w:rPr>
                <w:rFonts w:eastAsia="Times New Roman"/>
                <w:bCs/>
                <w:szCs w:val="24"/>
              </w:rPr>
              <w:t>Tener algún registro relacionando al usuario del contexto con el evento.</w:t>
            </w:r>
          </w:p>
        </w:tc>
      </w:tr>
      <w:tr w:rsidR="00231140" w:rsidRPr="00693AB1" w14:paraId="607EDDB1" w14:textId="77777777" w:rsidTr="00156935">
        <w:tc>
          <w:tcPr>
            <w:tcW w:w="2660" w:type="dxa"/>
            <w:tcBorders>
              <w:bottom w:val="single" w:sz="4" w:space="0" w:color="auto"/>
            </w:tcBorders>
          </w:tcPr>
          <w:p w14:paraId="47E4D2F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552459FF" w14:textId="77777777" w:rsidR="006A7386" w:rsidRPr="006A7386" w:rsidRDefault="006A7386" w:rsidP="006A7386">
            <w:pPr>
              <w:pStyle w:val="Prrafodelista"/>
              <w:numPr>
                <w:ilvl w:val="0"/>
                <w:numId w:val="3"/>
              </w:numPr>
              <w:spacing w:before="0" w:after="0" w:line="240" w:lineRule="auto"/>
              <w:jc w:val="left"/>
              <w:rPr>
                <w:rFonts w:eastAsia="Times New Roman"/>
                <w:bCs/>
                <w:szCs w:val="24"/>
              </w:rPr>
            </w:pPr>
            <w:r w:rsidRPr="006A7386">
              <w:rPr>
                <w:rFonts w:eastAsia="Times New Roman"/>
                <w:bCs/>
                <w:szCs w:val="24"/>
              </w:rPr>
              <w:t xml:space="preserve">Validar Token para consumir servicio </w:t>
            </w:r>
          </w:p>
          <w:p w14:paraId="57EACA33" w14:textId="77777777" w:rsidR="00231140" w:rsidRDefault="006A7386" w:rsidP="006A7386">
            <w:pPr>
              <w:numPr>
                <w:ilvl w:val="0"/>
                <w:numId w:val="3"/>
              </w:numPr>
              <w:spacing w:before="0" w:after="0" w:line="240" w:lineRule="auto"/>
              <w:jc w:val="left"/>
              <w:rPr>
                <w:rFonts w:eastAsia="Times New Roman"/>
                <w:bCs/>
                <w:szCs w:val="24"/>
              </w:rPr>
            </w:pPr>
            <w:r w:rsidRPr="006A7386">
              <w:rPr>
                <w:rFonts w:eastAsia="Times New Roman"/>
                <w:bCs/>
                <w:szCs w:val="24"/>
              </w:rPr>
              <w:t>Validar que el evento no esté eliminado</w:t>
            </w:r>
            <w:r>
              <w:rPr>
                <w:rFonts w:eastAsia="Times New Roman"/>
                <w:bCs/>
                <w:szCs w:val="24"/>
              </w:rPr>
              <w:t>.</w:t>
            </w:r>
          </w:p>
          <w:p w14:paraId="7930CEEA" w14:textId="655BD9EC" w:rsidR="006F3DD4" w:rsidRPr="0016151D" w:rsidRDefault="006F3DD4" w:rsidP="006A7386">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53F0260D" w14:textId="77777777" w:rsidTr="00156935">
        <w:tc>
          <w:tcPr>
            <w:tcW w:w="2660" w:type="dxa"/>
            <w:tcBorders>
              <w:bottom w:val="single" w:sz="4" w:space="0" w:color="auto"/>
            </w:tcBorders>
          </w:tcPr>
          <w:p w14:paraId="7E0BC4B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24866C29"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3294CA9"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3EF0B3AA"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20F7FA96" w14:textId="526EC94F" w:rsidR="00231140" w:rsidRDefault="00231140" w:rsidP="00B91996">
      <w:pPr>
        <w:rPr>
          <w:szCs w:val="23"/>
        </w:rPr>
      </w:pPr>
    </w:p>
    <w:p w14:paraId="6BE453CA" w14:textId="6605FC70" w:rsidR="00231140" w:rsidRPr="00E802D8" w:rsidRDefault="00231140" w:rsidP="00231140">
      <w:pPr>
        <w:pStyle w:val="Tablas"/>
        <w:rPr>
          <w:u w:val="single"/>
        </w:rPr>
      </w:pPr>
      <w:bookmarkStart w:id="141" w:name="_Toc73576390"/>
      <w:r>
        <w:t xml:space="preserve">Prueba de aceptación en base a Historia de Usuario </w:t>
      </w:r>
      <w:r w:rsidR="00632B1D">
        <w:t>17</w:t>
      </w:r>
      <w:bookmarkEnd w:id="141"/>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19FECFBE"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16F683E" w14:textId="6AE995F0"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7</w:t>
            </w:r>
          </w:p>
        </w:tc>
      </w:tr>
      <w:tr w:rsidR="00231140" w:rsidRPr="00693AB1" w14:paraId="4197D3F6" w14:textId="77777777" w:rsidTr="00156935">
        <w:tc>
          <w:tcPr>
            <w:tcW w:w="2660" w:type="dxa"/>
            <w:tcBorders>
              <w:bottom w:val="single" w:sz="4" w:space="0" w:color="auto"/>
            </w:tcBorders>
          </w:tcPr>
          <w:p w14:paraId="5F746EDC"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0CDC8AA" w14:textId="2A6CA4DD" w:rsidR="00231140" w:rsidRPr="00597F55" w:rsidRDefault="006A7386" w:rsidP="00156935">
            <w:pPr>
              <w:spacing w:before="0" w:after="0" w:line="240" w:lineRule="auto"/>
              <w:ind w:firstLine="0"/>
              <w:jc w:val="left"/>
              <w:rPr>
                <w:rFonts w:eastAsia="Times New Roman"/>
                <w:bCs/>
                <w:szCs w:val="24"/>
              </w:rPr>
            </w:pPr>
            <w:r w:rsidRPr="006A7386">
              <w:rPr>
                <w:rFonts w:eastAsia="Times New Roman"/>
                <w:bCs/>
                <w:szCs w:val="24"/>
              </w:rPr>
              <w:t xml:space="preserve">Permitir consultar </w:t>
            </w:r>
            <w:r>
              <w:rPr>
                <w:rFonts w:eastAsia="Times New Roman"/>
                <w:bCs/>
                <w:szCs w:val="24"/>
              </w:rPr>
              <w:t>candidatos</w:t>
            </w:r>
            <w:r w:rsidRPr="006A7386">
              <w:rPr>
                <w:rFonts w:eastAsia="Times New Roman"/>
                <w:bCs/>
                <w:szCs w:val="24"/>
              </w:rPr>
              <w:t xml:space="preserve"> del evento.</w:t>
            </w:r>
          </w:p>
        </w:tc>
      </w:tr>
      <w:tr w:rsidR="00231140" w:rsidRPr="00693AB1" w14:paraId="151DF254" w14:textId="77777777" w:rsidTr="00156935">
        <w:tc>
          <w:tcPr>
            <w:tcW w:w="2660" w:type="dxa"/>
            <w:tcBorders>
              <w:bottom w:val="single" w:sz="4" w:space="0" w:color="auto"/>
            </w:tcBorders>
          </w:tcPr>
          <w:p w14:paraId="78AB52AA"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5F8F3CD7" w14:textId="05DAE5B4" w:rsidR="00231140" w:rsidRPr="001743DC"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la consulta </w:t>
            </w:r>
            <w:r w:rsidR="001743DC">
              <w:rPr>
                <w:rFonts w:eastAsia="Times New Roman"/>
                <w:bCs/>
                <w:szCs w:val="24"/>
              </w:rPr>
              <w:t xml:space="preserve">de </w:t>
            </w:r>
            <w:r>
              <w:rPr>
                <w:rFonts w:eastAsia="Times New Roman"/>
                <w:bCs/>
                <w:szCs w:val="24"/>
              </w:rPr>
              <w:t xml:space="preserve">los </w:t>
            </w:r>
            <w:r w:rsidR="001743DC">
              <w:rPr>
                <w:rFonts w:eastAsia="Times New Roman"/>
                <w:bCs/>
                <w:szCs w:val="24"/>
              </w:rPr>
              <w:t>candidatos registrados en un determinado evento.</w:t>
            </w:r>
          </w:p>
        </w:tc>
      </w:tr>
      <w:tr w:rsidR="00231140" w:rsidRPr="00693AB1" w14:paraId="5CB2D87A" w14:textId="77777777" w:rsidTr="00156935">
        <w:tc>
          <w:tcPr>
            <w:tcW w:w="2660" w:type="dxa"/>
            <w:tcBorders>
              <w:bottom w:val="single" w:sz="4" w:space="0" w:color="auto"/>
            </w:tcBorders>
          </w:tcPr>
          <w:p w14:paraId="38E63B6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381FC24"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6CD87EE3" w14:textId="77777777" w:rsidTr="00156935">
        <w:tc>
          <w:tcPr>
            <w:tcW w:w="2660" w:type="dxa"/>
            <w:tcBorders>
              <w:bottom w:val="single" w:sz="4" w:space="0" w:color="auto"/>
            </w:tcBorders>
          </w:tcPr>
          <w:p w14:paraId="5427B3A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2233C99"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33EAA527" w14:textId="77777777" w:rsidTr="00156935">
        <w:tc>
          <w:tcPr>
            <w:tcW w:w="2660" w:type="dxa"/>
            <w:tcBorders>
              <w:bottom w:val="single" w:sz="4" w:space="0" w:color="auto"/>
            </w:tcBorders>
          </w:tcPr>
          <w:p w14:paraId="4888CB5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E317966" w14:textId="77777777" w:rsidR="001743DC" w:rsidRPr="001743DC" w:rsidRDefault="001743DC" w:rsidP="001743D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Debe estar logeado en el sistema (Enviar Token).</w:t>
            </w:r>
          </w:p>
          <w:p w14:paraId="42EDB2A1" w14:textId="78EA1B16" w:rsidR="00231140" w:rsidRPr="001743DC" w:rsidRDefault="001743DC" w:rsidP="001743D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Tener algún registro relacionando al usuario del contexto con el evento.</w:t>
            </w:r>
          </w:p>
        </w:tc>
      </w:tr>
      <w:tr w:rsidR="00231140" w:rsidRPr="00693AB1" w14:paraId="5FC0A6BD" w14:textId="77777777" w:rsidTr="00156935">
        <w:tc>
          <w:tcPr>
            <w:tcW w:w="2660" w:type="dxa"/>
            <w:tcBorders>
              <w:bottom w:val="single" w:sz="4" w:space="0" w:color="auto"/>
            </w:tcBorders>
          </w:tcPr>
          <w:p w14:paraId="4BCE9AC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9DCC055" w14:textId="7FD905D7" w:rsidR="001743DC" w:rsidRDefault="001743DC" w:rsidP="001743DC">
            <w:pPr>
              <w:numPr>
                <w:ilvl w:val="0"/>
                <w:numId w:val="3"/>
              </w:numPr>
              <w:spacing w:before="120" w:after="120" w:line="240" w:lineRule="auto"/>
              <w:contextualSpacing/>
              <w:rPr>
                <w:szCs w:val="24"/>
              </w:rPr>
            </w:pPr>
            <w:r>
              <w:rPr>
                <w:szCs w:val="24"/>
              </w:rPr>
              <w:t xml:space="preserve">Validar Token para consumir </w:t>
            </w:r>
            <w:r>
              <w:rPr>
                <w:szCs w:val="24"/>
              </w:rPr>
              <w:t>servicio.</w:t>
            </w:r>
          </w:p>
          <w:p w14:paraId="70178A14" w14:textId="77777777" w:rsidR="00231140" w:rsidRPr="006F3DD4" w:rsidRDefault="001743DC" w:rsidP="001743DC">
            <w:pPr>
              <w:numPr>
                <w:ilvl w:val="0"/>
                <w:numId w:val="3"/>
              </w:numPr>
              <w:spacing w:before="0" w:after="0" w:line="240" w:lineRule="auto"/>
              <w:jc w:val="left"/>
              <w:rPr>
                <w:rFonts w:eastAsia="Times New Roman"/>
                <w:bCs/>
                <w:szCs w:val="24"/>
              </w:rPr>
            </w:pPr>
            <w:r>
              <w:rPr>
                <w:szCs w:val="24"/>
              </w:rPr>
              <w:t>Validar que el evento no esté eliminado</w:t>
            </w:r>
            <w:r>
              <w:rPr>
                <w:szCs w:val="24"/>
              </w:rPr>
              <w:t>.</w:t>
            </w:r>
          </w:p>
          <w:p w14:paraId="486B8456" w14:textId="52191BFF" w:rsidR="006F3DD4" w:rsidRPr="0016151D" w:rsidRDefault="006F3DD4" w:rsidP="001743DC">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6874DD1A" w14:textId="77777777" w:rsidTr="00156935">
        <w:tc>
          <w:tcPr>
            <w:tcW w:w="2660" w:type="dxa"/>
            <w:tcBorders>
              <w:bottom w:val="single" w:sz="4" w:space="0" w:color="auto"/>
            </w:tcBorders>
          </w:tcPr>
          <w:p w14:paraId="7CC99625"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C920273"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1D37AA40"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66531ACA"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2311CF1C" w14:textId="7D433D82" w:rsidR="00231140" w:rsidRDefault="00231140" w:rsidP="006F3DD4">
      <w:pPr>
        <w:ind w:firstLine="0"/>
        <w:rPr>
          <w:szCs w:val="23"/>
        </w:rPr>
      </w:pPr>
    </w:p>
    <w:p w14:paraId="49E2F791" w14:textId="1AC108A5" w:rsidR="00231140" w:rsidRPr="00E802D8" w:rsidRDefault="00231140" w:rsidP="00231140">
      <w:pPr>
        <w:pStyle w:val="Tablas"/>
        <w:rPr>
          <w:u w:val="single"/>
        </w:rPr>
      </w:pPr>
      <w:bookmarkStart w:id="142" w:name="_Toc73576391"/>
      <w:r>
        <w:t xml:space="preserve">Prueba de aceptación en base a Historia de Usuario </w:t>
      </w:r>
      <w:r w:rsidR="00632B1D">
        <w:t>18</w:t>
      </w:r>
      <w:bookmarkEnd w:id="142"/>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7470F58C"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3404A59" w14:textId="24CE262C"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8</w:t>
            </w:r>
          </w:p>
        </w:tc>
      </w:tr>
      <w:tr w:rsidR="00231140" w:rsidRPr="00693AB1" w14:paraId="10F94902" w14:textId="77777777" w:rsidTr="00156935">
        <w:tc>
          <w:tcPr>
            <w:tcW w:w="2660" w:type="dxa"/>
            <w:tcBorders>
              <w:bottom w:val="single" w:sz="4" w:space="0" w:color="auto"/>
            </w:tcBorders>
          </w:tcPr>
          <w:p w14:paraId="2C88E50F"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AC84B31" w14:textId="607B5BDE" w:rsidR="00231140" w:rsidRPr="00597F55" w:rsidRDefault="001743DC" w:rsidP="00156935">
            <w:pPr>
              <w:spacing w:before="0" w:after="0" w:line="240" w:lineRule="auto"/>
              <w:ind w:firstLine="0"/>
              <w:jc w:val="left"/>
              <w:rPr>
                <w:rFonts w:eastAsia="Times New Roman"/>
                <w:bCs/>
                <w:szCs w:val="24"/>
              </w:rPr>
            </w:pPr>
            <w:r w:rsidRPr="001743DC">
              <w:rPr>
                <w:rFonts w:eastAsia="Times New Roman"/>
                <w:bCs/>
                <w:szCs w:val="24"/>
              </w:rPr>
              <w:t>Permitir consultar candidatos con detalle del evento.</w:t>
            </w:r>
          </w:p>
        </w:tc>
      </w:tr>
      <w:tr w:rsidR="00231140" w:rsidRPr="00693AB1" w14:paraId="4186D38A" w14:textId="77777777" w:rsidTr="00156935">
        <w:tc>
          <w:tcPr>
            <w:tcW w:w="2660" w:type="dxa"/>
            <w:tcBorders>
              <w:bottom w:val="single" w:sz="4" w:space="0" w:color="auto"/>
            </w:tcBorders>
          </w:tcPr>
          <w:p w14:paraId="467279AA"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0B2417B" w14:textId="5E7FC25D" w:rsidR="00231140" w:rsidRPr="001743DC"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la consulta </w:t>
            </w:r>
            <w:r w:rsidR="001743DC">
              <w:rPr>
                <w:rFonts w:eastAsia="Times New Roman"/>
                <w:bCs/>
                <w:szCs w:val="24"/>
              </w:rPr>
              <w:t>de los candidatos registrados en determinado evento, incluyendo sus detalles, imágenes, nombres, etc.</w:t>
            </w:r>
          </w:p>
        </w:tc>
      </w:tr>
      <w:tr w:rsidR="00231140" w:rsidRPr="00693AB1" w14:paraId="5F0736A0" w14:textId="77777777" w:rsidTr="00156935">
        <w:tc>
          <w:tcPr>
            <w:tcW w:w="2660" w:type="dxa"/>
            <w:tcBorders>
              <w:bottom w:val="single" w:sz="4" w:space="0" w:color="auto"/>
            </w:tcBorders>
          </w:tcPr>
          <w:p w14:paraId="6C6E366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B296B53"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52F27D77" w14:textId="77777777" w:rsidTr="00156935">
        <w:tc>
          <w:tcPr>
            <w:tcW w:w="2660" w:type="dxa"/>
            <w:tcBorders>
              <w:bottom w:val="single" w:sz="4" w:space="0" w:color="auto"/>
            </w:tcBorders>
          </w:tcPr>
          <w:p w14:paraId="32C7926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2D488A68"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798B0529" w14:textId="77777777" w:rsidTr="00156935">
        <w:tc>
          <w:tcPr>
            <w:tcW w:w="2660" w:type="dxa"/>
            <w:tcBorders>
              <w:bottom w:val="single" w:sz="4" w:space="0" w:color="auto"/>
            </w:tcBorders>
          </w:tcPr>
          <w:p w14:paraId="3BC4153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A55D311" w14:textId="77777777" w:rsidR="001743DC" w:rsidRPr="001743DC" w:rsidRDefault="001743DC" w:rsidP="001743D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Debe estar logeado en el sistema (Enviar Token).</w:t>
            </w:r>
          </w:p>
          <w:p w14:paraId="6C6F011F" w14:textId="2AB0A1A9" w:rsidR="00231140" w:rsidRPr="001743DC" w:rsidRDefault="001743DC" w:rsidP="001743D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Tener algún registro relacionando al usuario del contexto con el evento.</w:t>
            </w:r>
          </w:p>
        </w:tc>
      </w:tr>
      <w:tr w:rsidR="00231140" w:rsidRPr="00693AB1" w14:paraId="150D3161" w14:textId="77777777" w:rsidTr="00156935">
        <w:tc>
          <w:tcPr>
            <w:tcW w:w="2660" w:type="dxa"/>
            <w:tcBorders>
              <w:bottom w:val="single" w:sz="4" w:space="0" w:color="auto"/>
            </w:tcBorders>
          </w:tcPr>
          <w:p w14:paraId="6551DC5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3FAD1BC1" w14:textId="77777777" w:rsidR="001743DC" w:rsidRDefault="001743DC" w:rsidP="001743DC">
            <w:pPr>
              <w:numPr>
                <w:ilvl w:val="0"/>
                <w:numId w:val="3"/>
              </w:numPr>
              <w:spacing w:before="120" w:after="120" w:line="240" w:lineRule="auto"/>
              <w:contextualSpacing/>
              <w:rPr>
                <w:szCs w:val="24"/>
              </w:rPr>
            </w:pPr>
            <w:r>
              <w:rPr>
                <w:szCs w:val="24"/>
              </w:rPr>
              <w:t xml:space="preserve">Validar Token para consumir servicio </w:t>
            </w:r>
          </w:p>
          <w:p w14:paraId="1275A33E" w14:textId="77777777" w:rsidR="00231140" w:rsidRPr="006F3DD4" w:rsidRDefault="001743DC" w:rsidP="001743DC">
            <w:pPr>
              <w:numPr>
                <w:ilvl w:val="0"/>
                <w:numId w:val="3"/>
              </w:numPr>
              <w:spacing w:before="0" w:after="0" w:line="240" w:lineRule="auto"/>
              <w:jc w:val="left"/>
              <w:rPr>
                <w:rFonts w:eastAsia="Times New Roman"/>
                <w:bCs/>
                <w:szCs w:val="24"/>
              </w:rPr>
            </w:pPr>
            <w:r>
              <w:rPr>
                <w:szCs w:val="24"/>
              </w:rPr>
              <w:t>Validar que el evento no esté eliminado</w:t>
            </w:r>
          </w:p>
          <w:p w14:paraId="5B60363A" w14:textId="46043CF1" w:rsidR="006F3DD4" w:rsidRPr="0016151D" w:rsidRDefault="006F3DD4" w:rsidP="001743DC">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201F7711" w14:textId="77777777" w:rsidTr="00156935">
        <w:tc>
          <w:tcPr>
            <w:tcW w:w="2660" w:type="dxa"/>
            <w:tcBorders>
              <w:bottom w:val="single" w:sz="4" w:space="0" w:color="auto"/>
            </w:tcBorders>
          </w:tcPr>
          <w:p w14:paraId="362C15B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4496E76"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71177923"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227849D"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6521CFE0" w14:textId="579639E5" w:rsidR="00231140" w:rsidRPr="00E802D8" w:rsidRDefault="00231140" w:rsidP="00231140">
      <w:pPr>
        <w:pStyle w:val="Tablas"/>
        <w:rPr>
          <w:u w:val="single"/>
        </w:rPr>
      </w:pPr>
      <w:bookmarkStart w:id="143" w:name="_Toc73576392"/>
      <w:r>
        <w:lastRenderedPageBreak/>
        <w:t xml:space="preserve">Prueba de aceptación en base a Historia de Usuario </w:t>
      </w:r>
      <w:r w:rsidR="00632B1D">
        <w:t>19</w:t>
      </w:r>
      <w:bookmarkEnd w:id="143"/>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2DCDAEAC"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5D30A242" w14:textId="6CAABCE7"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19</w:t>
            </w:r>
          </w:p>
        </w:tc>
      </w:tr>
      <w:tr w:rsidR="00231140" w:rsidRPr="00693AB1" w14:paraId="34FB0887" w14:textId="77777777" w:rsidTr="00156935">
        <w:tc>
          <w:tcPr>
            <w:tcW w:w="2660" w:type="dxa"/>
            <w:tcBorders>
              <w:bottom w:val="single" w:sz="4" w:space="0" w:color="auto"/>
            </w:tcBorders>
          </w:tcPr>
          <w:p w14:paraId="46B2B72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5129359F" w14:textId="7081BB39" w:rsidR="00231140" w:rsidRPr="00597F55" w:rsidRDefault="00080E1C" w:rsidP="00156935">
            <w:pPr>
              <w:spacing w:before="0" w:after="0" w:line="240" w:lineRule="auto"/>
              <w:ind w:firstLine="0"/>
              <w:jc w:val="left"/>
              <w:rPr>
                <w:rFonts w:eastAsia="Times New Roman"/>
                <w:bCs/>
                <w:szCs w:val="24"/>
              </w:rPr>
            </w:pPr>
            <w:r w:rsidRPr="00080E1C">
              <w:rPr>
                <w:rFonts w:eastAsia="Times New Roman"/>
                <w:bCs/>
                <w:szCs w:val="24"/>
              </w:rPr>
              <w:t>Permitir consultar un candidato específico del evento con detalles.</w:t>
            </w:r>
          </w:p>
        </w:tc>
      </w:tr>
      <w:tr w:rsidR="00231140" w:rsidRPr="00693AB1" w14:paraId="3F8E9AC4" w14:textId="77777777" w:rsidTr="00156935">
        <w:tc>
          <w:tcPr>
            <w:tcW w:w="2660" w:type="dxa"/>
            <w:tcBorders>
              <w:bottom w:val="single" w:sz="4" w:space="0" w:color="auto"/>
            </w:tcBorders>
          </w:tcPr>
          <w:p w14:paraId="1D82EED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312B3F5" w14:textId="56020F95"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la consulta </w:t>
            </w:r>
            <w:r w:rsidR="00080E1C">
              <w:rPr>
                <w:rFonts w:eastAsia="Times New Roman"/>
                <w:bCs/>
                <w:szCs w:val="24"/>
              </w:rPr>
              <w:t>de un candidato específico en el evento determinado con sus respectivos detalles.</w:t>
            </w:r>
          </w:p>
        </w:tc>
      </w:tr>
      <w:tr w:rsidR="00231140" w:rsidRPr="00693AB1" w14:paraId="423F2ABA" w14:textId="77777777" w:rsidTr="00156935">
        <w:tc>
          <w:tcPr>
            <w:tcW w:w="2660" w:type="dxa"/>
            <w:tcBorders>
              <w:bottom w:val="single" w:sz="4" w:space="0" w:color="auto"/>
            </w:tcBorders>
          </w:tcPr>
          <w:p w14:paraId="5CD4261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1C65F34"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F80A25C" w14:textId="77777777" w:rsidTr="00156935">
        <w:tc>
          <w:tcPr>
            <w:tcW w:w="2660" w:type="dxa"/>
            <w:tcBorders>
              <w:bottom w:val="single" w:sz="4" w:space="0" w:color="auto"/>
            </w:tcBorders>
          </w:tcPr>
          <w:p w14:paraId="0C56FD7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00455954"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59D5A6B9" w14:textId="77777777" w:rsidTr="00156935">
        <w:tc>
          <w:tcPr>
            <w:tcW w:w="2660" w:type="dxa"/>
            <w:tcBorders>
              <w:bottom w:val="single" w:sz="4" w:space="0" w:color="auto"/>
            </w:tcBorders>
          </w:tcPr>
          <w:p w14:paraId="04E1A22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B9A174E" w14:textId="77777777" w:rsidR="00080E1C" w:rsidRPr="001743DC" w:rsidRDefault="00080E1C" w:rsidP="00080E1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Debe estar logeado en el sistema (Enviar Token).</w:t>
            </w:r>
          </w:p>
          <w:p w14:paraId="5F1593D8" w14:textId="62389085" w:rsidR="00231140" w:rsidRPr="00080E1C" w:rsidRDefault="00080E1C" w:rsidP="00080E1C">
            <w:pPr>
              <w:pStyle w:val="Prrafodelista"/>
              <w:numPr>
                <w:ilvl w:val="0"/>
                <w:numId w:val="3"/>
              </w:numPr>
              <w:spacing w:before="0" w:after="0" w:line="240" w:lineRule="auto"/>
              <w:jc w:val="left"/>
              <w:rPr>
                <w:rFonts w:eastAsia="Times New Roman"/>
                <w:bCs/>
                <w:szCs w:val="24"/>
              </w:rPr>
            </w:pPr>
            <w:r w:rsidRPr="00080E1C">
              <w:rPr>
                <w:rFonts w:eastAsia="Times New Roman"/>
                <w:bCs/>
                <w:szCs w:val="24"/>
              </w:rPr>
              <w:t>Tener algún registro relacionando al usuario del contexto con el evento.</w:t>
            </w:r>
          </w:p>
        </w:tc>
      </w:tr>
      <w:tr w:rsidR="00231140" w:rsidRPr="00693AB1" w14:paraId="3F5C54E1" w14:textId="77777777" w:rsidTr="00156935">
        <w:tc>
          <w:tcPr>
            <w:tcW w:w="2660" w:type="dxa"/>
            <w:tcBorders>
              <w:bottom w:val="single" w:sz="4" w:space="0" w:color="auto"/>
            </w:tcBorders>
          </w:tcPr>
          <w:p w14:paraId="7469FE9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446F1438" w14:textId="77777777"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1E6B0249"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746770B9" w14:textId="0A437A19"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7978E4FB" w14:textId="77777777" w:rsidTr="00156935">
        <w:tc>
          <w:tcPr>
            <w:tcW w:w="2660" w:type="dxa"/>
            <w:tcBorders>
              <w:bottom w:val="single" w:sz="4" w:space="0" w:color="auto"/>
            </w:tcBorders>
          </w:tcPr>
          <w:p w14:paraId="5431165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7A325F24"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AE0C22A"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DF56998"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2C6C9F57" w14:textId="5E298759" w:rsidR="00231140" w:rsidRPr="00080E1C" w:rsidRDefault="00231140" w:rsidP="00B91996">
      <w:pPr>
        <w:rPr>
          <w:szCs w:val="23"/>
          <w:u w:val="single"/>
        </w:rPr>
      </w:pPr>
    </w:p>
    <w:p w14:paraId="2952BDC2" w14:textId="25A80DFC" w:rsidR="00231140" w:rsidRPr="00E802D8" w:rsidRDefault="00231140" w:rsidP="00231140">
      <w:pPr>
        <w:pStyle w:val="Tablas"/>
        <w:rPr>
          <w:u w:val="single"/>
        </w:rPr>
      </w:pPr>
      <w:bookmarkStart w:id="144" w:name="_Toc73576393"/>
      <w:r>
        <w:t xml:space="preserve">Prueba de aceptación en base a Historia de Usuario </w:t>
      </w:r>
      <w:r w:rsidR="00632B1D">
        <w:t>20</w:t>
      </w:r>
      <w:bookmarkEnd w:id="144"/>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3AD5AD60"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664687D4" w14:textId="677B5CE4"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0</w:t>
            </w:r>
          </w:p>
        </w:tc>
      </w:tr>
      <w:tr w:rsidR="00231140" w:rsidRPr="00693AB1" w14:paraId="47905E68" w14:textId="77777777" w:rsidTr="00156935">
        <w:tc>
          <w:tcPr>
            <w:tcW w:w="2660" w:type="dxa"/>
            <w:tcBorders>
              <w:bottom w:val="single" w:sz="4" w:space="0" w:color="auto"/>
            </w:tcBorders>
          </w:tcPr>
          <w:p w14:paraId="3269222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65009B0" w14:textId="543A556B" w:rsidR="00231140" w:rsidRPr="00597F55" w:rsidRDefault="00892EC0" w:rsidP="00156935">
            <w:pPr>
              <w:spacing w:before="0" w:after="0" w:line="240" w:lineRule="auto"/>
              <w:ind w:firstLine="0"/>
              <w:jc w:val="left"/>
              <w:rPr>
                <w:rFonts w:eastAsia="Times New Roman"/>
                <w:bCs/>
                <w:szCs w:val="24"/>
              </w:rPr>
            </w:pPr>
            <w:r w:rsidRPr="00892EC0">
              <w:rPr>
                <w:rFonts w:eastAsia="Times New Roman"/>
                <w:bCs/>
                <w:szCs w:val="24"/>
              </w:rPr>
              <w:t>Permitir consultar los resultados del evento</w:t>
            </w:r>
          </w:p>
        </w:tc>
      </w:tr>
      <w:tr w:rsidR="00231140" w:rsidRPr="00693AB1" w14:paraId="6048D5E4" w14:textId="77777777" w:rsidTr="00156935">
        <w:tc>
          <w:tcPr>
            <w:tcW w:w="2660" w:type="dxa"/>
            <w:tcBorders>
              <w:bottom w:val="single" w:sz="4" w:space="0" w:color="auto"/>
            </w:tcBorders>
          </w:tcPr>
          <w:p w14:paraId="0882A1D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1687515B" w14:textId="6A737E28" w:rsidR="00231140" w:rsidRPr="00892EC0"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la consulta </w:t>
            </w:r>
            <w:r w:rsidR="00892EC0">
              <w:rPr>
                <w:rFonts w:eastAsia="Times New Roman"/>
                <w:bCs/>
                <w:szCs w:val="24"/>
              </w:rPr>
              <w:t>de los resultados de un evento que esté en proceso o haya finalizado.</w:t>
            </w:r>
          </w:p>
        </w:tc>
      </w:tr>
      <w:tr w:rsidR="00231140" w:rsidRPr="00693AB1" w14:paraId="4E4FD6F4" w14:textId="77777777" w:rsidTr="00156935">
        <w:tc>
          <w:tcPr>
            <w:tcW w:w="2660" w:type="dxa"/>
            <w:tcBorders>
              <w:bottom w:val="single" w:sz="4" w:space="0" w:color="auto"/>
            </w:tcBorders>
          </w:tcPr>
          <w:p w14:paraId="654270C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40EC8FA7"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3ED65678" w14:textId="77777777" w:rsidTr="00156935">
        <w:tc>
          <w:tcPr>
            <w:tcW w:w="2660" w:type="dxa"/>
            <w:tcBorders>
              <w:bottom w:val="single" w:sz="4" w:space="0" w:color="auto"/>
            </w:tcBorders>
          </w:tcPr>
          <w:p w14:paraId="67F62DF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6A4D9EEA"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5BCD70C" w14:textId="77777777" w:rsidTr="00156935">
        <w:tc>
          <w:tcPr>
            <w:tcW w:w="2660" w:type="dxa"/>
            <w:tcBorders>
              <w:bottom w:val="single" w:sz="4" w:space="0" w:color="auto"/>
            </w:tcBorders>
          </w:tcPr>
          <w:p w14:paraId="3FBFFCCE"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2E751E4D" w14:textId="77777777" w:rsidR="00080E1C" w:rsidRPr="001743DC" w:rsidRDefault="00080E1C" w:rsidP="00080E1C">
            <w:pPr>
              <w:pStyle w:val="Prrafodelista"/>
              <w:numPr>
                <w:ilvl w:val="0"/>
                <w:numId w:val="3"/>
              </w:numPr>
              <w:spacing w:before="0" w:after="0" w:line="240" w:lineRule="auto"/>
              <w:jc w:val="left"/>
              <w:rPr>
                <w:rFonts w:eastAsia="Times New Roman"/>
                <w:bCs/>
                <w:szCs w:val="24"/>
              </w:rPr>
            </w:pPr>
            <w:r w:rsidRPr="001743DC">
              <w:rPr>
                <w:rFonts w:eastAsia="Times New Roman"/>
                <w:bCs/>
                <w:szCs w:val="24"/>
              </w:rPr>
              <w:t>Debe estar logeado en el sistema (Enviar Token).</w:t>
            </w:r>
          </w:p>
          <w:p w14:paraId="4352420D" w14:textId="588F56C3" w:rsidR="00231140" w:rsidRPr="00080E1C" w:rsidRDefault="00080E1C" w:rsidP="00080E1C">
            <w:pPr>
              <w:pStyle w:val="Prrafodelista"/>
              <w:numPr>
                <w:ilvl w:val="0"/>
                <w:numId w:val="3"/>
              </w:numPr>
              <w:spacing w:before="0" w:after="0" w:line="240" w:lineRule="auto"/>
              <w:jc w:val="left"/>
              <w:rPr>
                <w:rFonts w:eastAsia="Times New Roman"/>
                <w:bCs/>
                <w:szCs w:val="24"/>
              </w:rPr>
            </w:pPr>
            <w:r w:rsidRPr="00080E1C">
              <w:rPr>
                <w:rFonts w:eastAsia="Times New Roman"/>
                <w:bCs/>
                <w:szCs w:val="24"/>
              </w:rPr>
              <w:t>Tener algún registro relacionando al usuario del contexto con el evento.</w:t>
            </w:r>
          </w:p>
        </w:tc>
      </w:tr>
      <w:tr w:rsidR="00231140" w:rsidRPr="00693AB1" w14:paraId="3AF971A0" w14:textId="77777777" w:rsidTr="00156935">
        <w:tc>
          <w:tcPr>
            <w:tcW w:w="2660" w:type="dxa"/>
            <w:tcBorders>
              <w:bottom w:val="single" w:sz="4" w:space="0" w:color="auto"/>
            </w:tcBorders>
          </w:tcPr>
          <w:p w14:paraId="7892B78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6C428918" w14:textId="77777777"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79212040" w14:textId="6BBBADF4"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1A0D5949" w14:textId="65037BA4" w:rsidR="00892EC0" w:rsidRDefault="00892EC0" w:rsidP="00156935">
            <w:pPr>
              <w:numPr>
                <w:ilvl w:val="0"/>
                <w:numId w:val="3"/>
              </w:numPr>
              <w:spacing w:before="0" w:after="0" w:line="240" w:lineRule="auto"/>
              <w:jc w:val="left"/>
              <w:rPr>
                <w:rFonts w:eastAsia="Times New Roman"/>
                <w:bCs/>
                <w:szCs w:val="24"/>
              </w:rPr>
            </w:pPr>
            <w:r>
              <w:rPr>
                <w:rFonts w:eastAsia="Times New Roman"/>
                <w:bCs/>
                <w:szCs w:val="24"/>
              </w:rPr>
              <w:t>Validar Total de Votos acumulados por candidato.</w:t>
            </w:r>
          </w:p>
          <w:p w14:paraId="51AB30CC" w14:textId="48F81E5E" w:rsidR="00892EC0" w:rsidRDefault="00892EC0" w:rsidP="00156935">
            <w:pPr>
              <w:numPr>
                <w:ilvl w:val="0"/>
                <w:numId w:val="3"/>
              </w:numPr>
              <w:spacing w:before="0" w:after="0" w:line="240" w:lineRule="auto"/>
              <w:jc w:val="left"/>
              <w:rPr>
                <w:rFonts w:eastAsia="Times New Roman"/>
                <w:bCs/>
                <w:szCs w:val="24"/>
              </w:rPr>
            </w:pPr>
            <w:r>
              <w:rPr>
                <w:rFonts w:eastAsia="Times New Roman"/>
                <w:bCs/>
                <w:szCs w:val="24"/>
              </w:rPr>
              <w:t>Validar Total de participantes que con y sin votación</w:t>
            </w:r>
          </w:p>
          <w:p w14:paraId="4F924F4F" w14:textId="06DF4026"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4198E36A" w14:textId="77777777" w:rsidTr="00156935">
        <w:tc>
          <w:tcPr>
            <w:tcW w:w="2660" w:type="dxa"/>
            <w:tcBorders>
              <w:bottom w:val="single" w:sz="4" w:space="0" w:color="auto"/>
            </w:tcBorders>
          </w:tcPr>
          <w:p w14:paraId="0E88DE7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33CC59AC"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783B962C"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15941BC"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7A3A4AC1" w14:textId="20FCFDC3" w:rsidR="00231140" w:rsidRDefault="00231140" w:rsidP="00B91996">
      <w:pPr>
        <w:rPr>
          <w:szCs w:val="23"/>
        </w:rPr>
      </w:pPr>
    </w:p>
    <w:p w14:paraId="535AC9CB" w14:textId="0EF9F797" w:rsidR="00231140" w:rsidRPr="00E802D8" w:rsidRDefault="00231140" w:rsidP="00231140">
      <w:pPr>
        <w:pStyle w:val="Tablas"/>
        <w:rPr>
          <w:u w:val="single"/>
        </w:rPr>
      </w:pPr>
      <w:bookmarkStart w:id="145" w:name="_Toc73576394"/>
      <w:r>
        <w:t xml:space="preserve">Prueba de aceptación en base a Historia de Usuario </w:t>
      </w:r>
      <w:r w:rsidR="00632B1D">
        <w:t>21</w:t>
      </w:r>
      <w:bookmarkEnd w:id="145"/>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5980833A"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5CFC6376" w14:textId="65026A2E"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1</w:t>
            </w:r>
          </w:p>
        </w:tc>
      </w:tr>
      <w:tr w:rsidR="00231140" w:rsidRPr="00693AB1" w14:paraId="52A6DBAA" w14:textId="77777777" w:rsidTr="00156935">
        <w:tc>
          <w:tcPr>
            <w:tcW w:w="2660" w:type="dxa"/>
            <w:tcBorders>
              <w:bottom w:val="single" w:sz="4" w:space="0" w:color="auto"/>
            </w:tcBorders>
          </w:tcPr>
          <w:p w14:paraId="32372E59"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9F9E3DA" w14:textId="4D8BB416" w:rsidR="00231140" w:rsidRPr="00597F55" w:rsidRDefault="00892EC0" w:rsidP="00156935">
            <w:pPr>
              <w:spacing w:before="0" w:after="0" w:line="240" w:lineRule="auto"/>
              <w:ind w:firstLine="0"/>
              <w:jc w:val="left"/>
              <w:rPr>
                <w:rFonts w:eastAsia="Times New Roman"/>
                <w:bCs/>
                <w:szCs w:val="24"/>
              </w:rPr>
            </w:pPr>
            <w:r w:rsidRPr="00892EC0">
              <w:rPr>
                <w:rFonts w:eastAsia="Times New Roman"/>
                <w:bCs/>
                <w:szCs w:val="24"/>
              </w:rPr>
              <w:t>Permitir agregar más administradores al evento</w:t>
            </w:r>
          </w:p>
        </w:tc>
      </w:tr>
      <w:tr w:rsidR="00231140" w:rsidRPr="00693AB1" w14:paraId="7EFAD82D" w14:textId="77777777" w:rsidTr="00156935">
        <w:tc>
          <w:tcPr>
            <w:tcW w:w="2660" w:type="dxa"/>
            <w:tcBorders>
              <w:bottom w:val="single" w:sz="4" w:space="0" w:color="auto"/>
            </w:tcBorders>
          </w:tcPr>
          <w:p w14:paraId="6645EEC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23E7642D" w14:textId="218B134B"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892EC0">
              <w:rPr>
                <w:rFonts w:eastAsia="Times New Roman"/>
                <w:bCs/>
                <w:szCs w:val="24"/>
              </w:rPr>
              <w:t>la correcta asignación de nuevos administradores a un evento.</w:t>
            </w:r>
          </w:p>
        </w:tc>
      </w:tr>
      <w:tr w:rsidR="00231140" w:rsidRPr="00693AB1" w14:paraId="54949258" w14:textId="77777777" w:rsidTr="00156935">
        <w:tc>
          <w:tcPr>
            <w:tcW w:w="2660" w:type="dxa"/>
            <w:tcBorders>
              <w:bottom w:val="single" w:sz="4" w:space="0" w:color="auto"/>
            </w:tcBorders>
          </w:tcPr>
          <w:p w14:paraId="784441A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6D96FDD4"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00BA4129" w14:textId="77777777" w:rsidTr="00156935">
        <w:tc>
          <w:tcPr>
            <w:tcW w:w="2660" w:type="dxa"/>
            <w:tcBorders>
              <w:bottom w:val="single" w:sz="4" w:space="0" w:color="auto"/>
            </w:tcBorders>
          </w:tcPr>
          <w:p w14:paraId="62BF1C3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8A9AF63"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D3CA0A9" w14:textId="77777777" w:rsidTr="00156935">
        <w:tc>
          <w:tcPr>
            <w:tcW w:w="2660" w:type="dxa"/>
            <w:tcBorders>
              <w:bottom w:val="single" w:sz="4" w:space="0" w:color="auto"/>
            </w:tcBorders>
          </w:tcPr>
          <w:p w14:paraId="04626D5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2EB7968E" w14:textId="77777777" w:rsidR="00231140" w:rsidRDefault="00231140" w:rsidP="00892EC0">
            <w:pPr>
              <w:pStyle w:val="Prrafodelista"/>
              <w:numPr>
                <w:ilvl w:val="0"/>
                <w:numId w:val="3"/>
              </w:numPr>
              <w:spacing w:before="0" w:after="0" w:line="240" w:lineRule="auto"/>
              <w:jc w:val="left"/>
              <w:rPr>
                <w:rFonts w:eastAsia="Times New Roman"/>
                <w:bCs/>
                <w:szCs w:val="24"/>
              </w:rPr>
            </w:pPr>
            <w:r w:rsidRPr="00892EC0">
              <w:rPr>
                <w:rFonts w:eastAsia="Times New Roman"/>
                <w:bCs/>
                <w:szCs w:val="24"/>
              </w:rPr>
              <w:t>Debe estar logeado en el sistema (Enviar Token).</w:t>
            </w:r>
          </w:p>
          <w:p w14:paraId="4F09FD06" w14:textId="345EC7AD" w:rsidR="00892EC0" w:rsidRPr="00892EC0" w:rsidRDefault="00892EC0" w:rsidP="00892EC0">
            <w:pPr>
              <w:pStyle w:val="Prrafodelista"/>
              <w:numPr>
                <w:ilvl w:val="0"/>
                <w:numId w:val="3"/>
              </w:numPr>
              <w:spacing w:before="0" w:after="0" w:line="240" w:lineRule="auto"/>
              <w:jc w:val="left"/>
              <w:rPr>
                <w:rFonts w:eastAsia="Times New Roman"/>
                <w:bCs/>
                <w:szCs w:val="24"/>
              </w:rPr>
            </w:pPr>
            <w:r>
              <w:rPr>
                <w:rFonts w:eastAsia="Times New Roman"/>
                <w:bCs/>
                <w:szCs w:val="24"/>
              </w:rPr>
              <w:t>Ser Creador de evento.</w:t>
            </w:r>
          </w:p>
        </w:tc>
      </w:tr>
      <w:tr w:rsidR="00231140" w:rsidRPr="00693AB1" w14:paraId="260BD5B0" w14:textId="77777777" w:rsidTr="00156935">
        <w:tc>
          <w:tcPr>
            <w:tcW w:w="2660" w:type="dxa"/>
            <w:tcBorders>
              <w:bottom w:val="single" w:sz="4" w:space="0" w:color="auto"/>
            </w:tcBorders>
          </w:tcPr>
          <w:p w14:paraId="29EC46F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227E9624"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278B4CBE" w14:textId="6D52B246"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4F0349C9" w14:textId="77777777" w:rsidTr="00156935">
        <w:tc>
          <w:tcPr>
            <w:tcW w:w="2660" w:type="dxa"/>
            <w:tcBorders>
              <w:bottom w:val="single" w:sz="4" w:space="0" w:color="auto"/>
            </w:tcBorders>
          </w:tcPr>
          <w:p w14:paraId="2F11916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0044621"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4AD0930A"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4C329024"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791C7253" w14:textId="3EA5B7EE" w:rsidR="00231140" w:rsidRDefault="00231140" w:rsidP="00B91996">
      <w:pPr>
        <w:rPr>
          <w:szCs w:val="23"/>
        </w:rPr>
      </w:pPr>
    </w:p>
    <w:p w14:paraId="261A184A" w14:textId="2629CC5C" w:rsidR="00231140" w:rsidRPr="00E802D8" w:rsidRDefault="00231140" w:rsidP="00231140">
      <w:pPr>
        <w:pStyle w:val="Tablas"/>
        <w:rPr>
          <w:u w:val="single"/>
        </w:rPr>
      </w:pPr>
      <w:bookmarkStart w:id="146" w:name="_Toc73576395"/>
      <w:r>
        <w:t xml:space="preserve">Prueba de aceptación en base a Historia de Usuario </w:t>
      </w:r>
      <w:r w:rsidR="00632B1D">
        <w:t>22</w:t>
      </w:r>
      <w:bookmarkEnd w:id="146"/>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1550E2A9"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52229F94" w14:textId="29CD1142"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2</w:t>
            </w:r>
          </w:p>
        </w:tc>
      </w:tr>
      <w:tr w:rsidR="00231140" w:rsidRPr="00693AB1" w14:paraId="437BD9B7" w14:textId="77777777" w:rsidTr="00156935">
        <w:tc>
          <w:tcPr>
            <w:tcW w:w="2660" w:type="dxa"/>
            <w:tcBorders>
              <w:bottom w:val="single" w:sz="4" w:space="0" w:color="auto"/>
            </w:tcBorders>
          </w:tcPr>
          <w:p w14:paraId="5B14247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2EC7D67A" w14:textId="64680C65" w:rsidR="00231140" w:rsidRPr="00597F55" w:rsidRDefault="00892EC0" w:rsidP="00156935">
            <w:pPr>
              <w:spacing w:before="0" w:after="0" w:line="240" w:lineRule="auto"/>
              <w:ind w:firstLine="0"/>
              <w:jc w:val="left"/>
              <w:rPr>
                <w:rFonts w:eastAsia="Times New Roman"/>
                <w:bCs/>
                <w:szCs w:val="24"/>
              </w:rPr>
            </w:pPr>
            <w:r w:rsidRPr="00892EC0">
              <w:rPr>
                <w:rFonts w:eastAsia="Times New Roman"/>
                <w:bCs/>
                <w:szCs w:val="24"/>
              </w:rPr>
              <w:t>Permitir activar o desactivar administrador de eventos.</w:t>
            </w:r>
          </w:p>
        </w:tc>
      </w:tr>
      <w:tr w:rsidR="00231140" w:rsidRPr="00693AB1" w14:paraId="00E0B2F8" w14:textId="77777777" w:rsidTr="00156935">
        <w:tc>
          <w:tcPr>
            <w:tcW w:w="2660" w:type="dxa"/>
            <w:tcBorders>
              <w:bottom w:val="single" w:sz="4" w:space="0" w:color="auto"/>
            </w:tcBorders>
          </w:tcPr>
          <w:p w14:paraId="015C21B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6853F78" w14:textId="143DB8F0" w:rsidR="00231140" w:rsidRPr="00892EC0" w:rsidRDefault="00231140" w:rsidP="00156935">
            <w:pPr>
              <w:spacing w:before="0" w:after="0" w:line="240" w:lineRule="auto"/>
              <w:ind w:firstLine="0"/>
              <w:jc w:val="left"/>
              <w:rPr>
                <w:rFonts w:eastAsia="Times New Roman"/>
                <w:bCs/>
                <w:szCs w:val="24"/>
                <w:u w:val="single"/>
              </w:rPr>
            </w:pPr>
            <w:r>
              <w:rPr>
                <w:rFonts w:eastAsia="Times New Roman"/>
                <w:bCs/>
                <w:szCs w:val="24"/>
              </w:rPr>
              <w:t>Prueba para validar</w:t>
            </w:r>
            <w:r w:rsidR="00892EC0">
              <w:rPr>
                <w:rFonts w:eastAsia="Times New Roman"/>
                <w:bCs/>
                <w:szCs w:val="24"/>
              </w:rPr>
              <w:t xml:space="preserve"> el funcionamiento del servicio para poder activar o desactivar administradores de eventos.</w:t>
            </w:r>
          </w:p>
        </w:tc>
      </w:tr>
      <w:tr w:rsidR="00231140" w:rsidRPr="00693AB1" w14:paraId="197703B4" w14:textId="77777777" w:rsidTr="00156935">
        <w:tc>
          <w:tcPr>
            <w:tcW w:w="2660" w:type="dxa"/>
            <w:tcBorders>
              <w:bottom w:val="single" w:sz="4" w:space="0" w:color="auto"/>
            </w:tcBorders>
          </w:tcPr>
          <w:p w14:paraId="473E80E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43E3E939"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42195B85" w14:textId="77777777" w:rsidTr="00156935">
        <w:tc>
          <w:tcPr>
            <w:tcW w:w="2660" w:type="dxa"/>
            <w:tcBorders>
              <w:bottom w:val="single" w:sz="4" w:space="0" w:color="auto"/>
            </w:tcBorders>
          </w:tcPr>
          <w:p w14:paraId="05D5DB9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78572452"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22AFEA7" w14:textId="77777777" w:rsidTr="00156935">
        <w:tc>
          <w:tcPr>
            <w:tcW w:w="2660" w:type="dxa"/>
            <w:tcBorders>
              <w:bottom w:val="single" w:sz="4" w:space="0" w:color="auto"/>
            </w:tcBorders>
          </w:tcPr>
          <w:p w14:paraId="61D8CF5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2AB31312" w14:textId="77777777" w:rsidR="00231140" w:rsidRDefault="00231140" w:rsidP="002544FA">
            <w:pPr>
              <w:pStyle w:val="Prrafodelista"/>
              <w:numPr>
                <w:ilvl w:val="0"/>
                <w:numId w:val="3"/>
              </w:numPr>
              <w:spacing w:before="0" w:after="0" w:line="240" w:lineRule="auto"/>
              <w:jc w:val="left"/>
              <w:rPr>
                <w:rFonts w:eastAsia="Times New Roman"/>
                <w:bCs/>
                <w:szCs w:val="24"/>
              </w:rPr>
            </w:pPr>
            <w:r w:rsidRPr="002544FA">
              <w:rPr>
                <w:rFonts w:eastAsia="Times New Roman"/>
                <w:bCs/>
                <w:szCs w:val="24"/>
              </w:rPr>
              <w:t>Debe estar logeado en el sistema (Enviar Token).</w:t>
            </w:r>
          </w:p>
          <w:p w14:paraId="5597F8A7" w14:textId="32EF704F" w:rsidR="002544FA" w:rsidRPr="002544FA" w:rsidRDefault="002544FA" w:rsidP="002544FA">
            <w:pPr>
              <w:pStyle w:val="Prrafodelista"/>
              <w:numPr>
                <w:ilvl w:val="0"/>
                <w:numId w:val="3"/>
              </w:numPr>
              <w:spacing w:before="0" w:after="0" w:line="240" w:lineRule="auto"/>
              <w:jc w:val="left"/>
              <w:rPr>
                <w:rFonts w:eastAsia="Times New Roman"/>
                <w:bCs/>
                <w:szCs w:val="24"/>
              </w:rPr>
            </w:pPr>
            <w:r>
              <w:rPr>
                <w:rFonts w:eastAsia="Times New Roman"/>
                <w:bCs/>
                <w:szCs w:val="24"/>
              </w:rPr>
              <w:t>Ser Creador de evento.</w:t>
            </w:r>
          </w:p>
        </w:tc>
      </w:tr>
      <w:tr w:rsidR="00231140" w:rsidRPr="00693AB1" w14:paraId="48C0EBAF" w14:textId="77777777" w:rsidTr="00156935">
        <w:tc>
          <w:tcPr>
            <w:tcW w:w="2660" w:type="dxa"/>
            <w:tcBorders>
              <w:bottom w:val="single" w:sz="4" w:space="0" w:color="auto"/>
            </w:tcBorders>
          </w:tcPr>
          <w:p w14:paraId="06781A4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2CC156C4" w14:textId="2AC39F67" w:rsidR="00231140" w:rsidRDefault="00892EC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administrador a desactivar/desactivar se encuentre registrado en el evento.</w:t>
            </w:r>
          </w:p>
          <w:p w14:paraId="4EFA929B" w14:textId="478D7582" w:rsidR="00892EC0" w:rsidRPr="00F65161" w:rsidRDefault="00892EC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usuario que envía el contexto sea el creador del evento.</w:t>
            </w:r>
          </w:p>
          <w:p w14:paraId="208AA3EA"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102A7B17" w14:textId="01BF0767"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3DB2599B" w14:textId="77777777" w:rsidTr="00156935">
        <w:tc>
          <w:tcPr>
            <w:tcW w:w="2660" w:type="dxa"/>
            <w:tcBorders>
              <w:bottom w:val="single" w:sz="4" w:space="0" w:color="auto"/>
            </w:tcBorders>
          </w:tcPr>
          <w:p w14:paraId="2C1E799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282C11C4"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53C920A9"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E245B22"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A06A772" w14:textId="773AB5B5" w:rsidR="00231140" w:rsidRPr="00E802D8" w:rsidRDefault="00231140" w:rsidP="00231140">
      <w:pPr>
        <w:pStyle w:val="Tablas"/>
        <w:rPr>
          <w:u w:val="single"/>
        </w:rPr>
      </w:pPr>
      <w:bookmarkStart w:id="147" w:name="_Toc73576396"/>
      <w:r>
        <w:lastRenderedPageBreak/>
        <w:t xml:space="preserve">Prueba de aceptación en base a Historia de Usuario </w:t>
      </w:r>
      <w:r w:rsidR="00632B1D">
        <w:t>23</w:t>
      </w:r>
      <w:bookmarkEnd w:id="147"/>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5317D948"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0C5279D0" w14:textId="550CBDF1"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3</w:t>
            </w:r>
          </w:p>
        </w:tc>
      </w:tr>
      <w:tr w:rsidR="00231140" w:rsidRPr="00693AB1" w14:paraId="36681DFD" w14:textId="77777777" w:rsidTr="00156935">
        <w:tc>
          <w:tcPr>
            <w:tcW w:w="2660" w:type="dxa"/>
            <w:tcBorders>
              <w:bottom w:val="single" w:sz="4" w:space="0" w:color="auto"/>
            </w:tcBorders>
          </w:tcPr>
          <w:p w14:paraId="54F78C40"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37CC5F13" w14:textId="2F65413A" w:rsidR="00231140" w:rsidRPr="00631C54" w:rsidRDefault="00631C54" w:rsidP="00156935">
            <w:pPr>
              <w:spacing w:before="0" w:after="0" w:line="240" w:lineRule="auto"/>
              <w:ind w:firstLine="0"/>
              <w:jc w:val="left"/>
              <w:rPr>
                <w:rFonts w:eastAsia="Times New Roman"/>
                <w:bCs/>
                <w:szCs w:val="24"/>
                <w:u w:val="single"/>
              </w:rPr>
            </w:pPr>
            <w:r w:rsidRPr="00631C54">
              <w:rPr>
                <w:rFonts w:eastAsia="Times New Roman"/>
                <w:bCs/>
                <w:szCs w:val="24"/>
              </w:rPr>
              <w:t>Permitir activar o desactivar eventos.</w:t>
            </w:r>
          </w:p>
        </w:tc>
      </w:tr>
      <w:tr w:rsidR="00231140" w:rsidRPr="00693AB1" w14:paraId="6E4D6808" w14:textId="77777777" w:rsidTr="00156935">
        <w:tc>
          <w:tcPr>
            <w:tcW w:w="2660" w:type="dxa"/>
            <w:tcBorders>
              <w:bottom w:val="single" w:sz="4" w:space="0" w:color="auto"/>
            </w:tcBorders>
          </w:tcPr>
          <w:p w14:paraId="535354B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EE4E5B7" w14:textId="77777777"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Prueba para validar la consulta los eventos en los que el usuario en contexto tiene registro de participaciones.</w:t>
            </w:r>
          </w:p>
        </w:tc>
      </w:tr>
      <w:tr w:rsidR="00231140" w:rsidRPr="00693AB1" w14:paraId="12B47695" w14:textId="77777777" w:rsidTr="00156935">
        <w:tc>
          <w:tcPr>
            <w:tcW w:w="2660" w:type="dxa"/>
            <w:tcBorders>
              <w:bottom w:val="single" w:sz="4" w:space="0" w:color="auto"/>
            </w:tcBorders>
          </w:tcPr>
          <w:p w14:paraId="2A9CF0D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61D064B6"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30A8DE7C" w14:textId="77777777" w:rsidTr="00156935">
        <w:tc>
          <w:tcPr>
            <w:tcW w:w="2660" w:type="dxa"/>
            <w:tcBorders>
              <w:bottom w:val="single" w:sz="4" w:space="0" w:color="auto"/>
            </w:tcBorders>
          </w:tcPr>
          <w:p w14:paraId="3035EB2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1F8AF36A"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6BC8B093" w14:textId="77777777" w:rsidTr="00156935">
        <w:tc>
          <w:tcPr>
            <w:tcW w:w="2660" w:type="dxa"/>
            <w:tcBorders>
              <w:bottom w:val="single" w:sz="4" w:space="0" w:color="auto"/>
            </w:tcBorders>
          </w:tcPr>
          <w:p w14:paraId="596BFEA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17D22FAD" w14:textId="77777777" w:rsidR="00231140" w:rsidRDefault="00231140" w:rsidP="002544FA">
            <w:pPr>
              <w:pStyle w:val="Prrafodelista"/>
              <w:numPr>
                <w:ilvl w:val="0"/>
                <w:numId w:val="3"/>
              </w:numPr>
              <w:spacing w:before="0" w:after="0" w:line="240" w:lineRule="auto"/>
              <w:jc w:val="left"/>
              <w:rPr>
                <w:rFonts w:eastAsia="Times New Roman"/>
                <w:bCs/>
                <w:szCs w:val="24"/>
              </w:rPr>
            </w:pPr>
            <w:r w:rsidRPr="002544FA">
              <w:rPr>
                <w:rFonts w:eastAsia="Times New Roman"/>
                <w:bCs/>
                <w:szCs w:val="24"/>
              </w:rPr>
              <w:t>Debe estar logeado en el sistema (Enviar Token).</w:t>
            </w:r>
          </w:p>
          <w:p w14:paraId="1F14608C" w14:textId="757BCA06" w:rsidR="002544FA" w:rsidRPr="002544FA" w:rsidRDefault="002544FA" w:rsidP="002544FA">
            <w:pPr>
              <w:pStyle w:val="Prrafodelista"/>
              <w:numPr>
                <w:ilvl w:val="0"/>
                <w:numId w:val="3"/>
              </w:numPr>
              <w:spacing w:before="0" w:after="0" w:line="240" w:lineRule="auto"/>
              <w:jc w:val="left"/>
              <w:rPr>
                <w:rFonts w:eastAsia="Times New Roman"/>
                <w:bCs/>
                <w:szCs w:val="24"/>
              </w:rPr>
            </w:pPr>
            <w:r>
              <w:rPr>
                <w:rFonts w:eastAsia="Times New Roman"/>
                <w:bCs/>
                <w:szCs w:val="24"/>
              </w:rPr>
              <w:t>Ser Creador de evento.</w:t>
            </w:r>
          </w:p>
        </w:tc>
      </w:tr>
      <w:tr w:rsidR="00231140" w:rsidRPr="00693AB1" w14:paraId="44DCA311" w14:textId="77777777" w:rsidTr="00156935">
        <w:tc>
          <w:tcPr>
            <w:tcW w:w="2660" w:type="dxa"/>
            <w:tcBorders>
              <w:bottom w:val="single" w:sz="4" w:space="0" w:color="auto"/>
            </w:tcBorders>
          </w:tcPr>
          <w:p w14:paraId="0D2AEFD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433ED481" w14:textId="5E71C301"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 xml:space="preserve">Verificar que el evento </w:t>
            </w:r>
            <w:r w:rsidR="002544FA">
              <w:rPr>
                <w:rFonts w:eastAsia="Times New Roman"/>
                <w:bCs/>
                <w:szCs w:val="24"/>
              </w:rPr>
              <w:t>al que se quiere activar o desactivar exista.</w:t>
            </w:r>
          </w:p>
          <w:p w14:paraId="5C6B3FD0" w14:textId="77777777"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3FB251DA" w14:textId="5D5F888F"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3506CE0F" w14:textId="611BF5CE" w:rsidR="00F44B8C" w:rsidRDefault="00F44B8C" w:rsidP="00156935">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197BFE6F" w14:textId="36FAEC44"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4E15D246" w14:textId="77777777" w:rsidTr="00156935">
        <w:tc>
          <w:tcPr>
            <w:tcW w:w="2660" w:type="dxa"/>
            <w:tcBorders>
              <w:bottom w:val="single" w:sz="4" w:space="0" w:color="auto"/>
            </w:tcBorders>
          </w:tcPr>
          <w:p w14:paraId="5F68AC9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DB2593A"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011817B8"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363096DB"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96690CD" w14:textId="143B74A4" w:rsidR="00231140" w:rsidRPr="00E802D8" w:rsidRDefault="00231140" w:rsidP="00231140">
      <w:pPr>
        <w:pStyle w:val="Tablas"/>
        <w:rPr>
          <w:u w:val="single"/>
        </w:rPr>
      </w:pPr>
      <w:bookmarkStart w:id="148" w:name="_Toc73576397"/>
      <w:r>
        <w:t xml:space="preserve">Prueba de aceptación en base a Historia de Usuario </w:t>
      </w:r>
      <w:r w:rsidR="00632B1D">
        <w:t>24</w:t>
      </w:r>
      <w:bookmarkEnd w:id="148"/>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74099DF5"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ECDB0EF" w14:textId="3D3EBFF7"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4</w:t>
            </w:r>
          </w:p>
        </w:tc>
      </w:tr>
      <w:tr w:rsidR="00231140" w:rsidRPr="00693AB1" w14:paraId="1E739996" w14:textId="77777777" w:rsidTr="00156935">
        <w:tc>
          <w:tcPr>
            <w:tcW w:w="2660" w:type="dxa"/>
            <w:tcBorders>
              <w:bottom w:val="single" w:sz="4" w:space="0" w:color="auto"/>
            </w:tcBorders>
          </w:tcPr>
          <w:p w14:paraId="2FFDB7BE"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337EB1B1" w14:textId="2F16B454" w:rsidR="00231140" w:rsidRPr="00F44B8C" w:rsidRDefault="00F44B8C" w:rsidP="00156935">
            <w:pPr>
              <w:spacing w:before="0" w:after="0" w:line="240" w:lineRule="auto"/>
              <w:ind w:firstLine="0"/>
              <w:jc w:val="left"/>
              <w:rPr>
                <w:rFonts w:eastAsia="Times New Roman"/>
                <w:bCs/>
                <w:szCs w:val="24"/>
              </w:rPr>
            </w:pPr>
            <w:r w:rsidRPr="00F44B8C">
              <w:rPr>
                <w:rFonts w:eastAsia="Times New Roman"/>
                <w:bCs/>
                <w:szCs w:val="24"/>
              </w:rPr>
              <w:t>Permitir actualizar información del evento</w:t>
            </w:r>
            <w:r>
              <w:rPr>
                <w:rFonts w:eastAsia="Times New Roman"/>
                <w:bCs/>
                <w:szCs w:val="24"/>
              </w:rPr>
              <w:t>.</w:t>
            </w:r>
          </w:p>
        </w:tc>
      </w:tr>
      <w:tr w:rsidR="00231140" w:rsidRPr="00693AB1" w14:paraId="5591F861" w14:textId="77777777" w:rsidTr="00156935">
        <w:tc>
          <w:tcPr>
            <w:tcW w:w="2660" w:type="dxa"/>
            <w:tcBorders>
              <w:bottom w:val="single" w:sz="4" w:space="0" w:color="auto"/>
            </w:tcBorders>
          </w:tcPr>
          <w:p w14:paraId="53D7D18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198D1CAE" w14:textId="13EAA4EA" w:rsidR="00231140" w:rsidRPr="00F44B8C" w:rsidRDefault="00231140" w:rsidP="00156935">
            <w:pPr>
              <w:spacing w:before="0" w:after="0" w:line="240" w:lineRule="auto"/>
              <w:ind w:firstLine="0"/>
              <w:jc w:val="left"/>
              <w:rPr>
                <w:rFonts w:eastAsia="Times New Roman"/>
                <w:bCs/>
                <w:szCs w:val="24"/>
                <w:u w:val="single"/>
              </w:rPr>
            </w:pPr>
            <w:r>
              <w:rPr>
                <w:rFonts w:eastAsia="Times New Roman"/>
                <w:bCs/>
                <w:szCs w:val="24"/>
              </w:rPr>
              <w:t>Prueba para validar la</w:t>
            </w:r>
            <w:r w:rsidR="00F44B8C">
              <w:rPr>
                <w:rFonts w:eastAsia="Times New Roman"/>
                <w:bCs/>
                <w:szCs w:val="24"/>
              </w:rPr>
              <w:t xml:space="preserve"> correcta actualización de la información del evento.</w:t>
            </w:r>
          </w:p>
        </w:tc>
      </w:tr>
      <w:tr w:rsidR="00231140" w:rsidRPr="00693AB1" w14:paraId="49584873" w14:textId="77777777" w:rsidTr="00156935">
        <w:tc>
          <w:tcPr>
            <w:tcW w:w="2660" w:type="dxa"/>
            <w:tcBorders>
              <w:bottom w:val="single" w:sz="4" w:space="0" w:color="auto"/>
            </w:tcBorders>
          </w:tcPr>
          <w:p w14:paraId="5BF291C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03CF78C1"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BDBC72B" w14:textId="77777777" w:rsidTr="00156935">
        <w:tc>
          <w:tcPr>
            <w:tcW w:w="2660" w:type="dxa"/>
            <w:tcBorders>
              <w:bottom w:val="single" w:sz="4" w:space="0" w:color="auto"/>
            </w:tcBorders>
          </w:tcPr>
          <w:p w14:paraId="5AE0306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65AEBED4"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654B08BE" w14:textId="77777777" w:rsidTr="00156935">
        <w:tc>
          <w:tcPr>
            <w:tcW w:w="2660" w:type="dxa"/>
            <w:tcBorders>
              <w:bottom w:val="single" w:sz="4" w:space="0" w:color="auto"/>
            </w:tcBorders>
          </w:tcPr>
          <w:p w14:paraId="3974BC0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429D61E" w14:textId="77777777" w:rsidR="00F44B8C" w:rsidRDefault="00F44B8C" w:rsidP="00F44B8C">
            <w:pPr>
              <w:pStyle w:val="Prrafodelista"/>
              <w:numPr>
                <w:ilvl w:val="0"/>
                <w:numId w:val="3"/>
              </w:numPr>
              <w:spacing w:before="0" w:after="0" w:line="240" w:lineRule="auto"/>
              <w:jc w:val="left"/>
              <w:rPr>
                <w:rFonts w:eastAsia="Times New Roman"/>
                <w:bCs/>
                <w:szCs w:val="24"/>
              </w:rPr>
            </w:pPr>
            <w:r w:rsidRPr="002544FA">
              <w:rPr>
                <w:rFonts w:eastAsia="Times New Roman"/>
                <w:bCs/>
                <w:szCs w:val="24"/>
              </w:rPr>
              <w:t>Debe estar logeado en el sistema (Enviar Token).</w:t>
            </w:r>
          </w:p>
          <w:p w14:paraId="4E5D1DBF" w14:textId="52F780FA" w:rsidR="00231140" w:rsidRPr="00F44B8C" w:rsidRDefault="00F44B8C" w:rsidP="00F44B8C">
            <w:pPr>
              <w:pStyle w:val="Prrafodelista"/>
              <w:numPr>
                <w:ilvl w:val="0"/>
                <w:numId w:val="3"/>
              </w:numPr>
              <w:spacing w:before="0" w:after="0" w:line="240" w:lineRule="auto"/>
              <w:jc w:val="left"/>
              <w:rPr>
                <w:rFonts w:eastAsia="Times New Roman"/>
                <w:bCs/>
                <w:szCs w:val="24"/>
              </w:rPr>
            </w:pPr>
            <w:r w:rsidRPr="00F44B8C">
              <w:rPr>
                <w:rFonts w:eastAsia="Times New Roman"/>
                <w:bCs/>
                <w:szCs w:val="24"/>
              </w:rPr>
              <w:t>Ser Creador de evento.</w:t>
            </w:r>
          </w:p>
        </w:tc>
      </w:tr>
      <w:tr w:rsidR="00231140" w:rsidRPr="00693AB1" w14:paraId="119C5990" w14:textId="77777777" w:rsidTr="00156935">
        <w:tc>
          <w:tcPr>
            <w:tcW w:w="2660" w:type="dxa"/>
            <w:tcBorders>
              <w:bottom w:val="single" w:sz="4" w:space="0" w:color="auto"/>
            </w:tcBorders>
          </w:tcPr>
          <w:p w14:paraId="0A9B517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03921AE8" w14:textId="562A646B" w:rsidR="00231140"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Verificar que el evento al que se encuentra asignado esté en estado activo.</w:t>
            </w:r>
          </w:p>
          <w:p w14:paraId="6B2E3032" w14:textId="77777777"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171ED860" w14:textId="77777777"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5C16615C" w14:textId="1DC0EF01"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0D9DBFA6" w14:textId="77CE0550" w:rsidR="00F44B8C" w:rsidRDefault="00F44B8C" w:rsidP="00156935">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155FA728" w14:textId="08B9DCFD" w:rsidR="00F44B8C" w:rsidRPr="00F44B8C" w:rsidRDefault="006F3DD4" w:rsidP="00F44B8C">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7FD4334F" w14:textId="77777777" w:rsidTr="00156935">
        <w:tc>
          <w:tcPr>
            <w:tcW w:w="2660" w:type="dxa"/>
            <w:tcBorders>
              <w:bottom w:val="single" w:sz="4" w:space="0" w:color="auto"/>
            </w:tcBorders>
          </w:tcPr>
          <w:p w14:paraId="3624AD59"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381B0679"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667823C" w14:textId="77777777" w:rsidTr="00CB74F8">
        <w:tc>
          <w:tcPr>
            <w:tcW w:w="8755" w:type="dxa"/>
            <w:gridSpan w:val="2"/>
            <w:tcBorders>
              <w:top w:val="single" w:sz="4" w:space="0" w:color="auto"/>
              <w:bottom w:val="single" w:sz="4" w:space="0" w:color="auto"/>
            </w:tcBorders>
          </w:tcPr>
          <w:p w14:paraId="0AC1585C"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lastRenderedPageBreak/>
              <w:t>Observación:</w:t>
            </w:r>
            <w:r w:rsidRPr="00693AB1">
              <w:rPr>
                <w:rFonts w:eastAsia="Times New Roman"/>
                <w:szCs w:val="24"/>
              </w:rPr>
              <w:t xml:space="preserve"> </w:t>
            </w:r>
            <w:r>
              <w:rPr>
                <w:rFonts w:eastAsia="Times New Roman"/>
                <w:szCs w:val="24"/>
              </w:rPr>
              <w:t>Las pruebas realizadas fueron en el ambiente real montado en la web.</w:t>
            </w:r>
          </w:p>
        </w:tc>
      </w:tr>
      <w:tr w:rsidR="00CB74F8" w:rsidRPr="00693AB1" w14:paraId="4640F129"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tcBorders>
          </w:tcPr>
          <w:p w14:paraId="3BA8653F" w14:textId="77777777" w:rsidR="00CB74F8" w:rsidRPr="00693AB1" w:rsidRDefault="00CB74F8" w:rsidP="00156935">
            <w:pPr>
              <w:spacing w:before="0" w:after="0" w:line="240" w:lineRule="auto"/>
              <w:ind w:firstLine="0"/>
              <w:jc w:val="left"/>
              <w:rPr>
                <w:rFonts w:eastAsia="Times New Roman"/>
                <w:b/>
                <w:szCs w:val="24"/>
              </w:rPr>
            </w:pPr>
          </w:p>
        </w:tc>
      </w:tr>
    </w:tbl>
    <w:p w14:paraId="7A50FB81" w14:textId="77777777" w:rsidR="00CB74F8" w:rsidRPr="00CB74F8" w:rsidRDefault="00CB74F8" w:rsidP="00CB74F8">
      <w:pPr>
        <w:pStyle w:val="Tablas"/>
        <w:numPr>
          <w:ilvl w:val="0"/>
          <w:numId w:val="0"/>
        </w:numPr>
        <w:ind w:left="720" w:hanging="360"/>
        <w:rPr>
          <w:u w:val="single"/>
        </w:rPr>
      </w:pPr>
    </w:p>
    <w:p w14:paraId="666A9B47" w14:textId="09E6E7A3" w:rsidR="00231140" w:rsidRPr="00E802D8" w:rsidRDefault="00231140" w:rsidP="00231140">
      <w:pPr>
        <w:pStyle w:val="Tablas"/>
        <w:rPr>
          <w:u w:val="single"/>
        </w:rPr>
      </w:pPr>
      <w:bookmarkStart w:id="149" w:name="_Toc73576398"/>
      <w:r>
        <w:t xml:space="preserve">Prueba de aceptación en base a Historia de Usuario </w:t>
      </w:r>
      <w:r w:rsidR="00632B1D">
        <w:t>25</w:t>
      </w:r>
      <w:bookmarkEnd w:id="149"/>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3765FA96"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2D3EE34" w14:textId="3F07D486"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5</w:t>
            </w:r>
          </w:p>
        </w:tc>
      </w:tr>
      <w:tr w:rsidR="00231140" w:rsidRPr="00693AB1" w14:paraId="754C7243" w14:textId="77777777" w:rsidTr="00156935">
        <w:tc>
          <w:tcPr>
            <w:tcW w:w="2660" w:type="dxa"/>
            <w:tcBorders>
              <w:bottom w:val="single" w:sz="4" w:space="0" w:color="auto"/>
            </w:tcBorders>
          </w:tcPr>
          <w:p w14:paraId="5E4B2116"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341259C" w14:textId="11E1C6B5" w:rsidR="00231140" w:rsidRPr="00597F55" w:rsidRDefault="00E53D29" w:rsidP="00156935">
            <w:pPr>
              <w:spacing w:before="0" w:after="0" w:line="240" w:lineRule="auto"/>
              <w:ind w:firstLine="0"/>
              <w:jc w:val="left"/>
              <w:rPr>
                <w:rFonts w:eastAsia="Times New Roman"/>
                <w:bCs/>
                <w:szCs w:val="24"/>
              </w:rPr>
            </w:pPr>
            <w:r w:rsidRPr="00E53D29">
              <w:rPr>
                <w:rFonts w:eastAsia="Times New Roman"/>
                <w:bCs/>
                <w:szCs w:val="24"/>
              </w:rPr>
              <w:t>Permitir Registrar candidatos al evento</w:t>
            </w:r>
            <w:r>
              <w:rPr>
                <w:rFonts w:eastAsia="Times New Roman"/>
                <w:bCs/>
                <w:szCs w:val="24"/>
              </w:rPr>
              <w:t>.</w:t>
            </w:r>
          </w:p>
        </w:tc>
      </w:tr>
      <w:tr w:rsidR="00231140" w:rsidRPr="00693AB1" w14:paraId="3359EA6A" w14:textId="77777777" w:rsidTr="00156935">
        <w:tc>
          <w:tcPr>
            <w:tcW w:w="2660" w:type="dxa"/>
            <w:tcBorders>
              <w:bottom w:val="single" w:sz="4" w:space="0" w:color="auto"/>
            </w:tcBorders>
          </w:tcPr>
          <w:p w14:paraId="10C8751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75400056" w14:textId="346160B0"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E53D29">
              <w:rPr>
                <w:rFonts w:eastAsia="Times New Roman"/>
                <w:bCs/>
                <w:szCs w:val="24"/>
              </w:rPr>
              <w:t>el registro correcto de un candidato a un evento.</w:t>
            </w:r>
          </w:p>
        </w:tc>
      </w:tr>
      <w:tr w:rsidR="00231140" w:rsidRPr="00693AB1" w14:paraId="124EDFB0" w14:textId="77777777" w:rsidTr="00156935">
        <w:tc>
          <w:tcPr>
            <w:tcW w:w="2660" w:type="dxa"/>
            <w:tcBorders>
              <w:bottom w:val="single" w:sz="4" w:space="0" w:color="auto"/>
            </w:tcBorders>
          </w:tcPr>
          <w:p w14:paraId="1B82B21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FF5C336"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5F7116A2" w14:textId="77777777" w:rsidTr="00156935">
        <w:tc>
          <w:tcPr>
            <w:tcW w:w="2660" w:type="dxa"/>
            <w:tcBorders>
              <w:bottom w:val="single" w:sz="4" w:space="0" w:color="auto"/>
            </w:tcBorders>
          </w:tcPr>
          <w:p w14:paraId="76E81A2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1406BB7"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2CB39E76" w14:textId="77777777" w:rsidTr="00156935">
        <w:tc>
          <w:tcPr>
            <w:tcW w:w="2660" w:type="dxa"/>
            <w:tcBorders>
              <w:bottom w:val="single" w:sz="4" w:space="0" w:color="auto"/>
            </w:tcBorders>
          </w:tcPr>
          <w:p w14:paraId="107E25D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0AAE65C7" w14:textId="3E555F2F" w:rsidR="00231140" w:rsidRPr="00E53D29" w:rsidRDefault="00231140" w:rsidP="00E53D29">
            <w:pPr>
              <w:pStyle w:val="Prrafodelista"/>
              <w:numPr>
                <w:ilvl w:val="0"/>
                <w:numId w:val="3"/>
              </w:numPr>
              <w:spacing w:before="0" w:after="0" w:line="240" w:lineRule="auto"/>
              <w:jc w:val="left"/>
              <w:rPr>
                <w:rFonts w:eastAsia="Times New Roman"/>
                <w:bCs/>
                <w:szCs w:val="24"/>
              </w:rPr>
            </w:pPr>
            <w:r w:rsidRPr="00E53D29">
              <w:rPr>
                <w:rFonts w:eastAsia="Times New Roman"/>
                <w:bCs/>
                <w:szCs w:val="24"/>
              </w:rPr>
              <w:t>Debe estar logeado en el sistema (Enviar Token).</w:t>
            </w:r>
          </w:p>
          <w:p w14:paraId="527D51B0" w14:textId="2395BCD1" w:rsidR="00E53D29" w:rsidRPr="00E53D29" w:rsidRDefault="00E53D29" w:rsidP="00E53D29">
            <w:pPr>
              <w:pStyle w:val="Prrafodelista"/>
              <w:numPr>
                <w:ilvl w:val="0"/>
                <w:numId w:val="3"/>
              </w:numPr>
              <w:spacing w:before="0" w:after="0" w:line="240" w:lineRule="auto"/>
              <w:jc w:val="left"/>
              <w:rPr>
                <w:rFonts w:eastAsia="Times New Roman"/>
                <w:bCs/>
                <w:szCs w:val="24"/>
              </w:rPr>
            </w:pPr>
            <w:r>
              <w:rPr>
                <w:rFonts w:eastAsia="Times New Roman"/>
                <w:bCs/>
                <w:szCs w:val="24"/>
              </w:rPr>
              <w:t>Ser Administrador del evento</w:t>
            </w:r>
            <w:r>
              <w:rPr>
                <w:rFonts w:eastAsia="Times New Roman"/>
                <w:bCs/>
                <w:szCs w:val="24"/>
                <w:u w:val="single"/>
              </w:rPr>
              <w:t>.</w:t>
            </w:r>
          </w:p>
        </w:tc>
      </w:tr>
      <w:tr w:rsidR="00231140" w:rsidRPr="00693AB1" w14:paraId="2F84F4FE" w14:textId="77777777" w:rsidTr="00156935">
        <w:tc>
          <w:tcPr>
            <w:tcW w:w="2660" w:type="dxa"/>
            <w:tcBorders>
              <w:bottom w:val="single" w:sz="4" w:space="0" w:color="auto"/>
            </w:tcBorders>
          </w:tcPr>
          <w:p w14:paraId="01D2E05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624D9725" w14:textId="77777777" w:rsidR="00E53D29" w:rsidRPr="00D6384C" w:rsidRDefault="00E53D29" w:rsidP="00E53D29">
            <w:pPr>
              <w:numPr>
                <w:ilvl w:val="0"/>
                <w:numId w:val="3"/>
              </w:numPr>
              <w:spacing w:before="120" w:after="120" w:line="240" w:lineRule="auto"/>
              <w:contextualSpacing/>
              <w:rPr>
                <w:szCs w:val="24"/>
              </w:rPr>
            </w:pPr>
            <w:r>
              <w:rPr>
                <w:rFonts w:eastAsia="Times New Roman"/>
                <w:szCs w:val="24"/>
              </w:rPr>
              <w:t>Validar que el evento exista.</w:t>
            </w:r>
          </w:p>
          <w:p w14:paraId="207E54D1" w14:textId="06E7E32C" w:rsidR="00E53D29" w:rsidRPr="00CB74F8" w:rsidRDefault="00E53D29" w:rsidP="00E53D29">
            <w:pPr>
              <w:numPr>
                <w:ilvl w:val="0"/>
                <w:numId w:val="3"/>
              </w:numPr>
              <w:spacing w:before="120" w:after="120" w:line="240" w:lineRule="auto"/>
              <w:contextualSpacing/>
              <w:rPr>
                <w:szCs w:val="24"/>
              </w:rPr>
            </w:pPr>
            <w:r>
              <w:rPr>
                <w:rFonts w:eastAsia="Times New Roman"/>
                <w:szCs w:val="24"/>
              </w:rPr>
              <w:t xml:space="preserve">Verificar si el candidato a asignar </w:t>
            </w:r>
            <w:r>
              <w:rPr>
                <w:rFonts w:eastAsia="Times New Roman"/>
                <w:szCs w:val="24"/>
              </w:rPr>
              <w:t>está registrado en la base de datos.</w:t>
            </w:r>
          </w:p>
          <w:p w14:paraId="65FBD1D1" w14:textId="77777777"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29889877" w14:textId="16C718BB" w:rsidR="00E53D29" w:rsidRPr="00E53D29" w:rsidRDefault="00E53D29" w:rsidP="00E53D29">
            <w:pPr>
              <w:numPr>
                <w:ilvl w:val="0"/>
                <w:numId w:val="3"/>
              </w:numPr>
              <w:spacing w:before="120" w:after="120" w:line="240" w:lineRule="auto"/>
              <w:contextualSpacing/>
              <w:rPr>
                <w:szCs w:val="24"/>
              </w:rPr>
            </w:pPr>
            <w:r>
              <w:rPr>
                <w:rFonts w:eastAsia="Times New Roman"/>
                <w:szCs w:val="24"/>
              </w:rPr>
              <w:t>Verificar si el candidato a asignar no se encuentra ya registrado como candidato en el mismo evento.</w:t>
            </w:r>
          </w:p>
          <w:p w14:paraId="11C8838B" w14:textId="42796D6D"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4767BDB9" w14:textId="3F9AF227" w:rsidR="00E53D29" w:rsidRDefault="00E53D29" w:rsidP="00156935">
            <w:pPr>
              <w:numPr>
                <w:ilvl w:val="0"/>
                <w:numId w:val="3"/>
              </w:numPr>
              <w:spacing w:before="0" w:after="0" w:line="240" w:lineRule="auto"/>
              <w:jc w:val="left"/>
              <w:rPr>
                <w:rFonts w:eastAsia="Times New Roman"/>
                <w:bCs/>
                <w:szCs w:val="24"/>
              </w:rPr>
            </w:pPr>
            <w:r>
              <w:rPr>
                <w:rFonts w:eastAsia="Times New Roman"/>
                <w:bCs/>
                <w:szCs w:val="24"/>
              </w:rPr>
              <w:t>Verificar Correo electrónico con información sobre la asignación.</w:t>
            </w:r>
          </w:p>
          <w:p w14:paraId="6BBC3D34" w14:textId="546B2F3B"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81AEC66" w14:textId="77777777" w:rsidTr="00156935">
        <w:tc>
          <w:tcPr>
            <w:tcW w:w="2660" w:type="dxa"/>
            <w:tcBorders>
              <w:bottom w:val="single" w:sz="4" w:space="0" w:color="auto"/>
            </w:tcBorders>
          </w:tcPr>
          <w:p w14:paraId="1AB78CEB"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0EA5C248"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6A6F8978"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0BEBA6ED"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57BE0F9D" w14:textId="77777777" w:rsidR="00CB74F8" w:rsidRPr="00CB74F8" w:rsidRDefault="00CB74F8" w:rsidP="00CB74F8">
      <w:pPr>
        <w:pStyle w:val="Tablas"/>
        <w:numPr>
          <w:ilvl w:val="0"/>
          <w:numId w:val="0"/>
        </w:numPr>
        <w:ind w:left="720" w:hanging="360"/>
        <w:rPr>
          <w:u w:val="single"/>
        </w:rPr>
      </w:pPr>
    </w:p>
    <w:p w14:paraId="1E62293B" w14:textId="0FCD72E9" w:rsidR="00231140" w:rsidRPr="00E802D8" w:rsidRDefault="00231140" w:rsidP="00231140">
      <w:pPr>
        <w:pStyle w:val="Tablas"/>
        <w:rPr>
          <w:u w:val="single"/>
        </w:rPr>
      </w:pPr>
      <w:bookmarkStart w:id="150" w:name="_Toc73576399"/>
      <w:r>
        <w:t xml:space="preserve">Prueba de aceptación en base a Historia de Usuario </w:t>
      </w:r>
      <w:r w:rsidR="00632B1D">
        <w:t>26</w:t>
      </w:r>
      <w:bookmarkEnd w:id="150"/>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12FDAAF8"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6D48BA3" w14:textId="61E1A954"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6</w:t>
            </w:r>
          </w:p>
        </w:tc>
      </w:tr>
      <w:tr w:rsidR="00231140" w:rsidRPr="00693AB1" w14:paraId="3E0093A1" w14:textId="77777777" w:rsidTr="00156935">
        <w:tc>
          <w:tcPr>
            <w:tcW w:w="2660" w:type="dxa"/>
            <w:tcBorders>
              <w:bottom w:val="single" w:sz="4" w:space="0" w:color="auto"/>
            </w:tcBorders>
          </w:tcPr>
          <w:p w14:paraId="2894B779"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6C4F6C74" w14:textId="1AB1D21D" w:rsidR="00231140" w:rsidRPr="00597F55" w:rsidRDefault="00F37B45" w:rsidP="00156935">
            <w:pPr>
              <w:spacing w:before="0" w:after="0" w:line="240" w:lineRule="auto"/>
              <w:ind w:firstLine="0"/>
              <w:jc w:val="left"/>
              <w:rPr>
                <w:rFonts w:eastAsia="Times New Roman"/>
                <w:bCs/>
                <w:szCs w:val="24"/>
              </w:rPr>
            </w:pPr>
            <w:r w:rsidRPr="00F37B45">
              <w:rPr>
                <w:rFonts w:eastAsia="Times New Roman"/>
                <w:bCs/>
                <w:szCs w:val="24"/>
              </w:rPr>
              <w:t>Permitir Registrar participante al evento</w:t>
            </w:r>
          </w:p>
        </w:tc>
      </w:tr>
      <w:tr w:rsidR="00231140" w:rsidRPr="00693AB1" w14:paraId="52CC4653" w14:textId="77777777" w:rsidTr="00156935">
        <w:tc>
          <w:tcPr>
            <w:tcW w:w="2660" w:type="dxa"/>
            <w:tcBorders>
              <w:bottom w:val="single" w:sz="4" w:space="0" w:color="auto"/>
            </w:tcBorders>
          </w:tcPr>
          <w:p w14:paraId="372C5A2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B8AB19A" w14:textId="22C4EF25" w:rsidR="00231140" w:rsidRPr="00597F55" w:rsidRDefault="00F37B45" w:rsidP="00156935">
            <w:pPr>
              <w:spacing w:before="0" w:after="0" w:line="240" w:lineRule="auto"/>
              <w:ind w:firstLine="0"/>
              <w:jc w:val="left"/>
              <w:rPr>
                <w:rFonts w:eastAsia="Times New Roman"/>
                <w:bCs/>
                <w:szCs w:val="24"/>
              </w:rPr>
            </w:pPr>
            <w:r w:rsidRPr="00F37B45">
              <w:rPr>
                <w:rFonts w:eastAsia="Times New Roman"/>
                <w:bCs/>
                <w:szCs w:val="24"/>
              </w:rPr>
              <w:t>Prueba para validar el registro correcto de un candidato a un evento.</w:t>
            </w:r>
          </w:p>
        </w:tc>
      </w:tr>
      <w:tr w:rsidR="00231140" w:rsidRPr="00693AB1" w14:paraId="5DAAA8C1" w14:textId="77777777" w:rsidTr="00156935">
        <w:tc>
          <w:tcPr>
            <w:tcW w:w="2660" w:type="dxa"/>
            <w:tcBorders>
              <w:bottom w:val="single" w:sz="4" w:space="0" w:color="auto"/>
            </w:tcBorders>
          </w:tcPr>
          <w:p w14:paraId="01B2AEC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EE7CCDA"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30E1AA2C" w14:textId="77777777" w:rsidTr="00156935">
        <w:tc>
          <w:tcPr>
            <w:tcW w:w="2660" w:type="dxa"/>
            <w:tcBorders>
              <w:bottom w:val="single" w:sz="4" w:space="0" w:color="auto"/>
            </w:tcBorders>
          </w:tcPr>
          <w:p w14:paraId="7718D19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0E2EB4FB"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2548EE84" w14:textId="77777777" w:rsidTr="00156935">
        <w:tc>
          <w:tcPr>
            <w:tcW w:w="2660" w:type="dxa"/>
            <w:tcBorders>
              <w:bottom w:val="single" w:sz="4" w:space="0" w:color="auto"/>
            </w:tcBorders>
          </w:tcPr>
          <w:p w14:paraId="5C4A1B2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34C5558F" w14:textId="77777777" w:rsidR="00F37B45" w:rsidRPr="00E53D29" w:rsidRDefault="00F37B45" w:rsidP="00F37B45">
            <w:pPr>
              <w:pStyle w:val="Prrafodelista"/>
              <w:numPr>
                <w:ilvl w:val="0"/>
                <w:numId w:val="3"/>
              </w:numPr>
              <w:spacing w:before="0" w:after="0" w:line="240" w:lineRule="auto"/>
              <w:jc w:val="left"/>
              <w:rPr>
                <w:rFonts w:eastAsia="Times New Roman"/>
                <w:bCs/>
                <w:szCs w:val="24"/>
              </w:rPr>
            </w:pPr>
            <w:r w:rsidRPr="00E53D29">
              <w:rPr>
                <w:rFonts w:eastAsia="Times New Roman"/>
                <w:bCs/>
                <w:szCs w:val="24"/>
              </w:rPr>
              <w:t>Debe estar logeado en el sistema (Enviar Token).</w:t>
            </w:r>
          </w:p>
          <w:p w14:paraId="220141E0" w14:textId="3CF185AF" w:rsidR="00231140" w:rsidRPr="00F37B45" w:rsidRDefault="00F37B45" w:rsidP="00F37B45">
            <w:pPr>
              <w:pStyle w:val="Prrafodelista"/>
              <w:numPr>
                <w:ilvl w:val="0"/>
                <w:numId w:val="3"/>
              </w:numPr>
              <w:spacing w:before="0" w:after="0" w:line="240" w:lineRule="auto"/>
              <w:jc w:val="left"/>
              <w:rPr>
                <w:rFonts w:eastAsia="Times New Roman"/>
                <w:bCs/>
                <w:szCs w:val="24"/>
              </w:rPr>
            </w:pPr>
            <w:r w:rsidRPr="00F37B45">
              <w:rPr>
                <w:rFonts w:eastAsia="Times New Roman"/>
                <w:bCs/>
                <w:szCs w:val="24"/>
              </w:rPr>
              <w:lastRenderedPageBreak/>
              <w:t>Ser Administrador del evento</w:t>
            </w:r>
            <w:r w:rsidRPr="00F37B45">
              <w:rPr>
                <w:rFonts w:eastAsia="Times New Roman"/>
                <w:bCs/>
                <w:szCs w:val="24"/>
                <w:u w:val="single"/>
              </w:rPr>
              <w:t>.</w:t>
            </w:r>
          </w:p>
        </w:tc>
      </w:tr>
      <w:tr w:rsidR="00231140" w:rsidRPr="00693AB1" w14:paraId="6BEF02AA" w14:textId="77777777" w:rsidTr="00156935">
        <w:tc>
          <w:tcPr>
            <w:tcW w:w="2660" w:type="dxa"/>
            <w:tcBorders>
              <w:bottom w:val="single" w:sz="4" w:space="0" w:color="auto"/>
            </w:tcBorders>
          </w:tcPr>
          <w:p w14:paraId="79F3040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lastRenderedPageBreak/>
              <w:t>Criterios de Aceptación</w:t>
            </w:r>
          </w:p>
        </w:tc>
        <w:tc>
          <w:tcPr>
            <w:tcW w:w="6095" w:type="dxa"/>
            <w:tcBorders>
              <w:bottom w:val="single" w:sz="4" w:space="0" w:color="auto"/>
            </w:tcBorders>
          </w:tcPr>
          <w:p w14:paraId="1F62CBA5" w14:textId="77777777" w:rsidR="00F37B45" w:rsidRPr="00D6384C" w:rsidRDefault="00F37B45" w:rsidP="00F37B45">
            <w:pPr>
              <w:numPr>
                <w:ilvl w:val="0"/>
                <w:numId w:val="3"/>
              </w:numPr>
              <w:spacing w:before="120" w:after="120" w:line="240" w:lineRule="auto"/>
              <w:contextualSpacing/>
              <w:rPr>
                <w:szCs w:val="24"/>
              </w:rPr>
            </w:pPr>
            <w:r>
              <w:rPr>
                <w:rFonts w:eastAsia="Times New Roman"/>
                <w:szCs w:val="24"/>
              </w:rPr>
              <w:t>Validar que el evento exista.</w:t>
            </w:r>
          </w:p>
          <w:p w14:paraId="2C2B42AC" w14:textId="417931D0" w:rsidR="00F37B45" w:rsidRPr="00CB74F8" w:rsidRDefault="00F37B45" w:rsidP="00F37B45">
            <w:pPr>
              <w:numPr>
                <w:ilvl w:val="0"/>
                <w:numId w:val="3"/>
              </w:numPr>
              <w:spacing w:before="120" w:after="120" w:line="240" w:lineRule="auto"/>
              <w:contextualSpacing/>
              <w:rPr>
                <w:szCs w:val="24"/>
              </w:rPr>
            </w:pPr>
            <w:r>
              <w:rPr>
                <w:rFonts w:eastAsia="Times New Roman"/>
                <w:szCs w:val="24"/>
              </w:rPr>
              <w:t xml:space="preserve">Verificar si </w:t>
            </w:r>
            <w:r>
              <w:rPr>
                <w:rFonts w:eastAsia="Times New Roman"/>
                <w:szCs w:val="24"/>
              </w:rPr>
              <w:t xml:space="preserve">el participante esté </w:t>
            </w:r>
            <w:r>
              <w:rPr>
                <w:rFonts w:eastAsia="Times New Roman"/>
                <w:szCs w:val="24"/>
              </w:rPr>
              <w:t>registrado en la base de datos.</w:t>
            </w:r>
          </w:p>
          <w:p w14:paraId="08AD2F3F" w14:textId="77777777"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12A99023" w14:textId="1D0B29D4" w:rsidR="00F37B45" w:rsidRPr="00E53D29" w:rsidRDefault="00F37B45" w:rsidP="00F37B45">
            <w:pPr>
              <w:numPr>
                <w:ilvl w:val="0"/>
                <w:numId w:val="3"/>
              </w:numPr>
              <w:spacing w:before="120" w:after="120" w:line="240" w:lineRule="auto"/>
              <w:contextualSpacing/>
              <w:rPr>
                <w:szCs w:val="24"/>
              </w:rPr>
            </w:pPr>
            <w:r>
              <w:rPr>
                <w:rFonts w:eastAsia="Times New Roman"/>
                <w:szCs w:val="24"/>
              </w:rPr>
              <w:t xml:space="preserve">Verificar si </w:t>
            </w:r>
            <w:r>
              <w:rPr>
                <w:rFonts w:eastAsia="Times New Roman"/>
                <w:szCs w:val="24"/>
              </w:rPr>
              <w:t>el participante</w:t>
            </w:r>
            <w:r>
              <w:rPr>
                <w:rFonts w:eastAsia="Times New Roman"/>
                <w:szCs w:val="24"/>
              </w:rPr>
              <w:t xml:space="preserve"> a asignar no se encuentra ya registrado como candidato en el mismo evento.</w:t>
            </w:r>
          </w:p>
          <w:p w14:paraId="0E0B456A" w14:textId="77777777" w:rsidR="00F37B45" w:rsidRDefault="00F37B45" w:rsidP="00F37B4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6172BDE9" w14:textId="77777777" w:rsidR="00F37B45" w:rsidRDefault="00F37B45" w:rsidP="00F37B45">
            <w:pPr>
              <w:numPr>
                <w:ilvl w:val="0"/>
                <w:numId w:val="3"/>
              </w:numPr>
              <w:spacing w:before="0" w:after="0" w:line="240" w:lineRule="auto"/>
              <w:jc w:val="left"/>
              <w:rPr>
                <w:rFonts w:eastAsia="Times New Roman"/>
                <w:bCs/>
                <w:szCs w:val="24"/>
              </w:rPr>
            </w:pPr>
            <w:r>
              <w:rPr>
                <w:rFonts w:eastAsia="Times New Roman"/>
                <w:bCs/>
                <w:szCs w:val="24"/>
              </w:rPr>
              <w:t>Verificar Correo electrónico con información sobre la asignación.</w:t>
            </w:r>
          </w:p>
          <w:p w14:paraId="5C2754D9" w14:textId="2B625A77"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76FEAF69" w14:textId="77777777" w:rsidTr="00156935">
        <w:tc>
          <w:tcPr>
            <w:tcW w:w="2660" w:type="dxa"/>
            <w:tcBorders>
              <w:bottom w:val="single" w:sz="4" w:space="0" w:color="auto"/>
            </w:tcBorders>
          </w:tcPr>
          <w:p w14:paraId="4B461AE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B84214F"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AC00791"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39C3593"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E968F9A" w14:textId="240AFAE0" w:rsidR="00231140" w:rsidRPr="00E802D8" w:rsidRDefault="00231140" w:rsidP="00231140">
      <w:pPr>
        <w:pStyle w:val="Tablas"/>
        <w:rPr>
          <w:u w:val="single"/>
        </w:rPr>
      </w:pPr>
      <w:bookmarkStart w:id="151" w:name="_Toc73576400"/>
      <w:r>
        <w:t xml:space="preserve">Prueba de aceptación en base a Historia de Usuario </w:t>
      </w:r>
      <w:r w:rsidR="00632B1D">
        <w:t>27</w:t>
      </w:r>
      <w:bookmarkEnd w:id="151"/>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28187D3D"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110FD985" w14:textId="512ED2E6"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7</w:t>
            </w:r>
          </w:p>
        </w:tc>
      </w:tr>
      <w:tr w:rsidR="00231140" w:rsidRPr="00693AB1" w14:paraId="446A1701" w14:textId="77777777" w:rsidTr="00156935">
        <w:tc>
          <w:tcPr>
            <w:tcW w:w="2660" w:type="dxa"/>
            <w:tcBorders>
              <w:bottom w:val="single" w:sz="4" w:space="0" w:color="auto"/>
            </w:tcBorders>
          </w:tcPr>
          <w:p w14:paraId="4E89504C"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04DA43DD" w14:textId="4C218470" w:rsidR="00231140" w:rsidRPr="00597F55" w:rsidRDefault="00F37B45" w:rsidP="00156935">
            <w:pPr>
              <w:spacing w:before="0" w:after="0" w:line="240" w:lineRule="auto"/>
              <w:ind w:firstLine="0"/>
              <w:jc w:val="left"/>
              <w:rPr>
                <w:rFonts w:eastAsia="Times New Roman"/>
                <w:bCs/>
                <w:szCs w:val="24"/>
              </w:rPr>
            </w:pPr>
            <w:r w:rsidRPr="00F37B45">
              <w:rPr>
                <w:rFonts w:eastAsia="Times New Roman"/>
                <w:bCs/>
                <w:szCs w:val="24"/>
              </w:rPr>
              <w:t>Permitir Registro masivo participante al evento.</w:t>
            </w:r>
          </w:p>
        </w:tc>
      </w:tr>
      <w:tr w:rsidR="00231140" w:rsidRPr="00693AB1" w14:paraId="4B2B1F5A" w14:textId="77777777" w:rsidTr="00156935">
        <w:tc>
          <w:tcPr>
            <w:tcW w:w="2660" w:type="dxa"/>
            <w:tcBorders>
              <w:bottom w:val="single" w:sz="4" w:space="0" w:color="auto"/>
            </w:tcBorders>
          </w:tcPr>
          <w:p w14:paraId="3501512A"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0E937CE5" w14:textId="1C517999"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F37B45">
              <w:rPr>
                <w:rFonts w:eastAsia="Times New Roman"/>
                <w:bCs/>
                <w:szCs w:val="24"/>
              </w:rPr>
              <w:t>el registro correcto de varios participantes a un evento.</w:t>
            </w:r>
          </w:p>
        </w:tc>
      </w:tr>
      <w:tr w:rsidR="00231140" w:rsidRPr="00693AB1" w14:paraId="3A688EAF" w14:textId="77777777" w:rsidTr="00156935">
        <w:tc>
          <w:tcPr>
            <w:tcW w:w="2660" w:type="dxa"/>
            <w:tcBorders>
              <w:bottom w:val="single" w:sz="4" w:space="0" w:color="auto"/>
            </w:tcBorders>
          </w:tcPr>
          <w:p w14:paraId="505EA87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A70F4B4"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294CB738" w14:textId="77777777" w:rsidTr="00156935">
        <w:tc>
          <w:tcPr>
            <w:tcW w:w="2660" w:type="dxa"/>
            <w:tcBorders>
              <w:bottom w:val="single" w:sz="4" w:space="0" w:color="auto"/>
            </w:tcBorders>
          </w:tcPr>
          <w:p w14:paraId="58369BA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1FD30FA"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32EC8D6E" w14:textId="77777777" w:rsidTr="00156935">
        <w:tc>
          <w:tcPr>
            <w:tcW w:w="2660" w:type="dxa"/>
            <w:tcBorders>
              <w:bottom w:val="single" w:sz="4" w:space="0" w:color="auto"/>
            </w:tcBorders>
          </w:tcPr>
          <w:p w14:paraId="7F1DB55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7E9B31AA" w14:textId="77777777" w:rsidR="00F37B45" w:rsidRPr="00E53D29" w:rsidRDefault="00F37B45" w:rsidP="00F37B45">
            <w:pPr>
              <w:pStyle w:val="Prrafodelista"/>
              <w:numPr>
                <w:ilvl w:val="0"/>
                <w:numId w:val="3"/>
              </w:numPr>
              <w:spacing w:before="0" w:after="0" w:line="240" w:lineRule="auto"/>
              <w:jc w:val="left"/>
              <w:rPr>
                <w:rFonts w:eastAsia="Times New Roman"/>
                <w:bCs/>
                <w:szCs w:val="24"/>
              </w:rPr>
            </w:pPr>
            <w:r w:rsidRPr="00E53D29">
              <w:rPr>
                <w:rFonts w:eastAsia="Times New Roman"/>
                <w:bCs/>
                <w:szCs w:val="24"/>
              </w:rPr>
              <w:t>Debe estar logeado en el sistema (Enviar Token).</w:t>
            </w:r>
          </w:p>
          <w:p w14:paraId="31C37858" w14:textId="4ECACC77" w:rsidR="00231140" w:rsidRPr="00F37B45" w:rsidRDefault="00F37B45" w:rsidP="00F37B45">
            <w:pPr>
              <w:pStyle w:val="Prrafodelista"/>
              <w:numPr>
                <w:ilvl w:val="0"/>
                <w:numId w:val="3"/>
              </w:numPr>
              <w:spacing w:before="0" w:after="0" w:line="240" w:lineRule="auto"/>
              <w:jc w:val="left"/>
              <w:rPr>
                <w:rFonts w:eastAsia="Times New Roman"/>
                <w:bCs/>
                <w:szCs w:val="24"/>
              </w:rPr>
            </w:pPr>
            <w:r w:rsidRPr="00F37B45">
              <w:rPr>
                <w:rFonts w:eastAsia="Times New Roman"/>
                <w:bCs/>
                <w:szCs w:val="24"/>
              </w:rPr>
              <w:t>Ser Administrador del evento</w:t>
            </w:r>
            <w:r w:rsidRPr="00F37B45">
              <w:rPr>
                <w:rFonts w:eastAsia="Times New Roman"/>
                <w:bCs/>
                <w:szCs w:val="24"/>
                <w:u w:val="single"/>
              </w:rPr>
              <w:t>.</w:t>
            </w:r>
          </w:p>
        </w:tc>
      </w:tr>
      <w:tr w:rsidR="00231140" w:rsidRPr="00693AB1" w14:paraId="664CAF16" w14:textId="77777777" w:rsidTr="00156935">
        <w:tc>
          <w:tcPr>
            <w:tcW w:w="2660" w:type="dxa"/>
            <w:tcBorders>
              <w:bottom w:val="single" w:sz="4" w:space="0" w:color="auto"/>
            </w:tcBorders>
          </w:tcPr>
          <w:p w14:paraId="37FA770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38362BB7" w14:textId="464623ED" w:rsidR="00F37B45" w:rsidRPr="00457A98" w:rsidRDefault="00F37B45" w:rsidP="00F37B45">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0BDD05F4" w14:textId="445AC393" w:rsidR="00457A98" w:rsidRPr="00E6448D" w:rsidRDefault="00457A98" w:rsidP="00F37B45">
            <w:pPr>
              <w:numPr>
                <w:ilvl w:val="0"/>
                <w:numId w:val="3"/>
              </w:numPr>
              <w:spacing w:before="120" w:after="120" w:line="240" w:lineRule="auto"/>
              <w:contextualSpacing/>
              <w:rPr>
                <w:szCs w:val="24"/>
              </w:rPr>
            </w:pPr>
            <w:r>
              <w:rPr>
                <w:szCs w:val="24"/>
              </w:rPr>
              <w:t>Verificar evento activo.</w:t>
            </w:r>
          </w:p>
          <w:p w14:paraId="1137CDCC" w14:textId="218C6D92" w:rsidR="00F37B45" w:rsidRPr="00CB74F8" w:rsidRDefault="00F37B45" w:rsidP="00F37B45">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23543A68" w14:textId="28B7A78F" w:rsidR="00CB74F8" w:rsidRPr="00CB74F8" w:rsidRDefault="00CB74F8" w:rsidP="00F37B45">
            <w:pPr>
              <w:numPr>
                <w:ilvl w:val="0"/>
                <w:numId w:val="3"/>
              </w:numPr>
              <w:spacing w:before="120" w:after="120" w:line="240" w:lineRule="auto"/>
              <w:contextualSpacing/>
              <w:rPr>
                <w:szCs w:val="24"/>
              </w:rPr>
            </w:pPr>
            <w:r>
              <w:rPr>
                <w:rFonts w:eastAsia="Times New Roman"/>
                <w:szCs w:val="24"/>
              </w:rPr>
              <w:t>Verificar que se envíe correo electrónico con información del evento y código para auto registro.</w:t>
            </w:r>
          </w:p>
          <w:p w14:paraId="76FA4213" w14:textId="77777777"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54333439"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6719DD53" w14:textId="4B674027"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CA6069A" w14:textId="77777777" w:rsidTr="00156935">
        <w:tc>
          <w:tcPr>
            <w:tcW w:w="2660" w:type="dxa"/>
            <w:tcBorders>
              <w:bottom w:val="single" w:sz="4" w:space="0" w:color="auto"/>
            </w:tcBorders>
          </w:tcPr>
          <w:p w14:paraId="26E5DB7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B20994D"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42A29412"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3DBB4923" w14:textId="690DA7FB" w:rsidR="00CB74F8" w:rsidRDefault="00231140" w:rsidP="00156935">
            <w:pPr>
              <w:spacing w:before="0" w:after="0" w:line="240" w:lineRule="auto"/>
              <w:ind w:firstLine="0"/>
              <w:jc w:val="left"/>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p w14:paraId="52EB9121" w14:textId="77777777" w:rsidR="00CB74F8" w:rsidRDefault="00CB74F8" w:rsidP="00156935">
            <w:pPr>
              <w:spacing w:before="0" w:after="0" w:line="240" w:lineRule="auto"/>
              <w:ind w:firstLine="0"/>
              <w:jc w:val="left"/>
              <w:rPr>
                <w:rFonts w:eastAsia="Times New Roman"/>
                <w:szCs w:val="24"/>
              </w:rPr>
            </w:pPr>
          </w:p>
          <w:p w14:paraId="2E591DC5" w14:textId="77777777" w:rsidR="00CB74F8" w:rsidRDefault="00CB74F8" w:rsidP="00156935">
            <w:pPr>
              <w:spacing w:before="0" w:after="0" w:line="240" w:lineRule="auto"/>
              <w:ind w:firstLine="0"/>
              <w:jc w:val="left"/>
              <w:rPr>
                <w:rFonts w:eastAsia="Times New Roman"/>
                <w:szCs w:val="24"/>
              </w:rPr>
            </w:pPr>
          </w:p>
          <w:p w14:paraId="5857FD70" w14:textId="6B57AF5A" w:rsidR="00CB74F8" w:rsidRDefault="00CB74F8" w:rsidP="00156935">
            <w:pPr>
              <w:spacing w:before="0" w:after="0" w:line="240" w:lineRule="auto"/>
              <w:ind w:firstLine="0"/>
              <w:jc w:val="left"/>
              <w:rPr>
                <w:rFonts w:eastAsia="Times New Roman"/>
                <w:b/>
                <w:szCs w:val="24"/>
              </w:rPr>
            </w:pPr>
          </w:p>
        </w:tc>
      </w:tr>
    </w:tbl>
    <w:p w14:paraId="6F7C873D" w14:textId="0BAEC48C" w:rsidR="00CB74F8" w:rsidRPr="00E802D8" w:rsidRDefault="00CB74F8" w:rsidP="00CB74F8">
      <w:pPr>
        <w:pStyle w:val="Tablas"/>
        <w:rPr>
          <w:u w:val="single"/>
        </w:rPr>
      </w:pPr>
      <w:bookmarkStart w:id="152" w:name="_Toc73576401"/>
      <w:r>
        <w:lastRenderedPageBreak/>
        <w:t xml:space="preserve">Prueba de aceptación en base a Historia de Usuario </w:t>
      </w:r>
      <w:r>
        <w:t>28</w:t>
      </w:r>
      <w:bookmarkEnd w:id="152"/>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CB74F8" w:rsidRPr="00693AB1" w14:paraId="68572980"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175D10B8" w14:textId="424047DA" w:rsidR="00CB74F8" w:rsidRDefault="00CB74F8"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Pr>
                <w:rFonts w:eastAsia="Times New Roman"/>
                <w:b/>
                <w:szCs w:val="24"/>
              </w:rPr>
              <w:t>28</w:t>
            </w:r>
          </w:p>
        </w:tc>
      </w:tr>
      <w:tr w:rsidR="00CB74F8" w:rsidRPr="00693AB1" w14:paraId="7336EF2F" w14:textId="77777777" w:rsidTr="00156935">
        <w:tc>
          <w:tcPr>
            <w:tcW w:w="2660" w:type="dxa"/>
            <w:tcBorders>
              <w:bottom w:val="single" w:sz="4" w:space="0" w:color="auto"/>
            </w:tcBorders>
          </w:tcPr>
          <w:p w14:paraId="72DFF85A" w14:textId="77777777" w:rsidR="00CB74F8" w:rsidRPr="00693AB1" w:rsidRDefault="00CB74F8"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15478145" w14:textId="5F450B51" w:rsidR="00CB74F8" w:rsidRPr="00597F55" w:rsidRDefault="00CB74F8" w:rsidP="00156935">
            <w:pPr>
              <w:spacing w:before="0" w:after="0" w:line="240" w:lineRule="auto"/>
              <w:ind w:firstLine="0"/>
              <w:jc w:val="left"/>
              <w:rPr>
                <w:rFonts w:eastAsia="Times New Roman"/>
                <w:bCs/>
                <w:szCs w:val="24"/>
              </w:rPr>
            </w:pPr>
            <w:r w:rsidRPr="00CB74F8">
              <w:rPr>
                <w:rFonts w:eastAsia="Times New Roman"/>
                <w:bCs/>
                <w:szCs w:val="24"/>
              </w:rPr>
              <w:t>Permitir guardar imagen en los datos del evento.</w:t>
            </w:r>
          </w:p>
        </w:tc>
      </w:tr>
      <w:tr w:rsidR="00CB74F8" w:rsidRPr="00693AB1" w14:paraId="271D4E00" w14:textId="77777777" w:rsidTr="00156935">
        <w:tc>
          <w:tcPr>
            <w:tcW w:w="2660" w:type="dxa"/>
            <w:tcBorders>
              <w:bottom w:val="single" w:sz="4" w:space="0" w:color="auto"/>
            </w:tcBorders>
          </w:tcPr>
          <w:p w14:paraId="1D82C3FB"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CA528DC" w14:textId="4801A094" w:rsidR="00CB74F8" w:rsidRPr="00CB74F8" w:rsidRDefault="00CB74F8"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w:t>
            </w:r>
            <w:r>
              <w:rPr>
                <w:rFonts w:eastAsia="Times New Roman"/>
                <w:bCs/>
                <w:szCs w:val="24"/>
              </w:rPr>
              <w:t>el servicio que permite guardar las imágenes subidas por un usuario.</w:t>
            </w:r>
          </w:p>
        </w:tc>
      </w:tr>
      <w:tr w:rsidR="00CB74F8" w:rsidRPr="00693AB1" w14:paraId="21CC2494" w14:textId="77777777" w:rsidTr="00156935">
        <w:tc>
          <w:tcPr>
            <w:tcW w:w="2660" w:type="dxa"/>
            <w:tcBorders>
              <w:bottom w:val="single" w:sz="4" w:space="0" w:color="auto"/>
            </w:tcBorders>
          </w:tcPr>
          <w:p w14:paraId="2A4613D1"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D730D25" w14:textId="77777777" w:rsidR="00CB74F8" w:rsidRPr="00C12D90" w:rsidRDefault="00CB74F8"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CB74F8" w:rsidRPr="00693AB1" w14:paraId="61346409" w14:textId="77777777" w:rsidTr="00156935">
        <w:tc>
          <w:tcPr>
            <w:tcW w:w="2660" w:type="dxa"/>
            <w:tcBorders>
              <w:bottom w:val="single" w:sz="4" w:space="0" w:color="auto"/>
            </w:tcBorders>
          </w:tcPr>
          <w:p w14:paraId="2FA3F6F7"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0463A39" w14:textId="77777777" w:rsidR="00CB74F8" w:rsidRDefault="00CB74F8"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CB74F8" w:rsidRPr="00693AB1" w14:paraId="4F938A40" w14:textId="77777777" w:rsidTr="00156935">
        <w:tc>
          <w:tcPr>
            <w:tcW w:w="2660" w:type="dxa"/>
            <w:tcBorders>
              <w:bottom w:val="single" w:sz="4" w:space="0" w:color="auto"/>
            </w:tcBorders>
          </w:tcPr>
          <w:p w14:paraId="31EEAA7A"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66934898" w14:textId="77777777" w:rsidR="00CB74F8" w:rsidRDefault="00CB74F8" w:rsidP="00CB74F8">
            <w:pPr>
              <w:pStyle w:val="Prrafodelista"/>
              <w:numPr>
                <w:ilvl w:val="0"/>
                <w:numId w:val="3"/>
              </w:numPr>
              <w:spacing w:before="0" w:after="0" w:line="240" w:lineRule="auto"/>
              <w:jc w:val="left"/>
              <w:rPr>
                <w:rFonts w:eastAsia="Times New Roman"/>
                <w:bCs/>
                <w:szCs w:val="24"/>
              </w:rPr>
            </w:pPr>
            <w:r w:rsidRPr="00CB74F8">
              <w:rPr>
                <w:rFonts w:eastAsia="Times New Roman"/>
                <w:bCs/>
                <w:szCs w:val="24"/>
              </w:rPr>
              <w:t>Debe estar logeado en el sistema (Enviar Token).</w:t>
            </w:r>
          </w:p>
          <w:p w14:paraId="2C0ED1CE" w14:textId="4DC0029F" w:rsidR="00CB74F8" w:rsidRPr="00CB74F8" w:rsidRDefault="00CB74F8" w:rsidP="00CB74F8">
            <w:pPr>
              <w:pStyle w:val="Prrafodelista"/>
              <w:numPr>
                <w:ilvl w:val="0"/>
                <w:numId w:val="3"/>
              </w:numPr>
              <w:spacing w:before="0" w:after="0" w:line="240" w:lineRule="auto"/>
              <w:jc w:val="left"/>
              <w:rPr>
                <w:rFonts w:eastAsia="Times New Roman"/>
                <w:bCs/>
                <w:szCs w:val="24"/>
              </w:rPr>
            </w:pPr>
            <w:r>
              <w:rPr>
                <w:rFonts w:eastAsia="Times New Roman"/>
                <w:bCs/>
                <w:szCs w:val="24"/>
              </w:rPr>
              <w:t>Debe ser creador del evento.</w:t>
            </w:r>
          </w:p>
        </w:tc>
      </w:tr>
      <w:tr w:rsidR="00CB74F8" w:rsidRPr="00693AB1" w14:paraId="5F110D9B" w14:textId="77777777" w:rsidTr="00156935">
        <w:tc>
          <w:tcPr>
            <w:tcW w:w="2660" w:type="dxa"/>
            <w:tcBorders>
              <w:bottom w:val="single" w:sz="4" w:space="0" w:color="auto"/>
            </w:tcBorders>
          </w:tcPr>
          <w:p w14:paraId="6A2B9EDA"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2FFAF5C5" w14:textId="01DC0467" w:rsidR="00CB74F8" w:rsidRDefault="00CB74F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alidar que el evento exista.</w:t>
            </w:r>
          </w:p>
          <w:p w14:paraId="70A1837C" w14:textId="7F3E2E56" w:rsidR="00CB74F8" w:rsidRDefault="00CB74F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alidar imagen guardada en el repositorio del servidor.</w:t>
            </w:r>
          </w:p>
          <w:p w14:paraId="0F84A2F7" w14:textId="24EDA2DD" w:rsidR="00CB74F8" w:rsidRDefault="00CB74F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alidar consulta de imagen en el evento.</w:t>
            </w:r>
          </w:p>
          <w:p w14:paraId="4B8DB174" w14:textId="1D50508F" w:rsidR="00CB74F8" w:rsidRPr="00F65161" w:rsidRDefault="00CB74F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alidar que al subir otra imagen se remplace la anterior.</w:t>
            </w:r>
          </w:p>
          <w:p w14:paraId="49B342E2" w14:textId="77777777" w:rsidR="00CB74F8" w:rsidRDefault="00CB74F8"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7D19BA67" w14:textId="77777777" w:rsidR="00CB74F8" w:rsidRPr="0016151D" w:rsidRDefault="00CB74F8"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CB74F8" w:rsidRPr="00693AB1" w14:paraId="42CC060A" w14:textId="77777777" w:rsidTr="00156935">
        <w:tc>
          <w:tcPr>
            <w:tcW w:w="2660" w:type="dxa"/>
            <w:tcBorders>
              <w:bottom w:val="single" w:sz="4" w:space="0" w:color="auto"/>
            </w:tcBorders>
          </w:tcPr>
          <w:p w14:paraId="2C43EDD1" w14:textId="77777777" w:rsidR="00CB74F8" w:rsidRDefault="00CB74F8"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5074417" w14:textId="77777777" w:rsidR="00CB74F8" w:rsidRPr="00C12D90" w:rsidRDefault="00CB74F8"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CB74F8" w:rsidRPr="00693AB1" w14:paraId="1CE7E19B"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281085C0" w14:textId="77777777" w:rsidR="00CB74F8" w:rsidRDefault="00CB74F8"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34E085C0" w14:textId="0B649C46" w:rsidR="00231140" w:rsidRPr="00E802D8" w:rsidRDefault="00231140" w:rsidP="00231140">
      <w:pPr>
        <w:pStyle w:val="Tablas"/>
        <w:rPr>
          <w:u w:val="single"/>
        </w:rPr>
      </w:pPr>
      <w:bookmarkStart w:id="153" w:name="_Toc73576402"/>
      <w:r>
        <w:t xml:space="preserve">Prueba de aceptación en base a Historia de Usuario </w:t>
      </w:r>
      <w:r w:rsidR="00632B1D">
        <w:t>2</w:t>
      </w:r>
      <w:r w:rsidR="00CB74F8">
        <w:t>9</w:t>
      </w:r>
      <w:bookmarkEnd w:id="153"/>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26CBD43F"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477E653" w14:textId="03A10288"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2</w:t>
            </w:r>
            <w:r w:rsidR="00CB74F8">
              <w:rPr>
                <w:rFonts w:eastAsia="Times New Roman"/>
                <w:b/>
                <w:szCs w:val="24"/>
              </w:rPr>
              <w:t>9</w:t>
            </w:r>
          </w:p>
        </w:tc>
      </w:tr>
      <w:tr w:rsidR="00231140" w:rsidRPr="00693AB1" w14:paraId="22593980" w14:textId="77777777" w:rsidTr="00156935">
        <w:tc>
          <w:tcPr>
            <w:tcW w:w="2660" w:type="dxa"/>
            <w:tcBorders>
              <w:bottom w:val="single" w:sz="4" w:space="0" w:color="auto"/>
            </w:tcBorders>
          </w:tcPr>
          <w:p w14:paraId="749A4369"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5D18FAC5" w14:textId="60EFEB78" w:rsidR="00231140" w:rsidRPr="00597F55" w:rsidRDefault="00CB74F8" w:rsidP="00156935">
            <w:pPr>
              <w:spacing w:before="0" w:after="0" w:line="240" w:lineRule="auto"/>
              <w:ind w:firstLine="0"/>
              <w:jc w:val="left"/>
              <w:rPr>
                <w:rFonts w:eastAsia="Times New Roman"/>
                <w:bCs/>
                <w:szCs w:val="24"/>
              </w:rPr>
            </w:pPr>
            <w:r w:rsidRPr="00CB74F8">
              <w:rPr>
                <w:rFonts w:eastAsia="Times New Roman"/>
                <w:bCs/>
                <w:szCs w:val="24"/>
              </w:rPr>
              <w:t>Permitir activar o desactivar candidatos del evento.</w:t>
            </w:r>
          </w:p>
        </w:tc>
      </w:tr>
      <w:tr w:rsidR="00231140" w:rsidRPr="00693AB1" w14:paraId="2D6E4888" w14:textId="77777777" w:rsidTr="00156935">
        <w:tc>
          <w:tcPr>
            <w:tcW w:w="2660" w:type="dxa"/>
            <w:tcBorders>
              <w:bottom w:val="single" w:sz="4" w:space="0" w:color="auto"/>
            </w:tcBorders>
          </w:tcPr>
          <w:p w14:paraId="53FFA67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11A2CBBA" w14:textId="4883F856"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Prueba para validar</w:t>
            </w:r>
            <w:r w:rsidR="00CB74F8">
              <w:rPr>
                <w:rFonts w:eastAsia="Times New Roman"/>
                <w:bCs/>
                <w:szCs w:val="24"/>
              </w:rPr>
              <w:t xml:space="preserve"> el servicio de activar o desactivar candidato.</w:t>
            </w:r>
          </w:p>
        </w:tc>
      </w:tr>
      <w:tr w:rsidR="00231140" w:rsidRPr="00693AB1" w14:paraId="76766C3B" w14:textId="77777777" w:rsidTr="00156935">
        <w:tc>
          <w:tcPr>
            <w:tcW w:w="2660" w:type="dxa"/>
            <w:tcBorders>
              <w:bottom w:val="single" w:sz="4" w:space="0" w:color="auto"/>
            </w:tcBorders>
          </w:tcPr>
          <w:p w14:paraId="7AE1587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20B4C2F"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65D1D7F2" w14:textId="77777777" w:rsidTr="00156935">
        <w:tc>
          <w:tcPr>
            <w:tcW w:w="2660" w:type="dxa"/>
            <w:tcBorders>
              <w:bottom w:val="single" w:sz="4" w:space="0" w:color="auto"/>
            </w:tcBorders>
          </w:tcPr>
          <w:p w14:paraId="3823066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32B85CEE"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52984334" w14:textId="77777777" w:rsidTr="00156935">
        <w:tc>
          <w:tcPr>
            <w:tcW w:w="2660" w:type="dxa"/>
            <w:tcBorders>
              <w:bottom w:val="single" w:sz="4" w:space="0" w:color="auto"/>
            </w:tcBorders>
          </w:tcPr>
          <w:p w14:paraId="3E5655A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309EEA7" w14:textId="77777777" w:rsidR="00231140" w:rsidRDefault="00231140" w:rsidP="00CB74F8">
            <w:pPr>
              <w:pStyle w:val="Prrafodelista"/>
              <w:numPr>
                <w:ilvl w:val="0"/>
                <w:numId w:val="3"/>
              </w:numPr>
              <w:spacing w:before="0" w:after="0" w:line="240" w:lineRule="auto"/>
              <w:jc w:val="left"/>
              <w:rPr>
                <w:rFonts w:eastAsia="Times New Roman"/>
                <w:bCs/>
                <w:szCs w:val="24"/>
              </w:rPr>
            </w:pPr>
            <w:r w:rsidRPr="00CB74F8">
              <w:rPr>
                <w:rFonts w:eastAsia="Times New Roman"/>
                <w:bCs/>
                <w:szCs w:val="24"/>
              </w:rPr>
              <w:t>Debe estar logeado en el sistema (Enviar Token).</w:t>
            </w:r>
          </w:p>
          <w:p w14:paraId="1121A3DE" w14:textId="34B76FE9" w:rsidR="00CB74F8" w:rsidRPr="00CB74F8" w:rsidRDefault="00CB74F8" w:rsidP="00CB74F8">
            <w:pPr>
              <w:pStyle w:val="Prrafodelista"/>
              <w:numPr>
                <w:ilvl w:val="0"/>
                <w:numId w:val="3"/>
              </w:numPr>
              <w:spacing w:before="0" w:after="0" w:line="240" w:lineRule="auto"/>
              <w:jc w:val="left"/>
              <w:rPr>
                <w:rFonts w:eastAsia="Times New Roman"/>
                <w:bCs/>
                <w:szCs w:val="24"/>
              </w:rPr>
            </w:pPr>
            <w:r>
              <w:rPr>
                <w:rFonts w:eastAsia="Times New Roman"/>
                <w:bCs/>
                <w:szCs w:val="24"/>
              </w:rPr>
              <w:t>Ser administrador del Evento.</w:t>
            </w:r>
          </w:p>
        </w:tc>
      </w:tr>
      <w:tr w:rsidR="00231140" w:rsidRPr="00693AB1" w14:paraId="09A9208F" w14:textId="77777777" w:rsidTr="00156935">
        <w:tc>
          <w:tcPr>
            <w:tcW w:w="2660" w:type="dxa"/>
            <w:tcBorders>
              <w:bottom w:val="single" w:sz="4" w:space="0" w:color="auto"/>
            </w:tcBorders>
          </w:tcPr>
          <w:p w14:paraId="36570DA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04E20DA1" w14:textId="00452E0B" w:rsidR="00CB74F8" w:rsidRPr="00457A98" w:rsidRDefault="00CB74F8" w:rsidP="00CB74F8">
            <w:pPr>
              <w:numPr>
                <w:ilvl w:val="0"/>
                <w:numId w:val="3"/>
              </w:numPr>
              <w:spacing w:before="120" w:after="120" w:line="240" w:lineRule="auto"/>
              <w:contextualSpacing/>
              <w:rPr>
                <w:szCs w:val="24"/>
              </w:rPr>
            </w:pPr>
            <w:r>
              <w:rPr>
                <w:rFonts w:eastAsia="Times New Roman"/>
                <w:szCs w:val="24"/>
              </w:rPr>
              <w:t>Verificar si el candidato a desactivar</w:t>
            </w:r>
            <w:r>
              <w:rPr>
                <w:rFonts w:eastAsia="Times New Roman"/>
                <w:szCs w:val="24"/>
              </w:rPr>
              <w:t xml:space="preserve"> o activar</w:t>
            </w:r>
            <w:r>
              <w:rPr>
                <w:rFonts w:eastAsia="Times New Roman"/>
                <w:szCs w:val="24"/>
              </w:rPr>
              <w:t xml:space="preserve"> existe registrado.</w:t>
            </w:r>
          </w:p>
          <w:p w14:paraId="79040EB8" w14:textId="3DB0EE69" w:rsidR="00457A98" w:rsidRPr="00E6448D" w:rsidRDefault="00457A98" w:rsidP="00CB74F8">
            <w:pPr>
              <w:numPr>
                <w:ilvl w:val="0"/>
                <w:numId w:val="3"/>
              </w:numPr>
              <w:spacing w:before="120" w:after="120" w:line="240" w:lineRule="auto"/>
              <w:contextualSpacing/>
              <w:rPr>
                <w:szCs w:val="24"/>
              </w:rPr>
            </w:pPr>
            <w:r>
              <w:rPr>
                <w:rFonts w:eastAsia="Times New Roman"/>
                <w:szCs w:val="24"/>
              </w:rPr>
              <w:t>Validar que exista el evento.</w:t>
            </w:r>
          </w:p>
          <w:p w14:paraId="79C5C9F6" w14:textId="33E1D456"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r>
              <w:rPr>
                <w:szCs w:val="24"/>
              </w:rPr>
              <w:t>.</w:t>
            </w:r>
          </w:p>
          <w:p w14:paraId="68218B0A"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2DEA1EB7" w14:textId="69DFEF9F" w:rsidR="006F3DD4" w:rsidRPr="0016151D" w:rsidRDefault="006F3DD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AE3F95F" w14:textId="77777777" w:rsidTr="00156935">
        <w:tc>
          <w:tcPr>
            <w:tcW w:w="2660" w:type="dxa"/>
            <w:tcBorders>
              <w:bottom w:val="single" w:sz="4" w:space="0" w:color="auto"/>
            </w:tcBorders>
          </w:tcPr>
          <w:p w14:paraId="3852CBC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B5FF26C"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168B2C9C"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66E266B5"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CB398DF" w14:textId="77777777" w:rsidR="00F37B45" w:rsidRPr="00F37B45" w:rsidRDefault="00F37B45" w:rsidP="00F37B45">
      <w:pPr>
        <w:pStyle w:val="Tablas"/>
        <w:numPr>
          <w:ilvl w:val="0"/>
          <w:numId w:val="0"/>
        </w:numPr>
        <w:ind w:left="720"/>
        <w:rPr>
          <w:u w:val="single"/>
        </w:rPr>
      </w:pPr>
    </w:p>
    <w:p w14:paraId="3A912265" w14:textId="40135A0D" w:rsidR="00231140" w:rsidRPr="00E802D8" w:rsidRDefault="00231140" w:rsidP="00231140">
      <w:pPr>
        <w:pStyle w:val="Tablas"/>
        <w:rPr>
          <w:u w:val="single"/>
        </w:rPr>
      </w:pPr>
      <w:bookmarkStart w:id="154" w:name="_Toc73576403"/>
      <w:r>
        <w:t xml:space="preserve">Prueba de aceptación en base a Historia de Usuario </w:t>
      </w:r>
      <w:r w:rsidR="00CB74F8">
        <w:t>30</w:t>
      </w:r>
      <w:bookmarkEnd w:id="154"/>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1D903C42"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6CE16297" w14:textId="736E097B"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CB74F8">
              <w:rPr>
                <w:rFonts w:eastAsia="Times New Roman"/>
                <w:b/>
                <w:szCs w:val="24"/>
              </w:rPr>
              <w:t>30</w:t>
            </w:r>
          </w:p>
        </w:tc>
      </w:tr>
      <w:tr w:rsidR="00231140" w:rsidRPr="00693AB1" w14:paraId="1C8A8808" w14:textId="77777777" w:rsidTr="00156935">
        <w:tc>
          <w:tcPr>
            <w:tcW w:w="2660" w:type="dxa"/>
            <w:tcBorders>
              <w:bottom w:val="single" w:sz="4" w:space="0" w:color="auto"/>
            </w:tcBorders>
          </w:tcPr>
          <w:p w14:paraId="41647E21"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7477CC6" w14:textId="707473D7" w:rsidR="00231140" w:rsidRPr="00597F55" w:rsidRDefault="00CB74F8" w:rsidP="00156935">
            <w:pPr>
              <w:spacing w:before="0" w:after="0" w:line="240" w:lineRule="auto"/>
              <w:ind w:firstLine="0"/>
              <w:jc w:val="left"/>
              <w:rPr>
                <w:rFonts w:eastAsia="Times New Roman"/>
                <w:bCs/>
                <w:szCs w:val="24"/>
              </w:rPr>
            </w:pPr>
            <w:r w:rsidRPr="00CB74F8">
              <w:rPr>
                <w:rFonts w:eastAsia="Times New Roman"/>
                <w:bCs/>
                <w:szCs w:val="24"/>
              </w:rPr>
              <w:t>Permitir activar o desactivar participantes del evento</w:t>
            </w:r>
          </w:p>
        </w:tc>
      </w:tr>
      <w:tr w:rsidR="00231140" w:rsidRPr="00693AB1" w14:paraId="5B624216" w14:textId="77777777" w:rsidTr="00156935">
        <w:tc>
          <w:tcPr>
            <w:tcW w:w="2660" w:type="dxa"/>
            <w:tcBorders>
              <w:bottom w:val="single" w:sz="4" w:space="0" w:color="auto"/>
            </w:tcBorders>
          </w:tcPr>
          <w:p w14:paraId="0991550E"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2778ABC4" w14:textId="6B6F525D" w:rsidR="00231140" w:rsidRPr="00597F55" w:rsidRDefault="00CB74F8" w:rsidP="00156935">
            <w:pPr>
              <w:spacing w:before="0" w:after="0" w:line="240" w:lineRule="auto"/>
              <w:ind w:firstLine="0"/>
              <w:jc w:val="left"/>
              <w:rPr>
                <w:rFonts w:eastAsia="Times New Roman"/>
                <w:bCs/>
                <w:szCs w:val="24"/>
              </w:rPr>
            </w:pPr>
            <w:r w:rsidRPr="00CB74F8">
              <w:rPr>
                <w:rFonts w:eastAsia="Times New Roman"/>
                <w:bCs/>
                <w:szCs w:val="24"/>
              </w:rPr>
              <w:t xml:space="preserve">Prueba para validar el servicio de activar o desactivar </w:t>
            </w:r>
            <w:r>
              <w:rPr>
                <w:rFonts w:eastAsia="Times New Roman"/>
                <w:bCs/>
                <w:szCs w:val="24"/>
              </w:rPr>
              <w:t>participantes.</w:t>
            </w:r>
          </w:p>
        </w:tc>
      </w:tr>
      <w:tr w:rsidR="00231140" w:rsidRPr="00693AB1" w14:paraId="429AC068" w14:textId="77777777" w:rsidTr="00156935">
        <w:tc>
          <w:tcPr>
            <w:tcW w:w="2660" w:type="dxa"/>
            <w:tcBorders>
              <w:bottom w:val="single" w:sz="4" w:space="0" w:color="auto"/>
            </w:tcBorders>
          </w:tcPr>
          <w:p w14:paraId="638E358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61A99A8B"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22EDA411" w14:textId="77777777" w:rsidTr="00156935">
        <w:tc>
          <w:tcPr>
            <w:tcW w:w="2660" w:type="dxa"/>
            <w:tcBorders>
              <w:bottom w:val="single" w:sz="4" w:space="0" w:color="auto"/>
            </w:tcBorders>
          </w:tcPr>
          <w:p w14:paraId="45D41D9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757EF799"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6A91D2C0" w14:textId="77777777" w:rsidTr="00156935">
        <w:tc>
          <w:tcPr>
            <w:tcW w:w="2660" w:type="dxa"/>
            <w:tcBorders>
              <w:bottom w:val="single" w:sz="4" w:space="0" w:color="auto"/>
            </w:tcBorders>
          </w:tcPr>
          <w:p w14:paraId="11BBE0D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A96312A" w14:textId="77777777" w:rsidR="00CB74F8" w:rsidRDefault="00CB74F8" w:rsidP="00CB74F8">
            <w:pPr>
              <w:pStyle w:val="Prrafodelista"/>
              <w:numPr>
                <w:ilvl w:val="0"/>
                <w:numId w:val="3"/>
              </w:numPr>
              <w:spacing w:before="0" w:after="0" w:line="240" w:lineRule="auto"/>
              <w:jc w:val="left"/>
              <w:rPr>
                <w:rFonts w:eastAsia="Times New Roman"/>
                <w:bCs/>
                <w:szCs w:val="24"/>
              </w:rPr>
            </w:pPr>
            <w:r w:rsidRPr="00CB74F8">
              <w:rPr>
                <w:rFonts w:eastAsia="Times New Roman"/>
                <w:bCs/>
                <w:szCs w:val="24"/>
              </w:rPr>
              <w:t>Debe estar logeado en el sistema (Enviar Token).</w:t>
            </w:r>
          </w:p>
          <w:p w14:paraId="6FAD6893" w14:textId="20694F16" w:rsidR="00231140" w:rsidRPr="00CB74F8" w:rsidRDefault="00CB74F8" w:rsidP="00CB74F8">
            <w:pPr>
              <w:pStyle w:val="Prrafodelista"/>
              <w:numPr>
                <w:ilvl w:val="0"/>
                <w:numId w:val="3"/>
              </w:numPr>
              <w:spacing w:before="0" w:after="0" w:line="240" w:lineRule="auto"/>
              <w:jc w:val="left"/>
              <w:rPr>
                <w:rFonts w:eastAsia="Times New Roman"/>
                <w:bCs/>
                <w:szCs w:val="24"/>
              </w:rPr>
            </w:pPr>
            <w:r w:rsidRPr="00CB74F8">
              <w:rPr>
                <w:rFonts w:eastAsia="Times New Roman"/>
                <w:bCs/>
                <w:szCs w:val="24"/>
              </w:rPr>
              <w:t>Ser administrador del Evento.</w:t>
            </w:r>
          </w:p>
        </w:tc>
      </w:tr>
      <w:tr w:rsidR="00231140" w:rsidRPr="00693AB1" w14:paraId="7890CCF0" w14:textId="77777777" w:rsidTr="00156935">
        <w:tc>
          <w:tcPr>
            <w:tcW w:w="2660" w:type="dxa"/>
            <w:tcBorders>
              <w:bottom w:val="single" w:sz="4" w:space="0" w:color="auto"/>
            </w:tcBorders>
          </w:tcPr>
          <w:p w14:paraId="774EF99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6F0C4F2B" w14:textId="77777777" w:rsidR="00457A98" w:rsidRPr="00F65161" w:rsidRDefault="00457A98" w:rsidP="00457A98">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 xml:space="preserve">Verificar </w:t>
            </w:r>
            <w:r>
              <w:rPr>
                <w:rFonts w:eastAsia="Times New Roman"/>
                <w:bCs/>
                <w:szCs w:val="24"/>
              </w:rPr>
              <w:t>el evento en estado activo.</w:t>
            </w:r>
          </w:p>
          <w:p w14:paraId="64919BD1" w14:textId="77777777" w:rsidR="00CB74F8" w:rsidRDefault="00CB74F8" w:rsidP="00CB74F8">
            <w:pPr>
              <w:numPr>
                <w:ilvl w:val="0"/>
                <w:numId w:val="3"/>
              </w:numPr>
              <w:spacing w:before="0" w:after="0" w:line="240" w:lineRule="auto"/>
              <w:jc w:val="left"/>
              <w:rPr>
                <w:rFonts w:eastAsia="Times New Roman"/>
                <w:bCs/>
                <w:szCs w:val="24"/>
              </w:rPr>
            </w:pPr>
            <w:r>
              <w:rPr>
                <w:szCs w:val="24"/>
              </w:rPr>
              <w:t>Validar que el evento no haya empezado su votación para realizar los cambios</w:t>
            </w:r>
          </w:p>
          <w:p w14:paraId="2EC3F409" w14:textId="77777777"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2AF32347"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2E75CEF1" w14:textId="4C9D312F"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37197D56" w14:textId="77777777" w:rsidTr="00156935">
        <w:tc>
          <w:tcPr>
            <w:tcW w:w="2660" w:type="dxa"/>
            <w:tcBorders>
              <w:bottom w:val="single" w:sz="4" w:space="0" w:color="auto"/>
            </w:tcBorders>
          </w:tcPr>
          <w:p w14:paraId="661307C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031E290D"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1DD21026"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67EA2D20"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971F732" w14:textId="62CB6ED7" w:rsidR="00231140" w:rsidRPr="00E802D8" w:rsidRDefault="00231140" w:rsidP="00231140">
      <w:pPr>
        <w:pStyle w:val="Tablas"/>
        <w:rPr>
          <w:u w:val="single"/>
        </w:rPr>
      </w:pPr>
      <w:bookmarkStart w:id="155" w:name="_Toc73576404"/>
      <w:r>
        <w:t xml:space="preserve">Prueba de aceptación en base a Historia de Usuario </w:t>
      </w:r>
      <w:r w:rsidR="00632B1D">
        <w:t>31</w:t>
      </w:r>
      <w:bookmarkEnd w:id="155"/>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57F8DCDA"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424EF30" w14:textId="75EBB878"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31</w:t>
            </w:r>
          </w:p>
        </w:tc>
      </w:tr>
      <w:tr w:rsidR="00231140" w:rsidRPr="00693AB1" w14:paraId="458C1723" w14:textId="77777777" w:rsidTr="00156935">
        <w:tc>
          <w:tcPr>
            <w:tcW w:w="2660" w:type="dxa"/>
            <w:tcBorders>
              <w:bottom w:val="single" w:sz="4" w:space="0" w:color="auto"/>
            </w:tcBorders>
          </w:tcPr>
          <w:p w14:paraId="013D7DED"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2F14A1B3" w14:textId="1D91ADB9" w:rsidR="00231140" w:rsidRPr="00597F55" w:rsidRDefault="00457A98" w:rsidP="00156935">
            <w:pPr>
              <w:spacing w:before="0" w:after="0" w:line="240" w:lineRule="auto"/>
              <w:ind w:firstLine="0"/>
              <w:jc w:val="left"/>
              <w:rPr>
                <w:rFonts w:eastAsia="Times New Roman"/>
                <w:bCs/>
                <w:szCs w:val="24"/>
              </w:rPr>
            </w:pPr>
            <w:r w:rsidRPr="00457A98">
              <w:rPr>
                <w:rFonts w:eastAsia="Times New Roman"/>
                <w:bCs/>
                <w:szCs w:val="24"/>
              </w:rPr>
              <w:t>Permitir Registro por parte del participante</w:t>
            </w:r>
          </w:p>
        </w:tc>
      </w:tr>
      <w:tr w:rsidR="00231140" w:rsidRPr="00693AB1" w14:paraId="034A3888" w14:textId="77777777" w:rsidTr="00156935">
        <w:tc>
          <w:tcPr>
            <w:tcW w:w="2660" w:type="dxa"/>
            <w:tcBorders>
              <w:bottom w:val="single" w:sz="4" w:space="0" w:color="auto"/>
            </w:tcBorders>
          </w:tcPr>
          <w:p w14:paraId="2A60672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F6225A0" w14:textId="136D553C"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457A98">
              <w:rPr>
                <w:rFonts w:eastAsia="Times New Roman"/>
                <w:bCs/>
                <w:szCs w:val="24"/>
              </w:rPr>
              <w:t>el registro en un evento por parte del participante.</w:t>
            </w:r>
          </w:p>
        </w:tc>
      </w:tr>
      <w:tr w:rsidR="00231140" w:rsidRPr="00693AB1" w14:paraId="349AA1C5" w14:textId="77777777" w:rsidTr="00156935">
        <w:tc>
          <w:tcPr>
            <w:tcW w:w="2660" w:type="dxa"/>
            <w:tcBorders>
              <w:bottom w:val="single" w:sz="4" w:space="0" w:color="auto"/>
            </w:tcBorders>
          </w:tcPr>
          <w:p w14:paraId="51675ED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05AF63F7"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237F08FA" w14:textId="77777777" w:rsidTr="00156935">
        <w:tc>
          <w:tcPr>
            <w:tcW w:w="2660" w:type="dxa"/>
            <w:tcBorders>
              <w:bottom w:val="single" w:sz="4" w:space="0" w:color="auto"/>
            </w:tcBorders>
          </w:tcPr>
          <w:p w14:paraId="2B3CCE65"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56C6CBA3"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6A8D81C7" w14:textId="77777777" w:rsidTr="00156935">
        <w:tc>
          <w:tcPr>
            <w:tcW w:w="2660" w:type="dxa"/>
            <w:tcBorders>
              <w:bottom w:val="single" w:sz="4" w:space="0" w:color="auto"/>
            </w:tcBorders>
          </w:tcPr>
          <w:p w14:paraId="5B8833B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790D5378" w14:textId="77777777" w:rsidR="00231140" w:rsidRDefault="00231140" w:rsidP="00457A98">
            <w:pPr>
              <w:pStyle w:val="Prrafodelista"/>
              <w:numPr>
                <w:ilvl w:val="0"/>
                <w:numId w:val="3"/>
              </w:numPr>
              <w:spacing w:before="0" w:after="0" w:line="240" w:lineRule="auto"/>
              <w:jc w:val="left"/>
              <w:rPr>
                <w:rFonts w:eastAsia="Times New Roman"/>
                <w:bCs/>
                <w:szCs w:val="24"/>
              </w:rPr>
            </w:pPr>
            <w:r w:rsidRPr="00457A98">
              <w:rPr>
                <w:rFonts w:eastAsia="Times New Roman"/>
                <w:bCs/>
                <w:szCs w:val="24"/>
              </w:rPr>
              <w:t>Debe estar logeado en el sistema (Enviar Token).</w:t>
            </w:r>
          </w:p>
          <w:p w14:paraId="1334C59B" w14:textId="4DAA3304" w:rsidR="00457A98" w:rsidRPr="00457A98" w:rsidRDefault="00457A98" w:rsidP="00457A98">
            <w:pPr>
              <w:pStyle w:val="Prrafodelista"/>
              <w:numPr>
                <w:ilvl w:val="0"/>
                <w:numId w:val="3"/>
              </w:numPr>
              <w:spacing w:before="0" w:after="0" w:line="240" w:lineRule="auto"/>
              <w:jc w:val="left"/>
              <w:rPr>
                <w:rFonts w:eastAsia="Times New Roman"/>
                <w:bCs/>
                <w:szCs w:val="24"/>
              </w:rPr>
            </w:pPr>
            <w:r>
              <w:rPr>
                <w:rFonts w:eastAsia="Times New Roman"/>
                <w:bCs/>
                <w:szCs w:val="24"/>
              </w:rPr>
              <w:t>Ser participante</w:t>
            </w:r>
          </w:p>
        </w:tc>
      </w:tr>
      <w:tr w:rsidR="00231140" w:rsidRPr="00693AB1" w14:paraId="710E6557" w14:textId="77777777" w:rsidTr="00156935">
        <w:tc>
          <w:tcPr>
            <w:tcW w:w="2660" w:type="dxa"/>
            <w:tcBorders>
              <w:bottom w:val="single" w:sz="4" w:space="0" w:color="auto"/>
            </w:tcBorders>
          </w:tcPr>
          <w:p w14:paraId="51B8B185"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25323948" w14:textId="6D19260E" w:rsidR="00457A98" w:rsidRDefault="00457A9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evento exista.</w:t>
            </w:r>
          </w:p>
          <w:p w14:paraId="78D5CF3C" w14:textId="759E50ED" w:rsidR="00457A98" w:rsidRDefault="00457A9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estado del evento activo.</w:t>
            </w:r>
          </w:p>
          <w:p w14:paraId="55938A69" w14:textId="2676250F" w:rsidR="00457A98" w:rsidRDefault="00457A9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alidar que el evento permita registro por código.</w:t>
            </w:r>
          </w:p>
          <w:p w14:paraId="1D787A68" w14:textId="6D56185F" w:rsidR="00457A98" w:rsidRPr="00F65161" w:rsidRDefault="00457A9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código de evento válido.</w:t>
            </w:r>
          </w:p>
          <w:p w14:paraId="659545A2" w14:textId="6D56185F" w:rsidR="00231140" w:rsidRPr="00F65161" w:rsidRDefault="00231140" w:rsidP="00156935">
            <w:pPr>
              <w:pStyle w:val="Prrafodelista"/>
              <w:numPr>
                <w:ilvl w:val="0"/>
                <w:numId w:val="3"/>
              </w:numPr>
              <w:spacing w:before="0" w:after="0" w:line="240" w:lineRule="auto"/>
              <w:jc w:val="left"/>
              <w:rPr>
                <w:rFonts w:eastAsia="Times New Roman"/>
                <w:bCs/>
                <w:szCs w:val="24"/>
              </w:rPr>
            </w:pPr>
            <w:r w:rsidRPr="00F65161">
              <w:rPr>
                <w:rFonts w:eastAsia="Times New Roman"/>
                <w:bCs/>
                <w:szCs w:val="24"/>
              </w:rPr>
              <w:t>El evento a consultar no debe estar eliminado.</w:t>
            </w:r>
          </w:p>
          <w:p w14:paraId="6C426A3B"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2A9D568F" w14:textId="4AF2439B"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D68E09F" w14:textId="77777777" w:rsidTr="00156935">
        <w:tc>
          <w:tcPr>
            <w:tcW w:w="2660" w:type="dxa"/>
            <w:tcBorders>
              <w:bottom w:val="single" w:sz="4" w:space="0" w:color="auto"/>
            </w:tcBorders>
          </w:tcPr>
          <w:p w14:paraId="5052C00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119E9FE5"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79AF4EB9"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0B7DF1BB"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28569308" w14:textId="6FE3CE3F" w:rsidR="00231140" w:rsidRPr="00E802D8" w:rsidRDefault="00231140" w:rsidP="00231140">
      <w:pPr>
        <w:pStyle w:val="Tablas"/>
        <w:rPr>
          <w:u w:val="single"/>
        </w:rPr>
      </w:pPr>
      <w:bookmarkStart w:id="156" w:name="_Toc73576405"/>
      <w:r>
        <w:lastRenderedPageBreak/>
        <w:t xml:space="preserve">Prueba de aceptación en base a Historia de Usuario </w:t>
      </w:r>
      <w:r w:rsidR="00632B1D">
        <w:t>32</w:t>
      </w:r>
      <w:bookmarkEnd w:id="156"/>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45BD9864"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1C536104" w14:textId="56634B7B"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32</w:t>
            </w:r>
          </w:p>
        </w:tc>
      </w:tr>
      <w:tr w:rsidR="00231140" w:rsidRPr="00693AB1" w14:paraId="1A555463" w14:textId="77777777" w:rsidTr="00156935">
        <w:tc>
          <w:tcPr>
            <w:tcW w:w="2660" w:type="dxa"/>
            <w:tcBorders>
              <w:bottom w:val="single" w:sz="4" w:space="0" w:color="auto"/>
            </w:tcBorders>
          </w:tcPr>
          <w:p w14:paraId="158C082D"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382263A4" w14:textId="609EE58B" w:rsidR="00231140" w:rsidRPr="00597F55" w:rsidRDefault="00457A98" w:rsidP="00156935">
            <w:pPr>
              <w:spacing w:before="0" w:after="0" w:line="240" w:lineRule="auto"/>
              <w:ind w:firstLine="0"/>
              <w:jc w:val="left"/>
              <w:rPr>
                <w:rFonts w:eastAsia="Times New Roman"/>
                <w:bCs/>
                <w:szCs w:val="24"/>
              </w:rPr>
            </w:pPr>
            <w:r w:rsidRPr="00457A98">
              <w:rPr>
                <w:rFonts w:eastAsia="Times New Roman"/>
                <w:bCs/>
                <w:szCs w:val="24"/>
              </w:rPr>
              <w:t>Permitir a los participantes votar.</w:t>
            </w:r>
          </w:p>
        </w:tc>
      </w:tr>
      <w:tr w:rsidR="00231140" w:rsidRPr="00693AB1" w14:paraId="16B1BE4D" w14:textId="77777777" w:rsidTr="00156935">
        <w:tc>
          <w:tcPr>
            <w:tcW w:w="2660" w:type="dxa"/>
            <w:tcBorders>
              <w:bottom w:val="single" w:sz="4" w:space="0" w:color="auto"/>
            </w:tcBorders>
          </w:tcPr>
          <w:p w14:paraId="56930A3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61FBDF48" w14:textId="20B308E0"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457A98">
              <w:rPr>
                <w:rFonts w:eastAsia="Times New Roman"/>
                <w:bCs/>
                <w:szCs w:val="24"/>
              </w:rPr>
              <w:t>el servicio de votación.</w:t>
            </w:r>
          </w:p>
        </w:tc>
      </w:tr>
      <w:tr w:rsidR="00231140" w:rsidRPr="00693AB1" w14:paraId="2BFF25A4" w14:textId="77777777" w:rsidTr="00156935">
        <w:tc>
          <w:tcPr>
            <w:tcW w:w="2660" w:type="dxa"/>
            <w:tcBorders>
              <w:bottom w:val="single" w:sz="4" w:space="0" w:color="auto"/>
            </w:tcBorders>
          </w:tcPr>
          <w:p w14:paraId="3BDE4E1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5A669215"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378BF743" w14:textId="77777777" w:rsidTr="00156935">
        <w:tc>
          <w:tcPr>
            <w:tcW w:w="2660" w:type="dxa"/>
            <w:tcBorders>
              <w:bottom w:val="single" w:sz="4" w:space="0" w:color="auto"/>
            </w:tcBorders>
          </w:tcPr>
          <w:p w14:paraId="7653E1A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0B041AFC"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048AFF3F" w14:textId="77777777" w:rsidTr="00156935">
        <w:tc>
          <w:tcPr>
            <w:tcW w:w="2660" w:type="dxa"/>
            <w:tcBorders>
              <w:bottom w:val="single" w:sz="4" w:space="0" w:color="auto"/>
            </w:tcBorders>
          </w:tcPr>
          <w:p w14:paraId="0F99844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381C2B52" w14:textId="77777777" w:rsidR="00231140" w:rsidRDefault="00231140" w:rsidP="00457A98">
            <w:pPr>
              <w:pStyle w:val="Prrafodelista"/>
              <w:numPr>
                <w:ilvl w:val="0"/>
                <w:numId w:val="3"/>
              </w:numPr>
              <w:spacing w:before="0" w:after="0" w:line="240" w:lineRule="auto"/>
              <w:jc w:val="left"/>
              <w:rPr>
                <w:rFonts w:eastAsia="Times New Roman"/>
                <w:bCs/>
                <w:szCs w:val="24"/>
              </w:rPr>
            </w:pPr>
            <w:r w:rsidRPr="00457A98">
              <w:rPr>
                <w:rFonts w:eastAsia="Times New Roman"/>
                <w:bCs/>
                <w:szCs w:val="24"/>
              </w:rPr>
              <w:t>Debe estar logeado en el sistema (Enviar Token).</w:t>
            </w:r>
          </w:p>
          <w:p w14:paraId="0F7487D0" w14:textId="363482CB" w:rsidR="00457A98" w:rsidRPr="00457A98" w:rsidRDefault="00457A98" w:rsidP="00457A98">
            <w:pPr>
              <w:pStyle w:val="Prrafodelista"/>
              <w:numPr>
                <w:ilvl w:val="0"/>
                <w:numId w:val="3"/>
              </w:numPr>
              <w:spacing w:before="0" w:after="0" w:line="240" w:lineRule="auto"/>
              <w:jc w:val="left"/>
              <w:rPr>
                <w:rFonts w:eastAsia="Times New Roman"/>
                <w:bCs/>
                <w:szCs w:val="24"/>
              </w:rPr>
            </w:pPr>
            <w:r>
              <w:rPr>
                <w:rFonts w:eastAsia="Times New Roman"/>
                <w:bCs/>
                <w:szCs w:val="24"/>
              </w:rPr>
              <w:t>Ser participante.</w:t>
            </w:r>
          </w:p>
        </w:tc>
      </w:tr>
      <w:tr w:rsidR="00231140" w:rsidRPr="00693AB1" w14:paraId="3BADEEF0" w14:textId="77777777" w:rsidTr="00156935">
        <w:tc>
          <w:tcPr>
            <w:tcW w:w="2660" w:type="dxa"/>
            <w:tcBorders>
              <w:bottom w:val="single" w:sz="4" w:space="0" w:color="auto"/>
            </w:tcBorders>
          </w:tcPr>
          <w:p w14:paraId="636ECEB4"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3678B8BC" w14:textId="63405C64" w:rsidR="00457A98" w:rsidRDefault="00457A98" w:rsidP="00156935">
            <w:pPr>
              <w:numPr>
                <w:ilvl w:val="0"/>
                <w:numId w:val="3"/>
              </w:numPr>
              <w:spacing w:before="0" w:after="0" w:line="240" w:lineRule="auto"/>
              <w:jc w:val="left"/>
              <w:rPr>
                <w:rFonts w:eastAsia="Times New Roman"/>
                <w:bCs/>
                <w:szCs w:val="24"/>
              </w:rPr>
            </w:pPr>
            <w:r>
              <w:rPr>
                <w:rFonts w:eastAsia="Times New Roman"/>
                <w:bCs/>
                <w:szCs w:val="24"/>
              </w:rPr>
              <w:t>Verificar evento activo.</w:t>
            </w:r>
          </w:p>
          <w:p w14:paraId="3D1738F3" w14:textId="5D904FF2" w:rsidR="00457A98" w:rsidRDefault="00457A98" w:rsidP="00457A98">
            <w:pPr>
              <w:numPr>
                <w:ilvl w:val="0"/>
                <w:numId w:val="3"/>
              </w:numPr>
              <w:spacing w:before="0" w:after="0" w:line="240" w:lineRule="auto"/>
              <w:jc w:val="left"/>
              <w:rPr>
                <w:rFonts w:eastAsia="Times New Roman"/>
                <w:bCs/>
                <w:szCs w:val="24"/>
              </w:rPr>
            </w:pPr>
            <w:r>
              <w:rPr>
                <w:rFonts w:eastAsia="Times New Roman"/>
                <w:bCs/>
                <w:szCs w:val="24"/>
              </w:rPr>
              <w:t>Verificar fechas para votación</w:t>
            </w:r>
          </w:p>
          <w:p w14:paraId="0457DC72" w14:textId="47B2BDEF" w:rsidR="00457A98" w:rsidRDefault="00457A98" w:rsidP="00457A98">
            <w:pPr>
              <w:numPr>
                <w:ilvl w:val="0"/>
                <w:numId w:val="3"/>
              </w:numPr>
              <w:spacing w:before="0" w:after="0" w:line="240" w:lineRule="auto"/>
              <w:jc w:val="left"/>
              <w:rPr>
                <w:rFonts w:eastAsia="Times New Roman"/>
                <w:bCs/>
                <w:szCs w:val="24"/>
              </w:rPr>
            </w:pPr>
            <w:r>
              <w:rPr>
                <w:rFonts w:eastAsia="Times New Roman"/>
                <w:bCs/>
                <w:szCs w:val="24"/>
              </w:rPr>
              <w:t xml:space="preserve">Verificar </w:t>
            </w:r>
            <w:r w:rsidR="00452038">
              <w:rPr>
                <w:rFonts w:eastAsia="Times New Roman"/>
                <w:bCs/>
                <w:szCs w:val="24"/>
              </w:rPr>
              <w:t>candidato existente.</w:t>
            </w:r>
          </w:p>
          <w:p w14:paraId="2F2D42BB" w14:textId="1E2EC6A9" w:rsidR="00452038" w:rsidRPr="00452038" w:rsidRDefault="00452038" w:rsidP="00452038">
            <w:pPr>
              <w:pStyle w:val="Prrafodelista"/>
              <w:numPr>
                <w:ilvl w:val="0"/>
                <w:numId w:val="3"/>
              </w:numPr>
              <w:spacing w:before="0" w:after="0" w:line="240" w:lineRule="auto"/>
              <w:jc w:val="left"/>
              <w:rPr>
                <w:rFonts w:eastAsia="Times New Roman"/>
                <w:bCs/>
                <w:szCs w:val="24"/>
              </w:rPr>
            </w:pPr>
            <w:r>
              <w:rPr>
                <w:rFonts w:eastAsia="Times New Roman"/>
                <w:bCs/>
                <w:szCs w:val="24"/>
              </w:rPr>
              <w:t>Verificar que la votación no se duplique.</w:t>
            </w:r>
          </w:p>
          <w:p w14:paraId="050C88E0" w14:textId="178A7A0B"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43F57C4A" w14:textId="4CEBA210"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07A50DE8" w14:textId="77777777" w:rsidTr="00156935">
        <w:tc>
          <w:tcPr>
            <w:tcW w:w="2660" w:type="dxa"/>
            <w:tcBorders>
              <w:bottom w:val="single" w:sz="4" w:space="0" w:color="auto"/>
            </w:tcBorders>
          </w:tcPr>
          <w:p w14:paraId="1AB42EA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0D6F7340"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1844B17E"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621344D6"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DD67475" w14:textId="0D268F48" w:rsidR="00231140" w:rsidRPr="00E802D8" w:rsidRDefault="00231140" w:rsidP="00231140">
      <w:pPr>
        <w:pStyle w:val="Tablas"/>
        <w:rPr>
          <w:u w:val="single"/>
        </w:rPr>
      </w:pPr>
      <w:bookmarkStart w:id="157" w:name="_Toc73576406"/>
      <w:r>
        <w:t xml:space="preserve">Prueba de aceptación en base a Historia de Usuario </w:t>
      </w:r>
      <w:r w:rsidR="00632B1D">
        <w:t>33</w:t>
      </w:r>
      <w:bookmarkEnd w:id="157"/>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4344C032"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73E7CC1" w14:textId="626F0DF4"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33</w:t>
            </w:r>
          </w:p>
        </w:tc>
      </w:tr>
      <w:tr w:rsidR="00231140" w:rsidRPr="00693AB1" w14:paraId="5901B54F" w14:textId="77777777" w:rsidTr="00156935">
        <w:tc>
          <w:tcPr>
            <w:tcW w:w="2660" w:type="dxa"/>
            <w:tcBorders>
              <w:bottom w:val="single" w:sz="4" w:space="0" w:color="auto"/>
            </w:tcBorders>
          </w:tcPr>
          <w:p w14:paraId="3F8E0DF7"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7BA815D" w14:textId="0E3E4CFF" w:rsidR="00231140" w:rsidRPr="00597F55" w:rsidRDefault="00452038" w:rsidP="00156935">
            <w:pPr>
              <w:spacing w:before="0" w:after="0" w:line="240" w:lineRule="auto"/>
              <w:ind w:firstLine="0"/>
              <w:jc w:val="left"/>
              <w:rPr>
                <w:rFonts w:eastAsia="Times New Roman"/>
                <w:bCs/>
                <w:szCs w:val="24"/>
              </w:rPr>
            </w:pPr>
            <w:r w:rsidRPr="00452038">
              <w:rPr>
                <w:rFonts w:eastAsia="Times New Roman"/>
                <w:bCs/>
                <w:szCs w:val="24"/>
              </w:rPr>
              <w:t>Permitir Actualizar datos del candidato</w:t>
            </w:r>
          </w:p>
        </w:tc>
      </w:tr>
      <w:tr w:rsidR="00231140" w:rsidRPr="00693AB1" w14:paraId="39AFE478" w14:textId="77777777" w:rsidTr="00156935">
        <w:tc>
          <w:tcPr>
            <w:tcW w:w="2660" w:type="dxa"/>
            <w:tcBorders>
              <w:bottom w:val="single" w:sz="4" w:space="0" w:color="auto"/>
            </w:tcBorders>
          </w:tcPr>
          <w:p w14:paraId="31958073"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F6D9311" w14:textId="66D72D58" w:rsidR="00231140" w:rsidRPr="00597F55" w:rsidRDefault="00231140" w:rsidP="00156935">
            <w:pPr>
              <w:spacing w:before="0" w:after="0" w:line="240" w:lineRule="auto"/>
              <w:ind w:firstLine="0"/>
              <w:jc w:val="left"/>
              <w:rPr>
                <w:rFonts w:eastAsia="Times New Roman"/>
                <w:bCs/>
                <w:szCs w:val="24"/>
              </w:rPr>
            </w:pPr>
            <w:r>
              <w:rPr>
                <w:rFonts w:eastAsia="Times New Roman"/>
                <w:bCs/>
                <w:szCs w:val="24"/>
              </w:rPr>
              <w:t xml:space="preserve">Prueba para validar </w:t>
            </w:r>
            <w:r w:rsidR="00452038">
              <w:rPr>
                <w:rFonts w:eastAsia="Times New Roman"/>
                <w:bCs/>
                <w:szCs w:val="24"/>
              </w:rPr>
              <w:t>la correcta actualización de los datos del usuario.</w:t>
            </w:r>
          </w:p>
        </w:tc>
      </w:tr>
      <w:tr w:rsidR="00231140" w:rsidRPr="00693AB1" w14:paraId="01616C26" w14:textId="77777777" w:rsidTr="00156935">
        <w:tc>
          <w:tcPr>
            <w:tcW w:w="2660" w:type="dxa"/>
            <w:tcBorders>
              <w:bottom w:val="single" w:sz="4" w:space="0" w:color="auto"/>
            </w:tcBorders>
          </w:tcPr>
          <w:p w14:paraId="2BDC9BA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494BF0CB"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5404497B" w14:textId="77777777" w:rsidTr="00156935">
        <w:tc>
          <w:tcPr>
            <w:tcW w:w="2660" w:type="dxa"/>
            <w:tcBorders>
              <w:bottom w:val="single" w:sz="4" w:space="0" w:color="auto"/>
            </w:tcBorders>
          </w:tcPr>
          <w:p w14:paraId="117E9D76"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16B7F6D"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0BB7B29E" w14:textId="77777777" w:rsidTr="00156935">
        <w:tc>
          <w:tcPr>
            <w:tcW w:w="2660" w:type="dxa"/>
            <w:tcBorders>
              <w:bottom w:val="single" w:sz="4" w:space="0" w:color="auto"/>
            </w:tcBorders>
          </w:tcPr>
          <w:p w14:paraId="4383E3C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56140F77" w14:textId="77777777" w:rsidR="00231140" w:rsidRDefault="00231140" w:rsidP="00452038">
            <w:pPr>
              <w:pStyle w:val="Prrafodelista"/>
              <w:numPr>
                <w:ilvl w:val="0"/>
                <w:numId w:val="3"/>
              </w:numPr>
              <w:spacing w:before="0" w:after="0" w:line="240" w:lineRule="auto"/>
              <w:jc w:val="left"/>
              <w:rPr>
                <w:rFonts w:eastAsia="Times New Roman"/>
                <w:bCs/>
                <w:szCs w:val="24"/>
              </w:rPr>
            </w:pPr>
            <w:r w:rsidRPr="00452038">
              <w:rPr>
                <w:rFonts w:eastAsia="Times New Roman"/>
                <w:bCs/>
                <w:szCs w:val="24"/>
              </w:rPr>
              <w:t>Debe estar logeado en el sistema (Enviar Token).</w:t>
            </w:r>
          </w:p>
          <w:p w14:paraId="35C618F1" w14:textId="7508CF89" w:rsidR="00452038" w:rsidRPr="00452038" w:rsidRDefault="00452038" w:rsidP="00452038">
            <w:pPr>
              <w:pStyle w:val="Prrafodelista"/>
              <w:numPr>
                <w:ilvl w:val="0"/>
                <w:numId w:val="3"/>
              </w:numPr>
              <w:spacing w:before="0" w:after="0" w:line="240" w:lineRule="auto"/>
              <w:jc w:val="left"/>
              <w:rPr>
                <w:rFonts w:eastAsia="Times New Roman"/>
                <w:bCs/>
                <w:szCs w:val="24"/>
              </w:rPr>
            </w:pPr>
            <w:r>
              <w:rPr>
                <w:rFonts w:eastAsia="Times New Roman"/>
                <w:bCs/>
                <w:szCs w:val="24"/>
              </w:rPr>
              <w:t>Ser candidato de un evento.</w:t>
            </w:r>
          </w:p>
        </w:tc>
      </w:tr>
      <w:tr w:rsidR="00231140" w:rsidRPr="00693AB1" w14:paraId="5E5EE16E" w14:textId="77777777" w:rsidTr="00156935">
        <w:tc>
          <w:tcPr>
            <w:tcW w:w="2660" w:type="dxa"/>
            <w:tcBorders>
              <w:bottom w:val="single" w:sz="4" w:space="0" w:color="auto"/>
            </w:tcBorders>
          </w:tcPr>
          <w:p w14:paraId="214BFB71"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7AF9DFAF" w14:textId="5F913D23" w:rsidR="00231140" w:rsidRPr="00F65161" w:rsidRDefault="00452038"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la candidata esté activa.</w:t>
            </w:r>
          </w:p>
          <w:p w14:paraId="6A86A5C8"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345FE848" w14:textId="4A92CEA9"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7C8BE2FD" w14:textId="77777777" w:rsidTr="00156935">
        <w:tc>
          <w:tcPr>
            <w:tcW w:w="2660" w:type="dxa"/>
            <w:tcBorders>
              <w:bottom w:val="single" w:sz="4" w:space="0" w:color="auto"/>
            </w:tcBorders>
          </w:tcPr>
          <w:p w14:paraId="78FB198A"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40FC881"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68ADA6C"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1D8FF3DB"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71D89B9B" w14:textId="68AD6A81" w:rsidR="00231140" w:rsidRDefault="00231140" w:rsidP="00B91996">
      <w:pPr>
        <w:rPr>
          <w:szCs w:val="23"/>
        </w:rPr>
      </w:pPr>
    </w:p>
    <w:p w14:paraId="5FDBB9D8" w14:textId="77777777" w:rsidR="00452038" w:rsidRDefault="00452038" w:rsidP="00B91996">
      <w:pPr>
        <w:rPr>
          <w:szCs w:val="23"/>
        </w:rPr>
      </w:pPr>
    </w:p>
    <w:p w14:paraId="0D81A360" w14:textId="35B301DD" w:rsidR="00231140" w:rsidRPr="00E802D8" w:rsidRDefault="00231140" w:rsidP="00231140">
      <w:pPr>
        <w:pStyle w:val="Tablas"/>
        <w:rPr>
          <w:u w:val="single"/>
        </w:rPr>
      </w:pPr>
      <w:bookmarkStart w:id="158" w:name="_Toc73576407"/>
      <w:r>
        <w:lastRenderedPageBreak/>
        <w:t xml:space="preserve">Prueba de aceptación en base a Historia de Usuario </w:t>
      </w:r>
      <w:r w:rsidR="00632B1D">
        <w:t>34</w:t>
      </w:r>
      <w:bookmarkEnd w:id="158"/>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698B6261"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416562C8" w14:textId="34C949FC"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34</w:t>
            </w:r>
          </w:p>
        </w:tc>
      </w:tr>
      <w:tr w:rsidR="00231140" w:rsidRPr="00693AB1" w14:paraId="761846B4" w14:textId="77777777" w:rsidTr="00156935">
        <w:tc>
          <w:tcPr>
            <w:tcW w:w="2660" w:type="dxa"/>
            <w:tcBorders>
              <w:bottom w:val="single" w:sz="4" w:space="0" w:color="auto"/>
            </w:tcBorders>
          </w:tcPr>
          <w:p w14:paraId="234A0745"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6A05A859" w14:textId="445BEFE3" w:rsidR="00231140" w:rsidRPr="00597F55" w:rsidRDefault="00D11830" w:rsidP="00156935">
            <w:pPr>
              <w:spacing w:before="0" w:after="0" w:line="240" w:lineRule="auto"/>
              <w:ind w:firstLine="0"/>
              <w:jc w:val="left"/>
              <w:rPr>
                <w:rFonts w:eastAsia="Times New Roman"/>
                <w:bCs/>
                <w:szCs w:val="24"/>
              </w:rPr>
            </w:pPr>
            <w:r w:rsidRPr="00D11830">
              <w:rPr>
                <w:rFonts w:eastAsia="Times New Roman"/>
                <w:bCs/>
                <w:szCs w:val="24"/>
              </w:rPr>
              <w:t>Permitir al candidato subir imágenes en sus registros.</w:t>
            </w:r>
          </w:p>
        </w:tc>
      </w:tr>
      <w:tr w:rsidR="00231140" w:rsidRPr="00693AB1" w14:paraId="6CA17BCB" w14:textId="77777777" w:rsidTr="00156935">
        <w:tc>
          <w:tcPr>
            <w:tcW w:w="2660" w:type="dxa"/>
            <w:tcBorders>
              <w:bottom w:val="single" w:sz="4" w:space="0" w:color="auto"/>
            </w:tcBorders>
          </w:tcPr>
          <w:p w14:paraId="1C5D689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46816236" w14:textId="469961E0" w:rsidR="00231140" w:rsidRPr="00D11830" w:rsidRDefault="00231140" w:rsidP="00156935">
            <w:pPr>
              <w:spacing w:before="0" w:after="0" w:line="240" w:lineRule="auto"/>
              <w:ind w:firstLine="0"/>
              <w:jc w:val="left"/>
              <w:rPr>
                <w:rFonts w:eastAsia="Times New Roman"/>
                <w:bCs/>
                <w:szCs w:val="24"/>
                <w:u w:val="single"/>
              </w:rPr>
            </w:pPr>
            <w:r>
              <w:rPr>
                <w:rFonts w:eastAsia="Times New Roman"/>
                <w:bCs/>
                <w:szCs w:val="24"/>
              </w:rPr>
              <w:t>Prueba para validar</w:t>
            </w:r>
            <w:r w:rsidR="00D11830">
              <w:rPr>
                <w:rFonts w:eastAsia="Times New Roman"/>
                <w:bCs/>
                <w:szCs w:val="24"/>
              </w:rPr>
              <w:t xml:space="preserve"> el servicio que permite subir imágenes de candidatos.</w:t>
            </w:r>
          </w:p>
        </w:tc>
      </w:tr>
      <w:tr w:rsidR="00231140" w:rsidRPr="00693AB1" w14:paraId="666CC260" w14:textId="77777777" w:rsidTr="00156935">
        <w:tc>
          <w:tcPr>
            <w:tcW w:w="2660" w:type="dxa"/>
            <w:tcBorders>
              <w:bottom w:val="single" w:sz="4" w:space="0" w:color="auto"/>
            </w:tcBorders>
          </w:tcPr>
          <w:p w14:paraId="0A171435"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326EF9AA"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4361ADE9" w14:textId="77777777" w:rsidTr="00156935">
        <w:tc>
          <w:tcPr>
            <w:tcW w:w="2660" w:type="dxa"/>
            <w:tcBorders>
              <w:bottom w:val="single" w:sz="4" w:space="0" w:color="auto"/>
            </w:tcBorders>
          </w:tcPr>
          <w:p w14:paraId="7569D1FC"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77A9AD13"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4010ACAA" w14:textId="77777777" w:rsidTr="00156935">
        <w:tc>
          <w:tcPr>
            <w:tcW w:w="2660" w:type="dxa"/>
            <w:tcBorders>
              <w:bottom w:val="single" w:sz="4" w:space="0" w:color="auto"/>
            </w:tcBorders>
          </w:tcPr>
          <w:p w14:paraId="15598ECD"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3FBEAD89" w14:textId="77777777" w:rsidR="00231140" w:rsidRDefault="00231140" w:rsidP="00D11830">
            <w:pPr>
              <w:pStyle w:val="Prrafodelista"/>
              <w:numPr>
                <w:ilvl w:val="0"/>
                <w:numId w:val="3"/>
              </w:numPr>
              <w:spacing w:before="0" w:after="0" w:line="240" w:lineRule="auto"/>
              <w:jc w:val="left"/>
              <w:rPr>
                <w:rFonts w:eastAsia="Times New Roman"/>
                <w:bCs/>
                <w:szCs w:val="24"/>
              </w:rPr>
            </w:pPr>
            <w:r w:rsidRPr="00D11830">
              <w:rPr>
                <w:rFonts w:eastAsia="Times New Roman"/>
                <w:bCs/>
                <w:szCs w:val="24"/>
              </w:rPr>
              <w:t>Debe estar logeado en el sistema (Enviar Token).</w:t>
            </w:r>
          </w:p>
          <w:p w14:paraId="27C80912" w14:textId="698FD21B" w:rsidR="00D11830" w:rsidRPr="00D11830" w:rsidRDefault="00D11830" w:rsidP="00D11830">
            <w:pPr>
              <w:pStyle w:val="Prrafodelista"/>
              <w:numPr>
                <w:ilvl w:val="0"/>
                <w:numId w:val="3"/>
              </w:numPr>
              <w:spacing w:before="0" w:after="0" w:line="240" w:lineRule="auto"/>
              <w:jc w:val="left"/>
              <w:rPr>
                <w:rFonts w:eastAsia="Times New Roman"/>
                <w:bCs/>
                <w:szCs w:val="24"/>
              </w:rPr>
            </w:pPr>
            <w:r>
              <w:rPr>
                <w:rFonts w:eastAsia="Times New Roman"/>
                <w:bCs/>
                <w:szCs w:val="24"/>
              </w:rPr>
              <w:t>Ser candidato del evento.</w:t>
            </w:r>
          </w:p>
        </w:tc>
      </w:tr>
      <w:tr w:rsidR="00231140" w:rsidRPr="00693AB1" w14:paraId="63E2F7A6" w14:textId="77777777" w:rsidTr="00156935">
        <w:tc>
          <w:tcPr>
            <w:tcW w:w="2660" w:type="dxa"/>
            <w:tcBorders>
              <w:bottom w:val="single" w:sz="4" w:space="0" w:color="auto"/>
            </w:tcBorders>
          </w:tcPr>
          <w:p w14:paraId="5ABCC74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1735E09D" w14:textId="5D4B6B73" w:rsidR="00231140" w:rsidRPr="00F65161" w:rsidRDefault="00D1183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candidato exista.</w:t>
            </w:r>
          </w:p>
          <w:p w14:paraId="08F69725" w14:textId="491CA6BA" w:rsidR="00231140" w:rsidRDefault="00D1183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cantidad máxima permitida de fotos.</w:t>
            </w:r>
          </w:p>
          <w:p w14:paraId="6B350635" w14:textId="43C2BF0B" w:rsidR="00D11830" w:rsidRDefault="00D1183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guardado de imágenes en el servidor.</w:t>
            </w:r>
          </w:p>
          <w:p w14:paraId="2127E310" w14:textId="213B2E4F" w:rsidR="00D11830" w:rsidRPr="00F65161" w:rsidRDefault="00D11830" w:rsidP="00156935">
            <w:pPr>
              <w:pStyle w:val="Prrafodelista"/>
              <w:numPr>
                <w:ilvl w:val="0"/>
                <w:numId w:val="3"/>
              </w:numPr>
              <w:spacing w:before="0" w:after="0" w:line="240" w:lineRule="auto"/>
              <w:jc w:val="left"/>
              <w:rPr>
                <w:rFonts w:eastAsia="Times New Roman"/>
                <w:bCs/>
                <w:szCs w:val="24"/>
              </w:rPr>
            </w:pPr>
            <w:r>
              <w:rPr>
                <w:rFonts w:eastAsia="Times New Roman"/>
                <w:bCs/>
                <w:szCs w:val="24"/>
              </w:rPr>
              <w:t>Verificar ruta de imagen en consulta de candidato.</w:t>
            </w:r>
          </w:p>
          <w:p w14:paraId="4321704C" w14:textId="77777777" w:rsidR="00231140" w:rsidRDefault="00231140" w:rsidP="00156935">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77110B14" w14:textId="74DDF371"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5131717E" w14:textId="77777777" w:rsidTr="00156935">
        <w:tc>
          <w:tcPr>
            <w:tcW w:w="2660" w:type="dxa"/>
            <w:tcBorders>
              <w:bottom w:val="single" w:sz="4" w:space="0" w:color="auto"/>
            </w:tcBorders>
          </w:tcPr>
          <w:p w14:paraId="15437F0A"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596D4D0A"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A97E19D"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70DBC816"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1F7699A6" w14:textId="3794E979" w:rsidR="00231140" w:rsidRPr="00E802D8" w:rsidRDefault="00231140" w:rsidP="00231140">
      <w:pPr>
        <w:pStyle w:val="Tablas"/>
        <w:rPr>
          <w:u w:val="single"/>
        </w:rPr>
      </w:pPr>
      <w:bookmarkStart w:id="159" w:name="_Toc73576408"/>
      <w:r>
        <w:t xml:space="preserve">Prueba de aceptación en base a Historia de Usuario </w:t>
      </w:r>
      <w:r w:rsidR="00632B1D">
        <w:t>35</w:t>
      </w:r>
      <w:bookmarkEnd w:id="159"/>
    </w:p>
    <w:tbl>
      <w:tblPr>
        <w:tblStyle w:val="TableNormal22"/>
        <w:tblW w:w="8755" w:type="dxa"/>
        <w:tblInd w:w="-108" w:type="dxa"/>
        <w:tblLayout w:type="fixed"/>
        <w:tblCellMar>
          <w:top w:w="57" w:type="dxa"/>
          <w:bottom w:w="57" w:type="dxa"/>
        </w:tblCellMar>
        <w:tblLook w:val="0460" w:firstRow="1" w:lastRow="1" w:firstColumn="0" w:lastColumn="0" w:noHBand="0" w:noVBand="1"/>
      </w:tblPr>
      <w:tblGrid>
        <w:gridCol w:w="2660"/>
        <w:gridCol w:w="6095"/>
      </w:tblGrid>
      <w:tr w:rsidR="00231140" w:rsidRPr="00693AB1" w14:paraId="78E99BDA" w14:textId="77777777" w:rsidTr="00156935">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3F13E23" w14:textId="7DB742CC" w:rsidR="00231140" w:rsidRDefault="00231140" w:rsidP="00156935">
            <w:pPr>
              <w:spacing w:before="0" w:after="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sidR="00632B1D">
              <w:rPr>
                <w:rFonts w:eastAsia="Times New Roman"/>
                <w:b/>
                <w:szCs w:val="24"/>
              </w:rPr>
              <w:t>35</w:t>
            </w:r>
          </w:p>
        </w:tc>
      </w:tr>
      <w:tr w:rsidR="00231140" w:rsidRPr="00693AB1" w14:paraId="16F0BCD1" w14:textId="77777777" w:rsidTr="00156935">
        <w:tc>
          <w:tcPr>
            <w:tcW w:w="2660" w:type="dxa"/>
            <w:tcBorders>
              <w:bottom w:val="single" w:sz="4" w:space="0" w:color="auto"/>
            </w:tcBorders>
          </w:tcPr>
          <w:p w14:paraId="350D03EA" w14:textId="77777777" w:rsidR="00231140" w:rsidRPr="00693AB1" w:rsidRDefault="00231140" w:rsidP="00156935">
            <w:pPr>
              <w:spacing w:before="0" w:after="0" w:line="240" w:lineRule="auto"/>
              <w:ind w:right="152" w:firstLine="0"/>
              <w:jc w:val="left"/>
              <w:rPr>
                <w:rFonts w:eastAsia="Times New Roman"/>
                <w:b/>
                <w:szCs w:val="24"/>
              </w:rPr>
            </w:pPr>
            <w:r>
              <w:rPr>
                <w:rFonts w:eastAsia="Times New Roman"/>
                <w:b/>
                <w:szCs w:val="24"/>
              </w:rPr>
              <w:t>Caso de Prueba:</w:t>
            </w:r>
          </w:p>
        </w:tc>
        <w:tc>
          <w:tcPr>
            <w:tcW w:w="6095" w:type="dxa"/>
            <w:tcBorders>
              <w:bottom w:val="single" w:sz="4" w:space="0" w:color="auto"/>
            </w:tcBorders>
          </w:tcPr>
          <w:p w14:paraId="4F5BFC74" w14:textId="0A5413D8" w:rsidR="00231140" w:rsidRPr="00597F55" w:rsidRDefault="00C61892" w:rsidP="00156935">
            <w:pPr>
              <w:spacing w:before="0" w:after="0" w:line="240" w:lineRule="auto"/>
              <w:ind w:firstLine="0"/>
              <w:jc w:val="left"/>
              <w:rPr>
                <w:rFonts w:eastAsia="Times New Roman"/>
                <w:bCs/>
                <w:szCs w:val="24"/>
              </w:rPr>
            </w:pPr>
            <w:r w:rsidRPr="00C61892">
              <w:rPr>
                <w:rFonts w:eastAsia="Times New Roman"/>
                <w:bCs/>
                <w:szCs w:val="24"/>
              </w:rPr>
              <w:t>Permitir al borrar imágenes en sus registros.</w:t>
            </w:r>
          </w:p>
        </w:tc>
      </w:tr>
      <w:tr w:rsidR="00231140" w:rsidRPr="00693AB1" w14:paraId="11938D4B" w14:textId="77777777" w:rsidTr="00156935">
        <w:tc>
          <w:tcPr>
            <w:tcW w:w="2660" w:type="dxa"/>
            <w:tcBorders>
              <w:bottom w:val="single" w:sz="4" w:space="0" w:color="auto"/>
            </w:tcBorders>
          </w:tcPr>
          <w:p w14:paraId="2C886D20"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08CF3E3E" w14:textId="62082D44" w:rsidR="00231140" w:rsidRPr="00C61892" w:rsidRDefault="00231140" w:rsidP="00156935">
            <w:pPr>
              <w:spacing w:before="0" w:after="0" w:line="240" w:lineRule="auto"/>
              <w:ind w:firstLine="0"/>
              <w:jc w:val="left"/>
              <w:rPr>
                <w:rFonts w:eastAsia="Times New Roman"/>
                <w:bCs/>
                <w:szCs w:val="24"/>
                <w:u w:val="single"/>
              </w:rPr>
            </w:pPr>
            <w:r>
              <w:rPr>
                <w:rFonts w:eastAsia="Times New Roman"/>
                <w:bCs/>
                <w:szCs w:val="24"/>
              </w:rPr>
              <w:t xml:space="preserve">Prueba para validar </w:t>
            </w:r>
            <w:r w:rsidR="00C61892">
              <w:rPr>
                <w:rFonts w:eastAsia="Times New Roman"/>
                <w:bCs/>
                <w:szCs w:val="24"/>
              </w:rPr>
              <w:t>el servicio que permite borrar imágenes de los candidatos.</w:t>
            </w:r>
          </w:p>
        </w:tc>
      </w:tr>
      <w:tr w:rsidR="00231140" w:rsidRPr="00693AB1" w14:paraId="5225A8BE" w14:textId="77777777" w:rsidTr="00156935">
        <w:tc>
          <w:tcPr>
            <w:tcW w:w="2660" w:type="dxa"/>
            <w:tcBorders>
              <w:bottom w:val="single" w:sz="4" w:space="0" w:color="auto"/>
            </w:tcBorders>
          </w:tcPr>
          <w:p w14:paraId="64A035A2"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1367B50" w14:textId="77777777" w:rsidR="00231140" w:rsidRPr="00C12D90" w:rsidRDefault="00231140" w:rsidP="00156935">
            <w:pPr>
              <w:spacing w:before="0" w:after="0" w:line="240" w:lineRule="auto"/>
              <w:ind w:firstLine="0"/>
              <w:jc w:val="left"/>
              <w:rPr>
                <w:rFonts w:eastAsia="Times New Roman"/>
                <w:bCs/>
                <w:szCs w:val="24"/>
              </w:rPr>
            </w:pPr>
            <w:r w:rsidRPr="00C12D90">
              <w:rPr>
                <w:rFonts w:eastAsia="Times New Roman"/>
                <w:bCs/>
                <w:szCs w:val="24"/>
              </w:rPr>
              <w:t>Danny Cárdenas</w:t>
            </w:r>
          </w:p>
        </w:tc>
      </w:tr>
      <w:tr w:rsidR="00231140" w:rsidRPr="00693AB1" w14:paraId="7087FF65" w14:textId="77777777" w:rsidTr="00156935">
        <w:tc>
          <w:tcPr>
            <w:tcW w:w="2660" w:type="dxa"/>
            <w:tcBorders>
              <w:bottom w:val="single" w:sz="4" w:space="0" w:color="auto"/>
            </w:tcBorders>
          </w:tcPr>
          <w:p w14:paraId="09C76475"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1659167" w14:textId="77777777" w:rsidR="00231140" w:rsidRDefault="00231140" w:rsidP="00156935">
            <w:pPr>
              <w:spacing w:before="0" w:after="0" w:line="240" w:lineRule="auto"/>
              <w:ind w:firstLine="0"/>
              <w:jc w:val="left"/>
              <w:rPr>
                <w:rFonts w:eastAsia="Times New Roman"/>
                <w:b/>
                <w:szCs w:val="24"/>
              </w:rPr>
            </w:pPr>
            <w:r w:rsidRPr="00C12D90">
              <w:rPr>
                <w:rFonts w:eastAsia="Times New Roman"/>
                <w:bCs/>
                <w:szCs w:val="24"/>
              </w:rPr>
              <w:t>Danny Cárdenas</w:t>
            </w:r>
          </w:p>
        </w:tc>
      </w:tr>
      <w:tr w:rsidR="00231140" w:rsidRPr="00693AB1" w14:paraId="63FCD3A0" w14:textId="77777777" w:rsidTr="00156935">
        <w:tc>
          <w:tcPr>
            <w:tcW w:w="2660" w:type="dxa"/>
            <w:tcBorders>
              <w:bottom w:val="single" w:sz="4" w:space="0" w:color="auto"/>
            </w:tcBorders>
          </w:tcPr>
          <w:p w14:paraId="2C5DC3DF"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ondiciones:</w:t>
            </w:r>
          </w:p>
        </w:tc>
        <w:tc>
          <w:tcPr>
            <w:tcW w:w="6095" w:type="dxa"/>
            <w:tcBorders>
              <w:bottom w:val="single" w:sz="4" w:space="0" w:color="auto"/>
            </w:tcBorders>
          </w:tcPr>
          <w:p w14:paraId="43BCFBC4" w14:textId="77777777" w:rsidR="00231140" w:rsidRDefault="00231140" w:rsidP="00C61892">
            <w:pPr>
              <w:pStyle w:val="Prrafodelista"/>
              <w:numPr>
                <w:ilvl w:val="0"/>
                <w:numId w:val="3"/>
              </w:numPr>
              <w:spacing w:before="0" w:after="0" w:line="240" w:lineRule="auto"/>
              <w:jc w:val="left"/>
              <w:rPr>
                <w:rFonts w:eastAsia="Times New Roman"/>
                <w:bCs/>
                <w:szCs w:val="24"/>
              </w:rPr>
            </w:pPr>
            <w:r w:rsidRPr="00C61892">
              <w:rPr>
                <w:rFonts w:eastAsia="Times New Roman"/>
                <w:bCs/>
                <w:szCs w:val="24"/>
              </w:rPr>
              <w:t>Debe estar logeado en el sistema (Enviar Token).</w:t>
            </w:r>
          </w:p>
          <w:p w14:paraId="2430175B" w14:textId="7FFF3245" w:rsidR="00C61892" w:rsidRPr="00C61892" w:rsidRDefault="00C61892" w:rsidP="00C61892">
            <w:pPr>
              <w:pStyle w:val="Prrafodelista"/>
              <w:numPr>
                <w:ilvl w:val="0"/>
                <w:numId w:val="3"/>
              </w:numPr>
              <w:spacing w:before="0" w:after="0" w:line="240" w:lineRule="auto"/>
              <w:jc w:val="left"/>
              <w:rPr>
                <w:rFonts w:eastAsia="Times New Roman"/>
                <w:bCs/>
                <w:szCs w:val="24"/>
              </w:rPr>
            </w:pPr>
            <w:r>
              <w:rPr>
                <w:rFonts w:eastAsia="Times New Roman"/>
                <w:bCs/>
                <w:szCs w:val="24"/>
              </w:rPr>
              <w:t>Ser candidato</w:t>
            </w:r>
          </w:p>
        </w:tc>
      </w:tr>
      <w:tr w:rsidR="00231140" w:rsidRPr="00693AB1" w14:paraId="228BD745" w14:textId="77777777" w:rsidTr="00156935">
        <w:tc>
          <w:tcPr>
            <w:tcW w:w="2660" w:type="dxa"/>
            <w:tcBorders>
              <w:bottom w:val="single" w:sz="4" w:space="0" w:color="auto"/>
            </w:tcBorders>
          </w:tcPr>
          <w:p w14:paraId="754F8B98"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20A8DFBB" w14:textId="312C0C0C" w:rsidR="00C61892" w:rsidRDefault="00C61892" w:rsidP="00C61892">
            <w:pPr>
              <w:pStyle w:val="Prrafodelista"/>
              <w:numPr>
                <w:ilvl w:val="0"/>
                <w:numId w:val="3"/>
              </w:numPr>
              <w:spacing w:before="0" w:after="0" w:line="240" w:lineRule="auto"/>
              <w:jc w:val="left"/>
              <w:rPr>
                <w:rFonts w:eastAsia="Times New Roman"/>
                <w:bCs/>
                <w:szCs w:val="24"/>
              </w:rPr>
            </w:pPr>
            <w:r>
              <w:rPr>
                <w:rFonts w:eastAsia="Times New Roman"/>
                <w:bCs/>
                <w:szCs w:val="24"/>
              </w:rPr>
              <w:t>Verificar que el candidato exista.</w:t>
            </w:r>
          </w:p>
          <w:p w14:paraId="01D6FCBC" w14:textId="2F38EE8D" w:rsidR="00C61892" w:rsidRPr="00F65161" w:rsidRDefault="00C61892" w:rsidP="00C61892">
            <w:pPr>
              <w:pStyle w:val="Prrafodelista"/>
              <w:numPr>
                <w:ilvl w:val="0"/>
                <w:numId w:val="3"/>
              </w:numPr>
              <w:spacing w:before="0" w:after="0" w:line="240" w:lineRule="auto"/>
              <w:jc w:val="left"/>
              <w:rPr>
                <w:rFonts w:eastAsia="Times New Roman"/>
                <w:bCs/>
                <w:szCs w:val="24"/>
              </w:rPr>
            </w:pPr>
            <w:r>
              <w:rPr>
                <w:rFonts w:eastAsia="Times New Roman"/>
                <w:bCs/>
                <w:szCs w:val="24"/>
              </w:rPr>
              <w:t>Verificar que la foto a eliminar exista</w:t>
            </w:r>
          </w:p>
          <w:p w14:paraId="3BC7DE12" w14:textId="5D1F91DE" w:rsidR="00C61892" w:rsidRDefault="00C61892" w:rsidP="00C61892">
            <w:pPr>
              <w:pStyle w:val="Prrafodelista"/>
              <w:numPr>
                <w:ilvl w:val="0"/>
                <w:numId w:val="3"/>
              </w:numPr>
              <w:spacing w:before="0" w:after="0" w:line="240" w:lineRule="auto"/>
              <w:jc w:val="left"/>
              <w:rPr>
                <w:rFonts w:eastAsia="Times New Roman"/>
                <w:bCs/>
                <w:szCs w:val="24"/>
              </w:rPr>
            </w:pPr>
            <w:r>
              <w:rPr>
                <w:rFonts w:eastAsia="Times New Roman"/>
                <w:bCs/>
                <w:szCs w:val="24"/>
              </w:rPr>
              <w:t xml:space="preserve">Verificar </w:t>
            </w:r>
            <w:r>
              <w:rPr>
                <w:rFonts w:eastAsia="Times New Roman"/>
                <w:bCs/>
                <w:szCs w:val="24"/>
              </w:rPr>
              <w:t>borrado</w:t>
            </w:r>
            <w:r>
              <w:rPr>
                <w:rFonts w:eastAsia="Times New Roman"/>
                <w:bCs/>
                <w:szCs w:val="24"/>
              </w:rPr>
              <w:t xml:space="preserve"> de imágenes en el servidor.</w:t>
            </w:r>
          </w:p>
          <w:p w14:paraId="5BADAF54" w14:textId="77777777" w:rsidR="00C61892" w:rsidRDefault="00C61892" w:rsidP="00C61892">
            <w:pPr>
              <w:numPr>
                <w:ilvl w:val="0"/>
                <w:numId w:val="3"/>
              </w:numPr>
              <w:spacing w:before="0" w:after="0" w:line="240" w:lineRule="auto"/>
              <w:jc w:val="left"/>
              <w:rPr>
                <w:rFonts w:eastAsia="Times New Roman"/>
                <w:bCs/>
                <w:szCs w:val="24"/>
              </w:rPr>
            </w:pPr>
            <w:r w:rsidRPr="00F65161">
              <w:rPr>
                <w:rFonts w:eastAsia="Times New Roman"/>
                <w:bCs/>
                <w:szCs w:val="24"/>
              </w:rPr>
              <w:t>Validar Token para consumir servicio</w:t>
            </w:r>
          </w:p>
          <w:p w14:paraId="028E2771" w14:textId="21AC86D0" w:rsidR="00DD27F4" w:rsidRPr="0016151D" w:rsidRDefault="00DD27F4" w:rsidP="00156935">
            <w:pPr>
              <w:numPr>
                <w:ilvl w:val="0"/>
                <w:numId w:val="3"/>
              </w:numPr>
              <w:spacing w:before="0" w:after="0" w:line="240" w:lineRule="auto"/>
              <w:jc w:val="left"/>
              <w:rPr>
                <w:rFonts w:eastAsia="Times New Roman"/>
                <w:bCs/>
                <w:szCs w:val="24"/>
              </w:rPr>
            </w:pPr>
            <w:r>
              <w:rPr>
                <w:rFonts w:eastAsia="Times New Roman"/>
                <w:bCs/>
                <w:szCs w:val="24"/>
              </w:rPr>
              <w:t>Validar Mensaje un mensaje de error en caso de falla.</w:t>
            </w:r>
          </w:p>
        </w:tc>
      </w:tr>
      <w:tr w:rsidR="00231140" w:rsidRPr="00693AB1" w14:paraId="25F1E9E5" w14:textId="77777777" w:rsidTr="00156935">
        <w:tc>
          <w:tcPr>
            <w:tcW w:w="2660" w:type="dxa"/>
            <w:tcBorders>
              <w:bottom w:val="single" w:sz="4" w:space="0" w:color="auto"/>
            </w:tcBorders>
          </w:tcPr>
          <w:p w14:paraId="69CE34E7" w14:textId="77777777" w:rsidR="00231140" w:rsidRDefault="00231140" w:rsidP="00156935">
            <w:pPr>
              <w:spacing w:before="0" w:after="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26D073A9" w14:textId="77777777" w:rsidR="00231140" w:rsidRPr="00C12D90" w:rsidRDefault="00231140" w:rsidP="00156935">
            <w:pPr>
              <w:spacing w:before="0" w:after="0" w:line="240" w:lineRule="auto"/>
              <w:ind w:firstLine="0"/>
              <w:jc w:val="left"/>
              <w:rPr>
                <w:rFonts w:eastAsia="Times New Roman"/>
                <w:szCs w:val="24"/>
                <w:u w:val="single"/>
              </w:rPr>
            </w:pPr>
            <w:r>
              <w:rPr>
                <w:rFonts w:eastAsia="Times New Roman"/>
                <w:szCs w:val="24"/>
              </w:rPr>
              <w:t>Prueba Satisfactoria</w:t>
            </w:r>
          </w:p>
        </w:tc>
      </w:tr>
      <w:tr w:rsidR="00231140" w:rsidRPr="00693AB1" w14:paraId="34EC8713" w14:textId="77777777" w:rsidTr="00156935">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4CA6C551" w14:textId="77777777" w:rsidR="00231140" w:rsidRDefault="00231140" w:rsidP="00156935">
            <w:pPr>
              <w:spacing w:before="0" w:after="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Las pruebas realizadas fueron en el ambiente real montado en la web.</w:t>
            </w:r>
          </w:p>
        </w:tc>
      </w:tr>
    </w:tbl>
    <w:p w14:paraId="006435F5" w14:textId="7106A4CA" w:rsidR="00231140" w:rsidRDefault="00231140" w:rsidP="00B91996">
      <w:pPr>
        <w:rPr>
          <w:szCs w:val="23"/>
        </w:rPr>
      </w:pPr>
    </w:p>
    <w:p w14:paraId="5E975C03" w14:textId="2956D166" w:rsidR="00594300" w:rsidRDefault="00F93F50" w:rsidP="00B35DC4">
      <w:pPr>
        <w:pStyle w:val="Ttulo2"/>
        <w:rPr>
          <w:rFonts w:eastAsiaTheme="minorHAnsi"/>
        </w:rPr>
      </w:pPr>
      <w:bookmarkStart w:id="160" w:name="_Toc503343652"/>
      <w:bookmarkStart w:id="161" w:name="_Toc8328635"/>
      <w:bookmarkStart w:id="162" w:name="_Toc8329334"/>
      <w:r>
        <w:rPr>
          <w:rFonts w:eastAsiaTheme="minorHAnsi"/>
        </w:rPr>
        <w:lastRenderedPageBreak/>
        <w:t>I</w:t>
      </w:r>
      <w:r w:rsidRPr="00594300">
        <w:rPr>
          <w:rFonts w:eastAsiaTheme="minorHAnsi"/>
        </w:rPr>
        <w:t>mplementación</w:t>
      </w:r>
      <w:bookmarkEnd w:id="160"/>
      <w:bookmarkEnd w:id="161"/>
      <w:bookmarkEnd w:id="162"/>
    </w:p>
    <w:p w14:paraId="5E975C04" w14:textId="77777777" w:rsidR="009E5D00" w:rsidRPr="007C5CA4" w:rsidRDefault="00F56932" w:rsidP="007C5CA4">
      <w:r>
        <w:t>Colocar lo que se requiere si se implementaría la solución.</w:t>
      </w:r>
    </w:p>
    <w:p w14:paraId="5E975C05" w14:textId="59036294" w:rsidR="00594300" w:rsidRDefault="00F93F50" w:rsidP="007C5CA4">
      <w:pPr>
        <w:pStyle w:val="Ttulo3"/>
        <w:rPr>
          <w:rFonts w:eastAsiaTheme="minorHAnsi"/>
        </w:rPr>
      </w:pPr>
      <w:bookmarkStart w:id="163" w:name="_Toc503343654"/>
      <w:bookmarkStart w:id="164" w:name="_Toc8328636"/>
      <w:bookmarkStart w:id="165" w:name="_Toc8329335"/>
      <w:r>
        <w:rPr>
          <w:rFonts w:eastAsiaTheme="minorHAnsi"/>
        </w:rPr>
        <w:t>R</w:t>
      </w:r>
      <w:r w:rsidRPr="00594300">
        <w:rPr>
          <w:rFonts w:eastAsiaTheme="minorHAnsi"/>
        </w:rPr>
        <w:t>equerimientos de h</w:t>
      </w:r>
      <w:r>
        <w:rPr>
          <w:rFonts w:eastAsiaTheme="minorHAnsi"/>
        </w:rPr>
        <w:t>ardware y software</w:t>
      </w:r>
      <w:bookmarkEnd w:id="163"/>
      <w:bookmarkEnd w:id="164"/>
      <w:bookmarkEnd w:id="165"/>
    </w:p>
    <w:p w14:paraId="5E975C06" w14:textId="77777777" w:rsidR="00F93F50" w:rsidRPr="00BE67CB" w:rsidRDefault="00F93F50" w:rsidP="00F93F50">
      <w:pPr>
        <w:rPr>
          <w:lang w:eastAsia="es-EC"/>
        </w:rPr>
      </w:pPr>
      <w:r w:rsidRPr="00BE67CB">
        <w:rPr>
          <w:lang w:eastAsia="es-EC"/>
        </w:rPr>
        <w:t>Describir los requerimientos de Hardware y Software que se requieren para la implementación, tomar en cuenta tanto para el servidor como para los usuarios finales.</w:t>
      </w:r>
    </w:p>
    <w:p w14:paraId="5E975C07" w14:textId="77777777" w:rsidR="00F93F50" w:rsidRPr="00BE67CB" w:rsidRDefault="00F93F50" w:rsidP="00F93F50">
      <w:pPr>
        <w:pStyle w:val="Ttulo4"/>
        <w:rPr>
          <w:lang w:eastAsia="es-EC"/>
        </w:rPr>
      </w:pPr>
      <w:r>
        <w:rPr>
          <w:lang w:eastAsia="es-EC"/>
        </w:rPr>
        <w:t>S</w:t>
      </w:r>
      <w:r w:rsidRPr="00BE67CB">
        <w:rPr>
          <w:lang w:eastAsia="es-EC"/>
        </w:rPr>
        <w:t>oftware para servidor</w:t>
      </w:r>
    </w:p>
    <w:p w14:paraId="5E975C08" w14:textId="77777777" w:rsidR="00F93F50" w:rsidRPr="00BE67CB" w:rsidRDefault="00F93F50" w:rsidP="008F7D2B">
      <w:pPr>
        <w:pStyle w:val="Prrafodelista"/>
        <w:numPr>
          <w:ilvl w:val="0"/>
          <w:numId w:val="5"/>
        </w:numPr>
        <w:rPr>
          <w:lang w:eastAsia="es-EC"/>
        </w:rPr>
      </w:pPr>
      <w:r w:rsidRPr="00BE67CB">
        <w:rPr>
          <w:lang w:eastAsia="es-EC"/>
        </w:rPr>
        <w:t>SGBD con su respectiva versión, esto es un ejemplo.</w:t>
      </w:r>
    </w:p>
    <w:p w14:paraId="5E975C09" w14:textId="77777777" w:rsidR="00F93F50" w:rsidRPr="00BE67CB" w:rsidRDefault="00F93F50" w:rsidP="008F7D2B">
      <w:pPr>
        <w:pStyle w:val="Prrafodelista"/>
        <w:numPr>
          <w:ilvl w:val="0"/>
          <w:numId w:val="5"/>
        </w:numPr>
        <w:rPr>
          <w:lang w:eastAsia="es-EC"/>
        </w:rPr>
      </w:pPr>
      <w:r w:rsidRPr="00BE67CB">
        <w:rPr>
          <w:lang w:eastAsia="es-EC"/>
        </w:rPr>
        <w:t>Servidor Web, esto es un ejemplo.</w:t>
      </w:r>
    </w:p>
    <w:p w14:paraId="5E975C0A" w14:textId="77777777" w:rsidR="00F93F50" w:rsidRPr="00BE67CB" w:rsidRDefault="00F93F50" w:rsidP="008F7D2B">
      <w:pPr>
        <w:pStyle w:val="Prrafodelista"/>
        <w:numPr>
          <w:ilvl w:val="0"/>
          <w:numId w:val="5"/>
        </w:numPr>
        <w:rPr>
          <w:lang w:eastAsia="es-EC"/>
        </w:rPr>
      </w:pPr>
      <w:r w:rsidRPr="00BE67CB">
        <w:rPr>
          <w:lang w:eastAsia="es-EC"/>
        </w:rPr>
        <w:t>Servidor de aplicaciones, esto es un ejemplo.</w:t>
      </w:r>
    </w:p>
    <w:p w14:paraId="5E975C0B" w14:textId="77777777" w:rsidR="00F93F50" w:rsidRPr="00BE67CB" w:rsidRDefault="00F93F50" w:rsidP="008F7D2B">
      <w:pPr>
        <w:pStyle w:val="Prrafodelista"/>
        <w:numPr>
          <w:ilvl w:val="0"/>
          <w:numId w:val="5"/>
        </w:numPr>
        <w:rPr>
          <w:lang w:eastAsia="es-EC"/>
        </w:rPr>
      </w:pPr>
      <w:r w:rsidRPr="00BE67CB">
        <w:rPr>
          <w:lang w:eastAsia="es-EC"/>
        </w:rPr>
        <w:t>Aplicaciones</w:t>
      </w:r>
      <w:r>
        <w:rPr>
          <w:lang w:eastAsia="es-EC"/>
        </w:rPr>
        <w:t xml:space="preserve"> de terceros (Ms-office, Adobe, WinRar)</w:t>
      </w:r>
      <w:r w:rsidRPr="00BE67CB">
        <w:rPr>
          <w:lang w:eastAsia="es-EC"/>
        </w:rPr>
        <w:t>, etc.</w:t>
      </w:r>
      <w:r>
        <w:rPr>
          <w:lang w:eastAsia="es-EC"/>
        </w:rPr>
        <w:t xml:space="preserve">, </w:t>
      </w:r>
      <w:r w:rsidRPr="00BE67CB">
        <w:rPr>
          <w:lang w:eastAsia="es-EC"/>
        </w:rPr>
        <w:t>esto es un ejemplo</w:t>
      </w:r>
      <w:r>
        <w:rPr>
          <w:lang w:eastAsia="es-EC"/>
        </w:rPr>
        <w:t>.</w:t>
      </w:r>
    </w:p>
    <w:p w14:paraId="5E975C0C" w14:textId="77777777" w:rsidR="00F93F50" w:rsidRPr="00BE67CB" w:rsidRDefault="00F93F50" w:rsidP="00F93F50">
      <w:pPr>
        <w:pStyle w:val="Ttulo4"/>
        <w:rPr>
          <w:lang w:eastAsia="es-EC"/>
        </w:rPr>
      </w:pPr>
      <w:r>
        <w:rPr>
          <w:lang w:eastAsia="es-EC"/>
        </w:rPr>
        <w:t>S</w:t>
      </w:r>
      <w:r w:rsidRPr="00BE67CB">
        <w:rPr>
          <w:lang w:eastAsia="es-EC"/>
        </w:rPr>
        <w:t>oftware para usuario</w:t>
      </w:r>
    </w:p>
    <w:p w14:paraId="5E975C0D" w14:textId="77777777" w:rsidR="00F93F50" w:rsidRPr="00BE67CB" w:rsidRDefault="00F93F50" w:rsidP="008F7D2B">
      <w:pPr>
        <w:pStyle w:val="Prrafodelista"/>
        <w:numPr>
          <w:ilvl w:val="0"/>
          <w:numId w:val="6"/>
        </w:numPr>
        <w:rPr>
          <w:lang w:eastAsia="es-EC"/>
        </w:rPr>
      </w:pPr>
      <w:r w:rsidRPr="00BE67CB">
        <w:rPr>
          <w:lang w:eastAsia="es-EC"/>
        </w:rPr>
        <w:t>Lector de PDF, esto es un ejemplo.</w:t>
      </w:r>
    </w:p>
    <w:p w14:paraId="5E975C0E" w14:textId="77777777" w:rsidR="00F93F50" w:rsidRPr="00BE67CB" w:rsidRDefault="00F93F50" w:rsidP="008F7D2B">
      <w:pPr>
        <w:pStyle w:val="Prrafodelista"/>
        <w:numPr>
          <w:ilvl w:val="0"/>
          <w:numId w:val="6"/>
        </w:numPr>
        <w:rPr>
          <w:lang w:eastAsia="es-EC"/>
        </w:rPr>
      </w:pPr>
      <w:r w:rsidRPr="00BE67CB">
        <w:rPr>
          <w:lang w:eastAsia="es-EC"/>
        </w:rPr>
        <w:t xml:space="preserve">Navegador web </w:t>
      </w:r>
      <w:r>
        <w:rPr>
          <w:lang w:eastAsia="es-EC"/>
        </w:rPr>
        <w:t>(Chrome, Firefox, I-Explorer y sus versiones), esto es un ejemplo.</w:t>
      </w:r>
    </w:p>
    <w:p w14:paraId="5E975C0F" w14:textId="77777777" w:rsidR="00F93F50" w:rsidRPr="00BE67CB" w:rsidRDefault="00F93F50" w:rsidP="00F93F50">
      <w:pPr>
        <w:pStyle w:val="Ttulo4"/>
        <w:rPr>
          <w:lang w:eastAsia="es-EC"/>
        </w:rPr>
      </w:pPr>
      <w:r>
        <w:rPr>
          <w:lang w:eastAsia="es-EC"/>
        </w:rPr>
        <w:t>H</w:t>
      </w:r>
      <w:r w:rsidRPr="00BE67CB">
        <w:rPr>
          <w:lang w:eastAsia="es-EC"/>
        </w:rPr>
        <w:t>ardware para servidor</w:t>
      </w:r>
    </w:p>
    <w:p w14:paraId="5E975C10" w14:textId="77777777" w:rsidR="00F93F50" w:rsidRPr="00BE67CB" w:rsidRDefault="00F93F50" w:rsidP="008F7D2B">
      <w:pPr>
        <w:pStyle w:val="Prrafodelista"/>
        <w:numPr>
          <w:ilvl w:val="0"/>
          <w:numId w:val="7"/>
        </w:numPr>
        <w:rPr>
          <w:lang w:eastAsia="es-EC"/>
        </w:rPr>
      </w:pPr>
      <w:r w:rsidRPr="00BE67CB">
        <w:rPr>
          <w:lang w:eastAsia="es-EC"/>
        </w:rPr>
        <w:t>RAM al menos de 8Gb, esto es un ejemplo.</w:t>
      </w:r>
    </w:p>
    <w:p w14:paraId="5E975C11" w14:textId="77777777" w:rsidR="00F93F50" w:rsidRPr="00BE67CB" w:rsidRDefault="00F93F50" w:rsidP="008F7D2B">
      <w:pPr>
        <w:pStyle w:val="Prrafodelista"/>
        <w:numPr>
          <w:ilvl w:val="0"/>
          <w:numId w:val="7"/>
        </w:numPr>
        <w:rPr>
          <w:lang w:eastAsia="es-EC"/>
        </w:rPr>
      </w:pPr>
      <w:r w:rsidRPr="00BE67CB">
        <w:rPr>
          <w:lang w:eastAsia="es-EC"/>
        </w:rPr>
        <w:t>Procesador Core I7, esto es un ejemplo.</w:t>
      </w:r>
    </w:p>
    <w:p w14:paraId="5E975C12" w14:textId="77777777" w:rsidR="00F93F50" w:rsidRPr="00BE67CB" w:rsidRDefault="00F93F50" w:rsidP="008F7D2B">
      <w:pPr>
        <w:pStyle w:val="Prrafodelista"/>
        <w:numPr>
          <w:ilvl w:val="0"/>
          <w:numId w:val="7"/>
        </w:numPr>
        <w:rPr>
          <w:lang w:eastAsia="es-EC"/>
        </w:rPr>
      </w:pPr>
      <w:r w:rsidRPr="00BE67CB">
        <w:rPr>
          <w:lang w:eastAsia="es-EC"/>
        </w:rPr>
        <w:t>Tarjeta de Red 1Gbps, esto es un ejemplo.</w:t>
      </w:r>
    </w:p>
    <w:p w14:paraId="5E975C13" w14:textId="77777777" w:rsidR="00F93F50" w:rsidRPr="00BE67CB" w:rsidRDefault="00F93F50" w:rsidP="00F93F50">
      <w:pPr>
        <w:pStyle w:val="Ttulo4"/>
        <w:rPr>
          <w:lang w:eastAsia="es-EC"/>
        </w:rPr>
      </w:pPr>
      <w:r>
        <w:rPr>
          <w:lang w:eastAsia="es-EC"/>
        </w:rPr>
        <w:t>H</w:t>
      </w:r>
      <w:r w:rsidRPr="00BE67CB">
        <w:rPr>
          <w:lang w:eastAsia="es-EC"/>
        </w:rPr>
        <w:t>ardware para usuario</w:t>
      </w:r>
    </w:p>
    <w:p w14:paraId="5E975C14" w14:textId="77777777" w:rsidR="008245AE" w:rsidRDefault="00F93F50" w:rsidP="00F93F50">
      <w:pPr>
        <w:rPr>
          <w:lang w:eastAsia="es-EC"/>
        </w:rPr>
      </w:pPr>
      <w:r w:rsidRPr="00BE67CB">
        <w:rPr>
          <w:lang w:eastAsia="es-EC"/>
        </w:rPr>
        <w:t>RAM al menos de 2Gb, esto es un ejemplo.</w:t>
      </w:r>
    </w:p>
    <w:p w14:paraId="5E975C15" w14:textId="77777777" w:rsidR="00F93F50" w:rsidRDefault="00F93F50" w:rsidP="007C5CA4">
      <w:pPr>
        <w:rPr>
          <w:lang w:eastAsia="es-EC"/>
        </w:rPr>
      </w:pPr>
    </w:p>
    <w:p w14:paraId="5E975C16" w14:textId="1E4F6F3C" w:rsidR="00F56932" w:rsidRPr="00916051" w:rsidRDefault="00F56932" w:rsidP="00916051">
      <w:pPr>
        <w:spacing w:after="200" w:line="276" w:lineRule="auto"/>
        <w:ind w:firstLine="0"/>
        <w:jc w:val="left"/>
        <w:rPr>
          <w:rFonts w:eastAsiaTheme="minorHAnsi"/>
          <w:color w:val="000000"/>
          <w:szCs w:val="23"/>
        </w:rPr>
        <w:sectPr w:rsidR="00F56932" w:rsidRPr="00916051" w:rsidSect="00A61943">
          <w:headerReference w:type="default" r:id="rId38"/>
          <w:pgSz w:w="11907" w:h="16840" w:code="9"/>
          <w:pgMar w:top="1418" w:right="1418" w:bottom="1418" w:left="1985" w:header="709" w:footer="709" w:gutter="0"/>
          <w:cols w:space="708"/>
          <w:titlePg/>
          <w:docGrid w:linePitch="360"/>
        </w:sectPr>
      </w:pPr>
    </w:p>
    <w:p w14:paraId="5E975C1A" w14:textId="05C26269" w:rsidR="007B53B5" w:rsidRDefault="00F56932" w:rsidP="00594300">
      <w:pPr>
        <w:pStyle w:val="Ttulo1"/>
      </w:pPr>
      <w:bookmarkStart w:id="166" w:name="_Toc8328637"/>
      <w:bookmarkStart w:id="167" w:name="_Toc8329336"/>
      <w:bookmarkStart w:id="168" w:name="_Toc503343658"/>
      <w:r>
        <w:lastRenderedPageBreak/>
        <w:t>C</w:t>
      </w:r>
      <w:r w:rsidR="007B53B5" w:rsidRPr="00594300">
        <w:t>ONCLUSIONES</w:t>
      </w:r>
      <w:bookmarkEnd w:id="166"/>
      <w:bookmarkEnd w:id="167"/>
      <w:r w:rsidR="007B53B5" w:rsidRPr="00594300">
        <w:t xml:space="preserve"> </w:t>
      </w:r>
      <w:bookmarkEnd w:id="168"/>
    </w:p>
    <w:p w14:paraId="5E975C1B" w14:textId="77777777" w:rsidR="003B1BDC" w:rsidRPr="008A65E4" w:rsidRDefault="003B1BDC" w:rsidP="003B1BDC">
      <w:pPr>
        <w:rPr>
          <w:lang w:bidi="ne-IN"/>
        </w:rPr>
      </w:pPr>
      <w:r w:rsidRPr="008A65E4">
        <w:rPr>
          <w:lang w:bidi="ne-IN"/>
        </w:rPr>
        <w:t>Valoración general del trabajo presentado, destacar el aporte y las generalizaciones que pueden hacerse de todo el proceso investigativo. Es importante ajustarse en las Conclusiones a los resultados obtenidos en cada uno de los Capítulos y no hacer referencias a aspectos que necesitan continuar siendo estudiados y que no quedaron resueltos por salirse del Campo de Acción de la Investigación. Debe existir al menos una conclusión por cada objetivo específico planteado.</w:t>
      </w:r>
    </w:p>
    <w:p w14:paraId="5E975C1C" w14:textId="77777777" w:rsidR="007C5CA4" w:rsidRDefault="007C5CA4" w:rsidP="008F7D2B">
      <w:pPr>
        <w:pStyle w:val="Default"/>
        <w:numPr>
          <w:ilvl w:val="0"/>
          <w:numId w:val="2"/>
        </w:numPr>
        <w:rPr>
          <w:szCs w:val="23"/>
        </w:rPr>
      </w:pPr>
      <w:r w:rsidRPr="007C5CA4">
        <w:rPr>
          <w:szCs w:val="23"/>
        </w:rPr>
        <w:t>Conclusión 1</w:t>
      </w:r>
    </w:p>
    <w:p w14:paraId="5E975C1D" w14:textId="77777777" w:rsidR="00ED7C78" w:rsidRPr="007C5CA4" w:rsidRDefault="00ED7C78" w:rsidP="00ED7C78">
      <w:pPr>
        <w:pStyle w:val="Default"/>
        <w:ind w:left="720"/>
        <w:rPr>
          <w:szCs w:val="23"/>
        </w:rPr>
      </w:pPr>
    </w:p>
    <w:p w14:paraId="5E975C1E" w14:textId="77777777" w:rsidR="007C5CA4" w:rsidRDefault="007C5CA4" w:rsidP="008F7D2B">
      <w:pPr>
        <w:pStyle w:val="Default"/>
        <w:numPr>
          <w:ilvl w:val="0"/>
          <w:numId w:val="2"/>
        </w:numPr>
        <w:rPr>
          <w:szCs w:val="23"/>
        </w:rPr>
      </w:pPr>
      <w:r w:rsidRPr="007C5CA4">
        <w:rPr>
          <w:szCs w:val="23"/>
        </w:rPr>
        <w:t>Conclusión 2</w:t>
      </w:r>
    </w:p>
    <w:p w14:paraId="5E975C1F" w14:textId="77777777" w:rsidR="00ED7C78" w:rsidRDefault="00ED7C78" w:rsidP="00ED7C78">
      <w:pPr>
        <w:pStyle w:val="Default"/>
        <w:ind w:left="720"/>
        <w:rPr>
          <w:szCs w:val="23"/>
        </w:rPr>
      </w:pPr>
    </w:p>
    <w:p w14:paraId="5E975C20" w14:textId="77777777" w:rsidR="007C5CA4" w:rsidRPr="007C5CA4" w:rsidRDefault="007C5CA4" w:rsidP="008F7D2B">
      <w:pPr>
        <w:pStyle w:val="Default"/>
        <w:numPr>
          <w:ilvl w:val="0"/>
          <w:numId w:val="2"/>
        </w:numPr>
        <w:rPr>
          <w:szCs w:val="23"/>
        </w:rPr>
      </w:pPr>
      <w:r>
        <w:rPr>
          <w:szCs w:val="23"/>
        </w:rPr>
        <w:t>….</w:t>
      </w:r>
    </w:p>
    <w:p w14:paraId="5E975C21" w14:textId="77777777" w:rsidR="008A2897" w:rsidRDefault="008A2897">
      <w:pPr>
        <w:spacing w:after="200" w:line="276" w:lineRule="auto"/>
        <w:ind w:firstLine="0"/>
        <w:jc w:val="left"/>
        <w:rPr>
          <w:szCs w:val="23"/>
        </w:rPr>
        <w:sectPr w:rsidR="008A2897" w:rsidSect="00A61943">
          <w:footerReference w:type="first" r:id="rId39"/>
          <w:pgSz w:w="11907" w:h="16840" w:code="9"/>
          <w:pgMar w:top="1418" w:right="1418" w:bottom="1418" w:left="1985" w:header="709" w:footer="709" w:gutter="0"/>
          <w:cols w:space="708"/>
          <w:titlePg/>
          <w:docGrid w:linePitch="360"/>
        </w:sectPr>
      </w:pPr>
    </w:p>
    <w:p w14:paraId="5E975C25" w14:textId="24147404" w:rsidR="00ED7C78" w:rsidRDefault="00ED7C78" w:rsidP="00ED7C78">
      <w:pPr>
        <w:pStyle w:val="Ttulo1"/>
        <w:rPr>
          <w:szCs w:val="23"/>
        </w:rPr>
      </w:pPr>
      <w:bookmarkStart w:id="169" w:name="_Toc8328638"/>
      <w:bookmarkStart w:id="170" w:name="_Toc8329337"/>
      <w:r w:rsidRPr="00594300">
        <w:lastRenderedPageBreak/>
        <w:t>RECOMENDACIONES</w:t>
      </w:r>
      <w:bookmarkEnd w:id="169"/>
      <w:bookmarkEnd w:id="170"/>
    </w:p>
    <w:p w14:paraId="5E975C26" w14:textId="77777777" w:rsidR="003B1BDC" w:rsidRPr="008A65E4" w:rsidRDefault="003B1BDC" w:rsidP="003B1BDC">
      <w:pPr>
        <w:rPr>
          <w:lang w:bidi="ne-IN"/>
        </w:rPr>
      </w:pPr>
      <w:r w:rsidRPr="008A65E4">
        <w:rPr>
          <w:lang w:bidi="ne-IN"/>
        </w:rPr>
        <w:t>Deben ser aquellas que no están al alcance del Autor(es) en el momento de culminación del trabajo, pero que pueden obtenerse en un periodo de post- grado, o que pueden ser resueltas en otras instancias por su factibilidad y beneficio para la misma. También deben estar en correspondencia con el campo de acción de la investigación o marco de desarrollo de la misma. Un error muy frecuente es incluir en conclusiones aspectos que se refieren a recomendaciones. Recomendar la divulgación de los resultados. El número de recomendaciones no debe exceder el de las conclusiones</w:t>
      </w:r>
    </w:p>
    <w:p w14:paraId="5E975C27" w14:textId="77777777" w:rsidR="00ED7C78" w:rsidRDefault="00ED7C78" w:rsidP="008F7D2B">
      <w:pPr>
        <w:pStyle w:val="Default"/>
        <w:numPr>
          <w:ilvl w:val="0"/>
          <w:numId w:val="2"/>
        </w:numPr>
        <w:rPr>
          <w:szCs w:val="23"/>
        </w:rPr>
      </w:pPr>
      <w:r>
        <w:rPr>
          <w:szCs w:val="23"/>
        </w:rPr>
        <w:t>Recomendación</w:t>
      </w:r>
      <w:r w:rsidRPr="007C5CA4">
        <w:rPr>
          <w:szCs w:val="23"/>
        </w:rPr>
        <w:t xml:space="preserve"> 1</w:t>
      </w:r>
    </w:p>
    <w:p w14:paraId="5E975C28" w14:textId="77777777" w:rsidR="00ED7C78" w:rsidRPr="007C5CA4" w:rsidRDefault="00ED7C78" w:rsidP="00ED7C78">
      <w:pPr>
        <w:pStyle w:val="Default"/>
        <w:ind w:left="720"/>
        <w:rPr>
          <w:szCs w:val="23"/>
        </w:rPr>
      </w:pPr>
    </w:p>
    <w:p w14:paraId="5E975C29" w14:textId="77777777" w:rsidR="00ED7C78" w:rsidRDefault="00ED7C78" w:rsidP="008F7D2B">
      <w:pPr>
        <w:pStyle w:val="Default"/>
        <w:numPr>
          <w:ilvl w:val="0"/>
          <w:numId w:val="2"/>
        </w:numPr>
        <w:rPr>
          <w:szCs w:val="23"/>
        </w:rPr>
      </w:pPr>
      <w:r>
        <w:rPr>
          <w:szCs w:val="23"/>
        </w:rPr>
        <w:t>Recomendación</w:t>
      </w:r>
      <w:r w:rsidRPr="007C5CA4">
        <w:rPr>
          <w:szCs w:val="23"/>
        </w:rPr>
        <w:t xml:space="preserve"> 2</w:t>
      </w:r>
    </w:p>
    <w:p w14:paraId="5E975C2A" w14:textId="77777777" w:rsidR="00ED7C78" w:rsidRDefault="00ED7C78" w:rsidP="00ED7C78">
      <w:pPr>
        <w:pStyle w:val="Default"/>
        <w:ind w:left="720"/>
        <w:rPr>
          <w:szCs w:val="23"/>
        </w:rPr>
      </w:pPr>
    </w:p>
    <w:p w14:paraId="5E975C2B" w14:textId="77777777" w:rsidR="00ED7C78" w:rsidRPr="007C5CA4" w:rsidRDefault="00ED7C78" w:rsidP="008F7D2B">
      <w:pPr>
        <w:pStyle w:val="Default"/>
        <w:numPr>
          <w:ilvl w:val="0"/>
          <w:numId w:val="2"/>
        </w:numPr>
        <w:rPr>
          <w:szCs w:val="23"/>
        </w:rPr>
      </w:pPr>
      <w:r>
        <w:rPr>
          <w:szCs w:val="23"/>
        </w:rPr>
        <w:t>….</w:t>
      </w:r>
    </w:p>
    <w:p w14:paraId="5E975C2C" w14:textId="77777777" w:rsidR="007C5CA4" w:rsidRDefault="007C5CA4">
      <w:pPr>
        <w:rPr>
          <w:rFonts w:eastAsia="Times New Roman" w:cs="Tahoma"/>
          <w:b/>
          <w:spacing w:val="4"/>
          <w:szCs w:val="40"/>
          <w:lang w:val="en-GB" w:bidi="ne-IN"/>
        </w:rPr>
      </w:pPr>
    </w:p>
    <w:p w14:paraId="5E975C2D" w14:textId="77777777" w:rsidR="007C5CA4" w:rsidRPr="007C5CA4" w:rsidRDefault="007C5CA4" w:rsidP="007C5CA4">
      <w:pPr>
        <w:pStyle w:val="Default"/>
        <w:rPr>
          <w:szCs w:val="23"/>
        </w:rPr>
      </w:pPr>
    </w:p>
    <w:p w14:paraId="5E975C2E" w14:textId="77777777" w:rsidR="008A2897" w:rsidRDefault="00ED7C78">
      <w:pPr>
        <w:spacing w:after="200" w:line="276" w:lineRule="auto"/>
        <w:ind w:firstLine="0"/>
        <w:jc w:val="left"/>
        <w:sectPr w:rsidR="008A2897" w:rsidSect="00A61943">
          <w:footerReference w:type="first" r:id="rId40"/>
          <w:pgSz w:w="11907" w:h="16840" w:code="9"/>
          <w:pgMar w:top="1418" w:right="1418" w:bottom="1418" w:left="1985" w:header="709" w:footer="709" w:gutter="0"/>
          <w:cols w:space="708"/>
          <w:titlePg/>
          <w:docGrid w:linePitch="360"/>
        </w:sectPr>
      </w:pPr>
      <w:bookmarkStart w:id="171" w:name="_Toc503343661"/>
      <w:r>
        <w:br w:type="page"/>
      </w:r>
    </w:p>
    <w:p w14:paraId="5E975C32" w14:textId="527C2850" w:rsidR="007B53B5" w:rsidRPr="00AA1768" w:rsidRDefault="007B53B5" w:rsidP="008A2897">
      <w:pPr>
        <w:pStyle w:val="Ttulo1"/>
      </w:pPr>
      <w:bookmarkStart w:id="172" w:name="_Toc8328639"/>
      <w:bookmarkStart w:id="173" w:name="_Toc8329338"/>
      <w:r w:rsidRPr="00AA1768">
        <w:lastRenderedPageBreak/>
        <w:t>REFERENCIAS BIBLIOGRÁFICAS</w:t>
      </w:r>
      <w:bookmarkEnd w:id="171"/>
      <w:bookmarkEnd w:id="172"/>
      <w:bookmarkEnd w:id="173"/>
      <w:r w:rsidRPr="00AA1768">
        <w:t xml:space="preserve"> </w:t>
      </w:r>
    </w:p>
    <w:p w14:paraId="21740DAD" w14:textId="13D131D3" w:rsidR="00AD18D3" w:rsidRPr="00AD18D3" w:rsidRDefault="009F6BC9" w:rsidP="00AD18D3">
      <w:pPr>
        <w:widowControl w:val="0"/>
        <w:autoSpaceDE w:val="0"/>
        <w:autoSpaceDN w:val="0"/>
        <w:adjustRightInd w:val="0"/>
        <w:ind w:left="480" w:hanging="480"/>
        <w:rPr>
          <w:noProof/>
          <w:szCs w:val="24"/>
        </w:rPr>
      </w:pPr>
      <w:r>
        <w:rPr>
          <w:rFonts w:eastAsiaTheme="minorHAnsi"/>
          <w:color w:val="000000"/>
          <w:szCs w:val="23"/>
        </w:rPr>
        <w:fldChar w:fldCharType="begin" w:fldLock="1"/>
      </w:r>
      <w:r>
        <w:rPr>
          <w:rFonts w:eastAsiaTheme="minorHAnsi"/>
          <w:color w:val="000000"/>
          <w:szCs w:val="23"/>
        </w:rPr>
        <w:instrText xml:space="preserve">ADDIN Mendeley Bibliography CSL_BIBLIOGRAPHY </w:instrText>
      </w:r>
      <w:r>
        <w:rPr>
          <w:rFonts w:eastAsiaTheme="minorHAnsi"/>
          <w:color w:val="000000"/>
          <w:szCs w:val="23"/>
        </w:rPr>
        <w:fldChar w:fldCharType="separate"/>
      </w:r>
      <w:r w:rsidR="00AD18D3" w:rsidRPr="00AD18D3">
        <w:rPr>
          <w:noProof/>
          <w:szCs w:val="24"/>
        </w:rPr>
        <w:t>“¿Qué Es La Inyección de Dependencias, Para Qué Sirve y Qué Significan Los Tiempos de Vida En Su Implementación? - Baufest.” http://www.tss.com.pe/blog/que-es-la-inyeccion-de-dependencias-para-que-sirve-y-que-significan-los-tiempos-de-vida-en-su-implementacion (May 20, 2021).</w:t>
      </w:r>
    </w:p>
    <w:p w14:paraId="7C3D5CC4"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5 Ejemplos de Pruebas de Carga de JMeter - LoadView.” https://www.loadview-testing.com/es/blog/5-ejemplos-de-pruebas-de-carga-de-jmeter/ (May 30, 2021).</w:t>
      </w:r>
    </w:p>
    <w:p w14:paraId="591CD0E0"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Data Access Patterns: Unit of Work &amp; Repository - Kabel.” https://www.kabel.es/data-access-patterns-unit-of-work-repository/ (May 20, 2021).</w:t>
      </w:r>
    </w:p>
    <w:p w14:paraId="4185FD03"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El Módulo Logging de Python: Así Funciona Logging to File - IONOS.” https://www.ionos.es/digitalguide/paginas-web/desarrollo-web/logging-de-python/ (May 20, 2021).</w:t>
      </w:r>
    </w:p>
    <w:p w14:paraId="4C483B8C"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El Tavo = { C#, Asp.Net, MVC, WCF, y Más}: [Patrones] Implementando Patrón Repositorio - Repository Pattern En C# Parte I.” http://www.eltavo.net/2014/08/patrones-implementando-patron.html (May 20, 2021).</w:t>
      </w:r>
    </w:p>
    <w:p w14:paraId="0A215370"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Introdución a Entity Framework Core | ASP.NET Core Master.” https://aspnetcoremaster.com/c%23/entityframeworkcore/dotnet/ef/2018/08/07/introduccion-entityframeworkcore.html (May 19, 2021).</w:t>
      </w:r>
    </w:p>
    <w:p w14:paraId="3B8AA08B"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Mediator (Patrón de Diseño) - Wikipedia, La Enciclopedia Libre.” https://es.wikipedia.org/wiki/Mediator_(patrón_de_diseño) (May 20, 2021).</w:t>
      </w:r>
    </w:p>
    <w:p w14:paraId="503DB875"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Pruebas de Aceptación - Manuel.Cillero.Es.” https://manuel.cillero.es/doc/metodologia/metrica-3/tecnicas/pruebas/aceptacion/ (June 2, 2021).</w:t>
      </w:r>
    </w:p>
    <w:p w14:paraId="6ADA30AD"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lastRenderedPageBreak/>
        <w:t>“Qué Es Json Web Token y Cómo Funciona | OpenWebinars.” https://openwebinars.net/blog/que-es-json-web-token-y-como-funciona/ (May 20, 2021).</w:t>
      </w:r>
    </w:p>
    <w:p w14:paraId="4F8A4453"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SonarQube: Una Herramienta Útil Para Verificar La Calidad Del Código -.” https://castor.com.co/sonarqube-una-herramienta-util-para-verificar-la-calidad-del-codigo/ (May 31, 2021).</w:t>
      </w:r>
    </w:p>
    <w:p w14:paraId="066BF827" w14:textId="77777777" w:rsidR="00AD18D3" w:rsidRPr="00AD18D3" w:rsidRDefault="00AD18D3" w:rsidP="00AD18D3">
      <w:pPr>
        <w:widowControl w:val="0"/>
        <w:autoSpaceDE w:val="0"/>
        <w:autoSpaceDN w:val="0"/>
        <w:adjustRightInd w:val="0"/>
        <w:ind w:left="480" w:hanging="480"/>
        <w:rPr>
          <w:noProof/>
        </w:rPr>
      </w:pPr>
      <w:r w:rsidRPr="00AD18D3">
        <w:rPr>
          <w:noProof/>
          <w:szCs w:val="24"/>
        </w:rPr>
        <w:t>“Tipos de Notación: Camel Case, Pascal Case, Snake Case y Kebab Case | Neoguias.” https://www.neoguias.com/tipos-notacion-nombres/ (May 19, 2021).</w:t>
      </w:r>
    </w:p>
    <w:p w14:paraId="5E975C35" w14:textId="7523F2B3" w:rsidR="007B53B5" w:rsidRDefault="009F6BC9" w:rsidP="008A2897">
      <w:pPr>
        <w:rPr>
          <w:rFonts w:eastAsiaTheme="minorHAnsi"/>
          <w:color w:val="000000"/>
          <w:szCs w:val="23"/>
        </w:rPr>
      </w:pPr>
      <w:r>
        <w:rPr>
          <w:rFonts w:eastAsiaTheme="minorHAnsi"/>
          <w:color w:val="000000"/>
          <w:szCs w:val="23"/>
        </w:rPr>
        <w:fldChar w:fldCharType="end"/>
      </w:r>
    </w:p>
    <w:p w14:paraId="5E975C36" w14:textId="77777777" w:rsidR="00594300" w:rsidRDefault="00594300" w:rsidP="00386CDF">
      <w:pPr>
        <w:rPr>
          <w:rFonts w:eastAsiaTheme="minorHAnsi"/>
          <w:color w:val="000000"/>
          <w:szCs w:val="23"/>
        </w:rPr>
      </w:pPr>
    </w:p>
    <w:p w14:paraId="5E975C37" w14:textId="77777777" w:rsidR="008A2897" w:rsidRDefault="008A2897" w:rsidP="00386CDF">
      <w:pPr>
        <w:rPr>
          <w:rFonts w:eastAsiaTheme="minorHAnsi"/>
          <w:color w:val="000000"/>
          <w:szCs w:val="23"/>
        </w:rPr>
        <w:sectPr w:rsidR="008A2897" w:rsidSect="00A61943">
          <w:pgSz w:w="11907" w:h="16840" w:code="9"/>
          <w:pgMar w:top="1418" w:right="1418" w:bottom="1418" w:left="1985" w:header="709" w:footer="709" w:gutter="0"/>
          <w:cols w:space="708"/>
          <w:titlePg/>
          <w:docGrid w:linePitch="360"/>
        </w:sectPr>
      </w:pPr>
    </w:p>
    <w:p w14:paraId="5E975C38" w14:textId="77777777" w:rsidR="003B1BDC" w:rsidRDefault="003B1BDC" w:rsidP="003B1BDC">
      <w:bookmarkStart w:id="174" w:name="_Toc503343662"/>
    </w:p>
    <w:p w14:paraId="5E975C39" w14:textId="77777777" w:rsidR="003B1BDC" w:rsidRDefault="003B1BDC" w:rsidP="003B1BDC"/>
    <w:p w14:paraId="5E975C3A" w14:textId="77777777" w:rsidR="003B1BDC" w:rsidRDefault="003B1BDC" w:rsidP="003B1BDC"/>
    <w:p w14:paraId="5E975C3B" w14:textId="3935547C" w:rsidR="007B53B5" w:rsidRPr="00594300" w:rsidRDefault="007B53B5" w:rsidP="008A2897">
      <w:pPr>
        <w:pStyle w:val="Ttulo1"/>
        <w:rPr>
          <w:lang w:val="es-EC"/>
        </w:rPr>
      </w:pPr>
      <w:bookmarkStart w:id="175" w:name="_Toc8328640"/>
      <w:bookmarkStart w:id="176" w:name="_Toc8329339"/>
      <w:r w:rsidRPr="00594300">
        <w:rPr>
          <w:lang w:val="es-EC"/>
        </w:rPr>
        <w:t>ANEXOS</w:t>
      </w:r>
      <w:bookmarkEnd w:id="174"/>
      <w:bookmarkEnd w:id="175"/>
      <w:bookmarkEnd w:id="176"/>
      <w:r w:rsidRPr="00594300">
        <w:rPr>
          <w:lang w:val="es-EC"/>
        </w:rPr>
        <w:t xml:space="preserve"> </w:t>
      </w:r>
    </w:p>
    <w:p w14:paraId="5E975C3C" w14:textId="5BDD2182" w:rsidR="007B53B5" w:rsidRPr="00AA1768" w:rsidRDefault="00AE6A97" w:rsidP="007B53B5">
      <w:r>
        <w:rPr>
          <w:noProof/>
        </w:rPr>
        <w:drawing>
          <wp:inline distT="0" distB="0" distL="0" distR="0" wp14:anchorId="4D5B6F23" wp14:editId="47C375AB">
            <wp:extent cx="5201217" cy="3280410"/>
            <wp:effectExtent l="19050" t="19050" r="19050" b="152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2208" cy="3287342"/>
                    </a:xfrm>
                    <a:prstGeom prst="rect">
                      <a:avLst/>
                    </a:prstGeom>
                    <a:noFill/>
                    <a:ln>
                      <a:solidFill>
                        <a:schemeClr val="tx1"/>
                      </a:solidFill>
                    </a:ln>
                  </pic:spPr>
                </pic:pic>
              </a:graphicData>
            </a:graphic>
          </wp:inline>
        </w:drawing>
      </w:r>
    </w:p>
    <w:sectPr w:rsidR="007B53B5" w:rsidRPr="00AA1768" w:rsidSect="00A61943">
      <w:headerReference w:type="default" r:id="rId42"/>
      <w:footerReference w:type="default" r:id="rId43"/>
      <w:pgSz w:w="11907" w:h="16840" w:code="9"/>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5B9B2" w14:textId="77777777" w:rsidR="00E01F4A" w:rsidRDefault="00E01F4A" w:rsidP="00A83B1C">
      <w:pPr>
        <w:spacing w:line="240" w:lineRule="auto"/>
      </w:pPr>
      <w:r>
        <w:separator/>
      </w:r>
    </w:p>
  </w:endnote>
  <w:endnote w:type="continuationSeparator" w:id="0">
    <w:p w14:paraId="539D2A48" w14:textId="77777777" w:rsidR="00E01F4A" w:rsidRDefault="00E01F4A" w:rsidP="00A83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3" w14:textId="77777777" w:rsidR="004A4DFE" w:rsidRDefault="004A4D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6" w14:textId="77777777" w:rsidR="004A4DFE" w:rsidRDefault="00D83CAE" w:rsidP="0082740C">
    <w:pPr>
      <w:pStyle w:val="Piedepgina"/>
      <w:jc w:val="center"/>
    </w:pPr>
    <w:r>
      <w:fldChar w:fldCharType="begin"/>
    </w:r>
    <w:r>
      <w:instrText>PAGE   \* MERGEFORMAT</w:instrText>
    </w:r>
    <w:r>
      <w:fldChar w:fldCharType="separate"/>
    </w:r>
    <w:r w:rsidRPr="00D83CAE">
      <w:rPr>
        <w:noProof/>
        <w:lang w:val="es-ES"/>
      </w:rPr>
      <w:t>1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8" w14:textId="77777777" w:rsidR="004A4DFE" w:rsidRDefault="004A4D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B" w14:textId="77777777" w:rsidR="004A4DFE" w:rsidRDefault="004A4DFE" w:rsidP="0082740C">
    <w:pPr>
      <w:pStyle w:val="Piedepgina"/>
      <w:jc w:val="center"/>
    </w:pPr>
    <w:r>
      <w:fldChar w:fldCharType="begin"/>
    </w:r>
    <w:r>
      <w:instrText>PAGE   \* MERGEFORMAT</w:instrText>
    </w:r>
    <w:r>
      <w:fldChar w:fldCharType="separate"/>
    </w:r>
    <w:r w:rsidR="00D83CAE" w:rsidRPr="00D83CAE">
      <w:rPr>
        <w:noProof/>
        <w:lang w:val="es-ES"/>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0" w14:textId="77777777" w:rsidR="004A4DFE" w:rsidRDefault="004A4DFE" w:rsidP="0082740C">
    <w:pPr>
      <w:pStyle w:val="Piedep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1" w14:textId="77777777" w:rsidR="004A4DFE" w:rsidRDefault="004A4DFE" w:rsidP="0082740C">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5" w14:textId="77777777" w:rsidR="004A4DFE" w:rsidRDefault="004A4D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6ECF2" w14:textId="77777777" w:rsidR="00E01F4A" w:rsidRDefault="00E01F4A" w:rsidP="00A83B1C">
      <w:pPr>
        <w:spacing w:line="240" w:lineRule="auto"/>
      </w:pPr>
      <w:r>
        <w:separator/>
      </w:r>
    </w:p>
  </w:footnote>
  <w:footnote w:type="continuationSeparator" w:id="0">
    <w:p w14:paraId="602F8107" w14:textId="77777777" w:rsidR="00E01F4A" w:rsidRDefault="00E01F4A" w:rsidP="00A83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1" w14:textId="77777777" w:rsidR="004A4DFE" w:rsidRDefault="004A4DFE">
    <w:pPr>
      <w:pStyle w:val="Encabezado"/>
    </w:pPr>
    <w:r w:rsidRPr="009E2B20">
      <w:rPr>
        <w:sz w:val="16"/>
        <w:szCs w:val="16"/>
      </w:rPr>
      <w:t xml:space="preserve">CAPITULO </w:t>
    </w:r>
    <w:r>
      <w:rPr>
        <w:sz w:val="16"/>
        <w:szCs w:val="16"/>
      </w:rPr>
      <w:t>4</w:t>
    </w:r>
    <w:r w:rsidRPr="009E2B20">
      <w:rPr>
        <w:sz w:val="16"/>
        <w:szCs w:val="16"/>
      </w:rPr>
      <w:t>. IMPLEMENTACIÓN</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FD0FE1">
      <w:rPr>
        <w:noProof/>
        <w:sz w:val="16"/>
        <w:szCs w:val="16"/>
        <w:lang w:val="es-ES"/>
      </w:rPr>
      <w:t>1</w:t>
    </w:r>
    <w:r w:rsidRPr="008245AE">
      <w:rPr>
        <w:sz w:val="16"/>
        <w:szCs w:val="16"/>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9B9EB" w14:textId="2B7BE587" w:rsidR="00F006E1" w:rsidRDefault="00F006E1" w:rsidP="008245AE">
    <w:pPr>
      <w:pStyle w:val="Encabezado"/>
    </w:pPr>
    <w:r w:rsidRPr="009E2B20">
      <w:rPr>
        <w:noProof/>
        <w:sz w:val="16"/>
        <w:szCs w:val="16"/>
        <w:lang w:eastAsia="es-EC"/>
      </w:rPr>
      <mc:AlternateContent>
        <mc:Choice Requires="wps">
          <w:drawing>
            <wp:anchor distT="0" distB="0" distL="114300" distR="114300" simplePos="0" relativeHeight="251696128" behindDoc="0" locked="0" layoutInCell="1" allowOverlap="1" wp14:anchorId="4D0E37E6" wp14:editId="35834FFE">
              <wp:simplePos x="0" y="0"/>
              <wp:positionH relativeFrom="column">
                <wp:posOffset>57150</wp:posOffset>
              </wp:positionH>
              <wp:positionV relativeFrom="paragraph">
                <wp:posOffset>388430</wp:posOffset>
              </wp:positionV>
              <wp:extent cx="5450774" cy="0"/>
              <wp:effectExtent l="0" t="0" r="36195" b="19050"/>
              <wp:wrapNone/>
              <wp:docPr id="17" name="Conector recto 17"/>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A8A27" id="Conector recto 1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" strokecolor="black [3040]"/>
          </w:pict>
        </mc:Fallback>
      </mc:AlternateContent>
    </w:r>
    <w:r>
      <w:rPr>
        <w:sz w:val="16"/>
        <w:szCs w:val="16"/>
      </w:rPr>
      <w:t>CAPÍTULO 2. RESULTADO</w:t>
    </w:r>
    <w:r>
      <w:rPr>
        <w:sz w:val="16"/>
        <w:szCs w:val="16"/>
      </w:rPr>
      <w:tab/>
    </w:r>
    <w:r>
      <w:rPr>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2" w14:textId="77777777" w:rsidR="004A4DFE" w:rsidRDefault="004A4DFE" w:rsidP="008A2897">
    <w:pPr>
      <w:pStyle w:val="Encabezado"/>
    </w:pPr>
    <w:r w:rsidRPr="009E2B20">
      <w:rPr>
        <w:noProof/>
        <w:sz w:val="16"/>
        <w:szCs w:val="16"/>
        <w:lang w:eastAsia="es-EC"/>
      </w:rPr>
      <mc:AlternateContent>
        <mc:Choice Requires="wps">
          <w:drawing>
            <wp:anchor distT="0" distB="0" distL="114300" distR="114300" simplePos="0" relativeHeight="251692032" behindDoc="0" locked="0" layoutInCell="1" allowOverlap="1" wp14:anchorId="5E975C6E" wp14:editId="5E975C6F">
              <wp:simplePos x="0" y="0"/>
              <wp:positionH relativeFrom="column">
                <wp:posOffset>57686</wp:posOffset>
              </wp:positionH>
              <wp:positionV relativeFrom="paragraph">
                <wp:posOffset>416684</wp:posOffset>
              </wp:positionV>
              <wp:extent cx="5450774" cy="0"/>
              <wp:effectExtent l="0" t="0" r="36195" b="19050"/>
              <wp:wrapNone/>
              <wp:docPr id="13" name="Conector recto 13"/>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B86F6" id="Conector recto 13"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55pt,32.8pt" to="433.7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" strokecolor="black [3040]"/>
          </w:pict>
        </mc:Fallback>
      </mc:AlternateContent>
    </w:r>
    <w:r>
      <w:rPr>
        <w:sz w:val="16"/>
        <w:szCs w:val="16"/>
      </w:rPr>
      <w:t>ANEXOS</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1815C8">
      <w:rPr>
        <w:noProof/>
        <w:sz w:val="16"/>
        <w:szCs w:val="16"/>
        <w:lang w:val="es-ES"/>
      </w:rPr>
      <w:t>2</w:t>
    </w:r>
    <w:r w:rsidRPr="008245AE">
      <w:rPr>
        <w:sz w:val="16"/>
        <w:szCs w:val="16"/>
      </w:rPr>
      <w:fldChar w:fldCharType="end"/>
    </w:r>
  </w:p>
  <w:p w14:paraId="5E975C63" w14:textId="77777777" w:rsidR="004A4DFE" w:rsidRPr="009E2B20" w:rsidRDefault="004A4DFE" w:rsidP="008A2897">
    <w:pPr>
      <w:pStyle w:val="Encabezado"/>
      <w:rPr>
        <w:sz w:val="16"/>
        <w:szCs w:val="16"/>
      </w:rPr>
    </w:pPr>
  </w:p>
  <w:p w14:paraId="5E975C64" w14:textId="77777777" w:rsidR="004A4DFE" w:rsidRPr="008A2897" w:rsidRDefault="004A4DFE" w:rsidP="008A28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2" w14:textId="77777777" w:rsidR="004A4DFE" w:rsidRPr="00A561ED" w:rsidRDefault="004A4DFE" w:rsidP="009C7AE9">
    <w:pPr>
      <w:pStyle w:val="Encabezado"/>
      <w:ind w:firstLine="0"/>
      <w:rPr>
        <w:sz w:val="16"/>
        <w:szCs w:val="16"/>
      </w:rPr>
    </w:pPr>
    <w:r w:rsidRPr="00A561ED">
      <w:rPr>
        <w:noProof/>
        <w:sz w:val="16"/>
        <w:szCs w:val="16"/>
        <w:lang w:eastAsia="es-EC"/>
      </w:rPr>
      <mc:AlternateContent>
        <mc:Choice Requires="wps">
          <w:drawing>
            <wp:anchor distT="0" distB="0" distL="114300" distR="114300" simplePos="0" relativeHeight="251657216" behindDoc="0" locked="0" layoutInCell="1" allowOverlap="1" wp14:anchorId="5E975C66" wp14:editId="5E975C67">
              <wp:simplePos x="0" y="0"/>
              <wp:positionH relativeFrom="column">
                <wp:posOffset>-84819</wp:posOffset>
              </wp:positionH>
              <wp:positionV relativeFrom="paragraph">
                <wp:posOffset>333556</wp:posOffset>
              </wp:positionV>
              <wp:extent cx="5830785" cy="0"/>
              <wp:effectExtent l="0" t="0" r="36830" b="19050"/>
              <wp:wrapNone/>
              <wp:docPr id="7" name="Conector recto 7"/>
              <wp:cNvGraphicFramePr/>
              <a:graphic xmlns:a="http://schemas.openxmlformats.org/drawingml/2006/main">
                <a:graphicData uri="http://schemas.microsoft.com/office/word/2010/wordprocessingShape">
                  <wps:wsp>
                    <wps:cNvCnPr/>
                    <wps:spPr>
                      <a:xfrm>
                        <a:off x="0" y="0"/>
                        <a:ext cx="5830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406C6" id="Conector recto 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7pt,26.25pt" to="452.4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" strokecolor="black [3040]"/>
          </w:pict>
        </mc:Fallback>
      </mc:AlternateContent>
    </w:r>
    <w:r>
      <w:rPr>
        <w:sz w:val="16"/>
        <w:szCs w:val="16"/>
      </w:rPr>
      <w:t xml:space="preserve">INTRODUCCIÓN </w:t>
    </w:r>
    <w:r>
      <w:rPr>
        <w:sz w:val="16"/>
        <w:szCs w:val="16"/>
      </w:rPr>
      <w:tab/>
    </w:r>
    <w:r>
      <w:rPr>
        <w:sz w:val="16"/>
        <w:szCs w:val="16"/>
      </w:rPr>
      <w:tab/>
    </w:r>
    <w:r w:rsidRPr="00A561ED">
      <w:rPr>
        <w:sz w:val="16"/>
        <w:szCs w:val="16"/>
      </w:rPr>
      <w:fldChar w:fldCharType="begin"/>
    </w:r>
    <w:r w:rsidRPr="00A561ED">
      <w:rPr>
        <w:sz w:val="16"/>
        <w:szCs w:val="16"/>
      </w:rPr>
      <w:instrText>PAGE   \* MERGEFORMAT</w:instrText>
    </w:r>
    <w:r w:rsidRPr="00A561ED">
      <w:rPr>
        <w:sz w:val="16"/>
        <w:szCs w:val="16"/>
      </w:rPr>
      <w:fldChar w:fldCharType="separate"/>
    </w:r>
    <w:r w:rsidR="0017091D" w:rsidRPr="0017091D">
      <w:rPr>
        <w:noProof/>
        <w:sz w:val="16"/>
        <w:szCs w:val="16"/>
        <w:lang w:val="es-ES"/>
      </w:rPr>
      <w:t>2</w:t>
    </w:r>
    <w:r w:rsidRPr="00A561ED">
      <w:rPr>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4" w14:textId="77777777" w:rsidR="004A4DFE" w:rsidRPr="00FD0FE1" w:rsidRDefault="004A4DFE" w:rsidP="00FD0F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5" w14:textId="77777777" w:rsidR="004A4DFE" w:rsidRPr="008A2897" w:rsidRDefault="004A4DFE" w:rsidP="008A289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7" w14:textId="77777777" w:rsidR="004A4DFE" w:rsidRPr="00FD0FE1" w:rsidRDefault="004A4DFE" w:rsidP="00FD0F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9" w14:textId="77777777" w:rsidR="004A4DFE" w:rsidRPr="00D83CAE" w:rsidRDefault="00D83CAE" w:rsidP="00D83CAE">
    <w:pPr>
      <w:pStyle w:val="Encabezado"/>
      <w:rPr>
        <w:sz w:val="16"/>
        <w:szCs w:val="16"/>
      </w:rPr>
    </w:pPr>
    <w:r>
      <w:rPr>
        <w:noProof/>
        <w:sz w:val="16"/>
        <w:szCs w:val="16"/>
        <w:lang w:eastAsia="es-EC"/>
      </w:rPr>
      <mc:AlternateContent>
        <mc:Choice Requires="wps">
          <w:drawing>
            <wp:anchor distT="0" distB="0" distL="114300" distR="114300" simplePos="0" relativeHeight="251694080" behindDoc="0" locked="0" layoutInCell="1" allowOverlap="1" wp14:anchorId="5E975C68" wp14:editId="5E975C69">
              <wp:simplePos x="0" y="0"/>
              <wp:positionH relativeFrom="column">
                <wp:posOffset>-120444</wp:posOffset>
              </wp:positionH>
              <wp:positionV relativeFrom="paragraph">
                <wp:posOffset>452310</wp:posOffset>
              </wp:positionV>
              <wp:extent cx="5427024" cy="0"/>
              <wp:effectExtent l="0" t="0" r="21590" b="19050"/>
              <wp:wrapNone/>
              <wp:docPr id="3" name="Conector recto 3"/>
              <wp:cNvGraphicFramePr/>
              <a:graphic xmlns:a="http://schemas.openxmlformats.org/drawingml/2006/main">
                <a:graphicData uri="http://schemas.microsoft.com/office/word/2010/wordprocessingShape">
                  <wps:wsp>
                    <wps:cNvCnPr/>
                    <wps:spPr>
                      <a:xfrm>
                        <a:off x="0" y="0"/>
                        <a:ext cx="5427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6FDA" id="Conector recto 3"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35.6pt" to="417.8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" strokecolor="black [3213]"/>
          </w:pict>
        </mc:Fallback>
      </mc:AlternateContent>
    </w:r>
    <w:r w:rsidRPr="00D83CAE">
      <w:rPr>
        <w:sz w:val="16"/>
        <w:szCs w:val="16"/>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A" w14:textId="77777777" w:rsidR="004A4DFE" w:rsidRPr="00D83CAE" w:rsidRDefault="004A4DFE" w:rsidP="00D83CAE">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E" w14:textId="02973025" w:rsidR="004A4DFE" w:rsidRDefault="004A4DFE" w:rsidP="008245AE">
    <w:pPr>
      <w:pStyle w:val="Encabezado"/>
    </w:pPr>
    <w:r w:rsidRPr="009E2B20">
      <w:rPr>
        <w:noProof/>
        <w:sz w:val="16"/>
        <w:szCs w:val="16"/>
        <w:lang w:eastAsia="es-EC"/>
      </w:rPr>
      <mc:AlternateContent>
        <mc:Choice Requires="wps">
          <w:drawing>
            <wp:anchor distT="0" distB="0" distL="114300" distR="114300" simplePos="0" relativeHeight="251687936" behindDoc="0" locked="0" layoutInCell="1" allowOverlap="1" wp14:anchorId="5E975C6C" wp14:editId="5E975C6D">
              <wp:simplePos x="0" y="0"/>
              <wp:positionH relativeFrom="column">
                <wp:posOffset>57150</wp:posOffset>
              </wp:positionH>
              <wp:positionV relativeFrom="paragraph">
                <wp:posOffset>388430</wp:posOffset>
              </wp:positionV>
              <wp:extent cx="5450774" cy="0"/>
              <wp:effectExtent l="0" t="0" r="36195" b="19050"/>
              <wp:wrapNone/>
              <wp:docPr id="6" name="Conector recto 6"/>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15A92" id="Conector recto 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" strokecolor="black [3040]"/>
          </w:pict>
        </mc:Fallback>
      </mc:AlternateContent>
    </w:r>
    <w:r>
      <w:rPr>
        <w:sz w:val="16"/>
        <w:szCs w:val="16"/>
      </w:rPr>
      <w:t xml:space="preserve">CAPÍTULO </w:t>
    </w:r>
    <w:r w:rsidR="00644F99">
      <w:rPr>
        <w:sz w:val="16"/>
        <w:szCs w:val="16"/>
      </w:rPr>
      <w:t>1</w:t>
    </w:r>
    <w:r>
      <w:rPr>
        <w:sz w:val="16"/>
        <w:szCs w:val="16"/>
      </w:rPr>
      <w:t xml:space="preserve">. </w:t>
    </w:r>
    <w:r w:rsidR="00644F99">
      <w:rPr>
        <w:sz w:val="16"/>
        <w:szCs w:val="16"/>
      </w:rPr>
      <w:t>PROPUESTA</w:t>
    </w:r>
    <w:r>
      <w:rPr>
        <w:sz w:val="16"/>
        <w:szCs w:val="16"/>
      </w:rPr>
      <w:tab/>
    </w:r>
    <w:r>
      <w:rPr>
        <w:sz w:val="16"/>
        <w:szCs w:val="16"/>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F" w14:textId="77777777" w:rsidR="004A4DFE" w:rsidRPr="008245AE" w:rsidRDefault="004A4DFE" w:rsidP="000F4550">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C08"/>
    <w:multiLevelType w:val="hybridMultilevel"/>
    <w:tmpl w:val="7812C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BD5361F"/>
    <w:multiLevelType w:val="hybridMultilevel"/>
    <w:tmpl w:val="E6B44C6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 w15:restartNumberingAfterBreak="0">
    <w:nsid w:val="33F91B80"/>
    <w:multiLevelType w:val="hybridMultilevel"/>
    <w:tmpl w:val="83304ED0"/>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3" w15:restartNumberingAfterBreak="0">
    <w:nsid w:val="39B50F90"/>
    <w:multiLevelType w:val="hybridMultilevel"/>
    <w:tmpl w:val="91482074"/>
    <w:lvl w:ilvl="0" w:tplc="45EC0434">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4" w15:restartNumberingAfterBreak="0">
    <w:nsid w:val="3A6D1DB3"/>
    <w:multiLevelType w:val="hybridMultilevel"/>
    <w:tmpl w:val="2BF0EF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0A837D9"/>
    <w:multiLevelType w:val="hybridMultilevel"/>
    <w:tmpl w:val="775EE0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49D816D8"/>
    <w:multiLevelType w:val="multilevel"/>
    <w:tmpl w:val="ACB049EC"/>
    <w:lvl w:ilvl="0">
      <w:start w:val="1"/>
      <w:numFmt w:val="decimal"/>
      <w:pStyle w:val="Ttulo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54CF402F"/>
    <w:multiLevelType w:val="hybridMultilevel"/>
    <w:tmpl w:val="3818712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8" w15:restartNumberingAfterBreak="0">
    <w:nsid w:val="559A3B89"/>
    <w:multiLevelType w:val="multilevel"/>
    <w:tmpl w:val="8936568C"/>
    <w:lvl w:ilvl="0">
      <w:start w:val="3"/>
      <w:numFmt w:val="bullet"/>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B213EF1"/>
    <w:multiLevelType w:val="hybridMultilevel"/>
    <w:tmpl w:val="D8C6B822"/>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62AC3B32"/>
    <w:multiLevelType w:val="hybridMultilevel"/>
    <w:tmpl w:val="74EAA8F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11" w15:restartNumberingAfterBreak="0">
    <w:nsid w:val="66FA4070"/>
    <w:multiLevelType w:val="hybridMultilevel"/>
    <w:tmpl w:val="E3F28032"/>
    <w:lvl w:ilvl="0" w:tplc="F6F26E9C">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12" w15:restartNumberingAfterBreak="0">
    <w:nsid w:val="67D35055"/>
    <w:multiLevelType w:val="hybridMultilevel"/>
    <w:tmpl w:val="2A1272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89A1EBE"/>
    <w:multiLevelType w:val="hybridMultilevel"/>
    <w:tmpl w:val="4D460A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FE90FAD"/>
    <w:multiLevelType w:val="hybridMultilevel"/>
    <w:tmpl w:val="C458DD8C"/>
    <w:lvl w:ilvl="0" w:tplc="C6623174">
      <w:start w:val="1"/>
      <w:numFmt w:val="decimal"/>
      <w:pStyle w:val="Figura"/>
      <w:lvlText w:val="Figura %1."/>
      <w:lvlJc w:val="left"/>
      <w:pPr>
        <w:ind w:left="1069" w:hanging="360"/>
      </w:pPr>
      <w:rPr>
        <w:rFonts w:hint="default"/>
        <w:b/>
        <w:i w:val="0"/>
      </w:r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15" w15:restartNumberingAfterBreak="0">
    <w:nsid w:val="76A604EB"/>
    <w:multiLevelType w:val="hybridMultilevel"/>
    <w:tmpl w:val="6B6C873A"/>
    <w:lvl w:ilvl="0" w:tplc="D9FC5280">
      <w:start w:val="1"/>
      <w:numFmt w:val="decimal"/>
      <w:pStyle w:val="Tablas"/>
      <w:lvlText w:val="Tabla %1."/>
      <w:lvlJc w:val="left"/>
      <w:pPr>
        <w:ind w:left="720" w:hanging="360"/>
      </w:pPr>
      <w:rPr>
        <w:rFonts w:hint="default"/>
        <w:b/>
        <w:i w:val="0"/>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77721252"/>
    <w:multiLevelType w:val="hybridMultilevel"/>
    <w:tmpl w:val="227C48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B1D4FB2"/>
    <w:multiLevelType w:val="hybridMultilevel"/>
    <w:tmpl w:val="3C5E769C"/>
    <w:lvl w:ilvl="0" w:tplc="DDF460BA">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num w:numId="1">
    <w:abstractNumId w:val="6"/>
  </w:num>
  <w:num w:numId="2">
    <w:abstractNumId w:val="16"/>
  </w:num>
  <w:num w:numId="3">
    <w:abstractNumId w:val="8"/>
  </w:num>
  <w:num w:numId="4">
    <w:abstractNumId w:val="13"/>
  </w:num>
  <w:num w:numId="5">
    <w:abstractNumId w:val="2"/>
  </w:num>
  <w:num w:numId="6">
    <w:abstractNumId w:val="1"/>
  </w:num>
  <w:num w:numId="7">
    <w:abstractNumId w:val="10"/>
  </w:num>
  <w:num w:numId="8">
    <w:abstractNumId w:val="4"/>
  </w:num>
  <w:num w:numId="9">
    <w:abstractNumId w:val="12"/>
  </w:num>
  <w:num w:numId="10">
    <w:abstractNumId w:val="0"/>
  </w:num>
  <w:num w:numId="11">
    <w:abstractNumId w:val="5"/>
  </w:num>
  <w:num w:numId="12">
    <w:abstractNumId w:val="7"/>
  </w:num>
  <w:num w:numId="13">
    <w:abstractNumId w:val="14"/>
  </w:num>
  <w:num w:numId="14">
    <w:abstractNumId w:val="15"/>
  </w:num>
  <w:num w:numId="15">
    <w:abstractNumId w:val="11"/>
  </w:num>
  <w:num w:numId="16">
    <w:abstractNumId w:val="17"/>
  </w:num>
  <w:num w:numId="17">
    <w:abstractNumId w:val="14"/>
    <w:lvlOverride w:ilvl="0">
      <w:startOverride w:val="1"/>
    </w:lvlOverride>
  </w:num>
  <w:num w:numId="18">
    <w:abstractNumId w:val="3"/>
  </w:num>
  <w:num w:numId="19">
    <w:abstractNumId w:val="9"/>
  </w:num>
  <w:num w:numId="20">
    <w:abstractNumId w:val="15"/>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0AA"/>
    <w:rsid w:val="0000372F"/>
    <w:rsid w:val="00003EB5"/>
    <w:rsid w:val="00014C3F"/>
    <w:rsid w:val="00017424"/>
    <w:rsid w:val="0002322B"/>
    <w:rsid w:val="00023DD0"/>
    <w:rsid w:val="00033CB3"/>
    <w:rsid w:val="00037ED0"/>
    <w:rsid w:val="00040A5B"/>
    <w:rsid w:val="00040AEA"/>
    <w:rsid w:val="00041788"/>
    <w:rsid w:val="000446CA"/>
    <w:rsid w:val="00053813"/>
    <w:rsid w:val="000562A1"/>
    <w:rsid w:val="00060187"/>
    <w:rsid w:val="0006022E"/>
    <w:rsid w:val="00062D27"/>
    <w:rsid w:val="00064C5A"/>
    <w:rsid w:val="00065051"/>
    <w:rsid w:val="0006508E"/>
    <w:rsid w:val="00073537"/>
    <w:rsid w:val="00077348"/>
    <w:rsid w:val="00080E1C"/>
    <w:rsid w:val="00081E01"/>
    <w:rsid w:val="00086275"/>
    <w:rsid w:val="00086CF3"/>
    <w:rsid w:val="00092EDA"/>
    <w:rsid w:val="000965DB"/>
    <w:rsid w:val="0009702F"/>
    <w:rsid w:val="000A0894"/>
    <w:rsid w:val="000A47C2"/>
    <w:rsid w:val="000A5CE2"/>
    <w:rsid w:val="000B49C9"/>
    <w:rsid w:val="000B5ABC"/>
    <w:rsid w:val="000B6A38"/>
    <w:rsid w:val="000B7C01"/>
    <w:rsid w:val="000C1141"/>
    <w:rsid w:val="000C4049"/>
    <w:rsid w:val="000C4952"/>
    <w:rsid w:val="000C5F4C"/>
    <w:rsid w:val="000D0A51"/>
    <w:rsid w:val="000D30BE"/>
    <w:rsid w:val="000F4550"/>
    <w:rsid w:val="00100BCD"/>
    <w:rsid w:val="00102503"/>
    <w:rsid w:val="00104D42"/>
    <w:rsid w:val="00105AAA"/>
    <w:rsid w:val="00105C89"/>
    <w:rsid w:val="00105D0D"/>
    <w:rsid w:val="001076B8"/>
    <w:rsid w:val="00111051"/>
    <w:rsid w:val="00111531"/>
    <w:rsid w:val="00113566"/>
    <w:rsid w:val="001138B0"/>
    <w:rsid w:val="00116C10"/>
    <w:rsid w:val="001170C3"/>
    <w:rsid w:val="00120AC4"/>
    <w:rsid w:val="00122D6E"/>
    <w:rsid w:val="001433A8"/>
    <w:rsid w:val="001458A6"/>
    <w:rsid w:val="001479DF"/>
    <w:rsid w:val="00150CF6"/>
    <w:rsid w:val="00153F3B"/>
    <w:rsid w:val="00154855"/>
    <w:rsid w:val="0016151D"/>
    <w:rsid w:val="00163356"/>
    <w:rsid w:val="00163907"/>
    <w:rsid w:val="0016543A"/>
    <w:rsid w:val="00165A35"/>
    <w:rsid w:val="0017091D"/>
    <w:rsid w:val="00174077"/>
    <w:rsid w:val="001743DC"/>
    <w:rsid w:val="001815C8"/>
    <w:rsid w:val="00181D8E"/>
    <w:rsid w:val="00185BEE"/>
    <w:rsid w:val="00190DB7"/>
    <w:rsid w:val="001A1B02"/>
    <w:rsid w:val="001A4CD9"/>
    <w:rsid w:val="001A6FF7"/>
    <w:rsid w:val="001B0E58"/>
    <w:rsid w:val="001B129E"/>
    <w:rsid w:val="001B2DDD"/>
    <w:rsid w:val="001B67D4"/>
    <w:rsid w:val="001B70B8"/>
    <w:rsid w:val="001C1EF2"/>
    <w:rsid w:val="001C7C55"/>
    <w:rsid w:val="001D187E"/>
    <w:rsid w:val="001D7C93"/>
    <w:rsid w:val="001E16F1"/>
    <w:rsid w:val="001E2392"/>
    <w:rsid w:val="001E34A1"/>
    <w:rsid w:val="001F159E"/>
    <w:rsid w:val="001F4101"/>
    <w:rsid w:val="001F4E40"/>
    <w:rsid w:val="001F6270"/>
    <w:rsid w:val="001F6499"/>
    <w:rsid w:val="00201120"/>
    <w:rsid w:val="002034F3"/>
    <w:rsid w:val="0022037E"/>
    <w:rsid w:val="00222EBA"/>
    <w:rsid w:val="00224E36"/>
    <w:rsid w:val="00227625"/>
    <w:rsid w:val="00231140"/>
    <w:rsid w:val="0023265C"/>
    <w:rsid w:val="00236F08"/>
    <w:rsid w:val="00241FC6"/>
    <w:rsid w:val="002436B8"/>
    <w:rsid w:val="002460FB"/>
    <w:rsid w:val="002544FA"/>
    <w:rsid w:val="00261B5D"/>
    <w:rsid w:val="002677EC"/>
    <w:rsid w:val="002702D7"/>
    <w:rsid w:val="00270B09"/>
    <w:rsid w:val="00270B62"/>
    <w:rsid w:val="00280D3F"/>
    <w:rsid w:val="0028508A"/>
    <w:rsid w:val="002868DD"/>
    <w:rsid w:val="00287F73"/>
    <w:rsid w:val="00292A87"/>
    <w:rsid w:val="0029717D"/>
    <w:rsid w:val="002978B1"/>
    <w:rsid w:val="002A0B8A"/>
    <w:rsid w:val="002A3B77"/>
    <w:rsid w:val="002A4B1D"/>
    <w:rsid w:val="002A5A33"/>
    <w:rsid w:val="002A653B"/>
    <w:rsid w:val="002B0716"/>
    <w:rsid w:val="002B076B"/>
    <w:rsid w:val="002B0A4C"/>
    <w:rsid w:val="002B3B6E"/>
    <w:rsid w:val="002C0A99"/>
    <w:rsid w:val="002C1904"/>
    <w:rsid w:val="002D0E78"/>
    <w:rsid w:val="002D362A"/>
    <w:rsid w:val="002D4DD2"/>
    <w:rsid w:val="002D6F7C"/>
    <w:rsid w:val="002E0DEA"/>
    <w:rsid w:val="002E24CE"/>
    <w:rsid w:val="002E313C"/>
    <w:rsid w:val="002E645F"/>
    <w:rsid w:val="002F098B"/>
    <w:rsid w:val="002F57C5"/>
    <w:rsid w:val="002F6F3A"/>
    <w:rsid w:val="003064E0"/>
    <w:rsid w:val="00321F93"/>
    <w:rsid w:val="003309A1"/>
    <w:rsid w:val="003368FD"/>
    <w:rsid w:val="00337AC5"/>
    <w:rsid w:val="0034227D"/>
    <w:rsid w:val="003429BE"/>
    <w:rsid w:val="00345315"/>
    <w:rsid w:val="0034675D"/>
    <w:rsid w:val="003467D1"/>
    <w:rsid w:val="00361C64"/>
    <w:rsid w:val="00363664"/>
    <w:rsid w:val="00364311"/>
    <w:rsid w:val="00364B5A"/>
    <w:rsid w:val="00372D24"/>
    <w:rsid w:val="003736C1"/>
    <w:rsid w:val="003739B8"/>
    <w:rsid w:val="00377442"/>
    <w:rsid w:val="00380724"/>
    <w:rsid w:val="00381621"/>
    <w:rsid w:val="00381E7F"/>
    <w:rsid w:val="00382349"/>
    <w:rsid w:val="00383D98"/>
    <w:rsid w:val="00386556"/>
    <w:rsid w:val="00386CDF"/>
    <w:rsid w:val="0038799E"/>
    <w:rsid w:val="00390BB8"/>
    <w:rsid w:val="00391148"/>
    <w:rsid w:val="00391DFD"/>
    <w:rsid w:val="0039229D"/>
    <w:rsid w:val="0039232A"/>
    <w:rsid w:val="003A2C32"/>
    <w:rsid w:val="003A4B87"/>
    <w:rsid w:val="003A632D"/>
    <w:rsid w:val="003B1BDC"/>
    <w:rsid w:val="003B303E"/>
    <w:rsid w:val="003B30A5"/>
    <w:rsid w:val="003B314D"/>
    <w:rsid w:val="003C0D50"/>
    <w:rsid w:val="003D1044"/>
    <w:rsid w:val="003D1A7C"/>
    <w:rsid w:val="003D1C32"/>
    <w:rsid w:val="003D26C3"/>
    <w:rsid w:val="003D33F8"/>
    <w:rsid w:val="003E03EC"/>
    <w:rsid w:val="003E2531"/>
    <w:rsid w:val="003E25D0"/>
    <w:rsid w:val="003E429B"/>
    <w:rsid w:val="003F1AD3"/>
    <w:rsid w:val="003F575C"/>
    <w:rsid w:val="00411FDC"/>
    <w:rsid w:val="004128FF"/>
    <w:rsid w:val="004151FA"/>
    <w:rsid w:val="004170CF"/>
    <w:rsid w:val="0042197F"/>
    <w:rsid w:val="00424A77"/>
    <w:rsid w:val="00425721"/>
    <w:rsid w:val="004258B4"/>
    <w:rsid w:val="0043359E"/>
    <w:rsid w:val="004347A2"/>
    <w:rsid w:val="00434AE0"/>
    <w:rsid w:val="004353E6"/>
    <w:rsid w:val="0044132E"/>
    <w:rsid w:val="004452DF"/>
    <w:rsid w:val="0044624F"/>
    <w:rsid w:val="00452038"/>
    <w:rsid w:val="0045312D"/>
    <w:rsid w:val="00457A98"/>
    <w:rsid w:val="00461A2A"/>
    <w:rsid w:val="00465E43"/>
    <w:rsid w:val="00474552"/>
    <w:rsid w:val="00485A70"/>
    <w:rsid w:val="00490B38"/>
    <w:rsid w:val="0049378E"/>
    <w:rsid w:val="00494243"/>
    <w:rsid w:val="00496263"/>
    <w:rsid w:val="00496850"/>
    <w:rsid w:val="004A4DFE"/>
    <w:rsid w:val="004A636C"/>
    <w:rsid w:val="004B0B83"/>
    <w:rsid w:val="004B336C"/>
    <w:rsid w:val="004B37EE"/>
    <w:rsid w:val="004C0DDB"/>
    <w:rsid w:val="004C6A6A"/>
    <w:rsid w:val="004C7C9E"/>
    <w:rsid w:val="004D2BA9"/>
    <w:rsid w:val="004D3F1A"/>
    <w:rsid w:val="004D68AC"/>
    <w:rsid w:val="004D6BD4"/>
    <w:rsid w:val="004E12CF"/>
    <w:rsid w:val="004E5C85"/>
    <w:rsid w:val="004F27F2"/>
    <w:rsid w:val="004F62EE"/>
    <w:rsid w:val="005000CF"/>
    <w:rsid w:val="00504050"/>
    <w:rsid w:val="00524630"/>
    <w:rsid w:val="005355A8"/>
    <w:rsid w:val="005412BA"/>
    <w:rsid w:val="00544009"/>
    <w:rsid w:val="005463A5"/>
    <w:rsid w:val="00546E6A"/>
    <w:rsid w:val="00550794"/>
    <w:rsid w:val="0055707B"/>
    <w:rsid w:val="00560A77"/>
    <w:rsid w:val="00562AE6"/>
    <w:rsid w:val="00564224"/>
    <w:rsid w:val="00571FC5"/>
    <w:rsid w:val="00573B3F"/>
    <w:rsid w:val="00574B56"/>
    <w:rsid w:val="005802DF"/>
    <w:rsid w:val="00581282"/>
    <w:rsid w:val="0058168A"/>
    <w:rsid w:val="00585F6E"/>
    <w:rsid w:val="00586BF1"/>
    <w:rsid w:val="00587391"/>
    <w:rsid w:val="00591F3D"/>
    <w:rsid w:val="00593793"/>
    <w:rsid w:val="00594300"/>
    <w:rsid w:val="00595D4A"/>
    <w:rsid w:val="00596DE9"/>
    <w:rsid w:val="00597F55"/>
    <w:rsid w:val="005A33E1"/>
    <w:rsid w:val="005A528D"/>
    <w:rsid w:val="005A62E3"/>
    <w:rsid w:val="005B43DD"/>
    <w:rsid w:val="005B4C28"/>
    <w:rsid w:val="005C03F5"/>
    <w:rsid w:val="005C43F4"/>
    <w:rsid w:val="005C5066"/>
    <w:rsid w:val="005D2469"/>
    <w:rsid w:val="005D79E2"/>
    <w:rsid w:val="005D7FBB"/>
    <w:rsid w:val="005E30F2"/>
    <w:rsid w:val="005F1E87"/>
    <w:rsid w:val="005F1FB0"/>
    <w:rsid w:val="005F6773"/>
    <w:rsid w:val="006005C0"/>
    <w:rsid w:val="00601204"/>
    <w:rsid w:val="006021A6"/>
    <w:rsid w:val="0060225B"/>
    <w:rsid w:val="00602E27"/>
    <w:rsid w:val="006109A8"/>
    <w:rsid w:val="00614230"/>
    <w:rsid w:val="0061426C"/>
    <w:rsid w:val="00615834"/>
    <w:rsid w:val="00616675"/>
    <w:rsid w:val="00617338"/>
    <w:rsid w:val="00620166"/>
    <w:rsid w:val="00622D02"/>
    <w:rsid w:val="00631C54"/>
    <w:rsid w:val="00632B1D"/>
    <w:rsid w:val="00633781"/>
    <w:rsid w:val="0063653C"/>
    <w:rsid w:val="006446FC"/>
    <w:rsid w:val="00644F99"/>
    <w:rsid w:val="0064513F"/>
    <w:rsid w:val="006500BD"/>
    <w:rsid w:val="00651224"/>
    <w:rsid w:val="00653087"/>
    <w:rsid w:val="006535D5"/>
    <w:rsid w:val="00653A98"/>
    <w:rsid w:val="006560BD"/>
    <w:rsid w:val="00660A1E"/>
    <w:rsid w:val="006630F3"/>
    <w:rsid w:val="0066316C"/>
    <w:rsid w:val="0066329C"/>
    <w:rsid w:val="00666101"/>
    <w:rsid w:val="00666F31"/>
    <w:rsid w:val="00670DB3"/>
    <w:rsid w:val="00671BDC"/>
    <w:rsid w:val="006801EC"/>
    <w:rsid w:val="00680783"/>
    <w:rsid w:val="0068112E"/>
    <w:rsid w:val="00681C3B"/>
    <w:rsid w:val="006851AA"/>
    <w:rsid w:val="006856B6"/>
    <w:rsid w:val="0068581F"/>
    <w:rsid w:val="0068597D"/>
    <w:rsid w:val="00690399"/>
    <w:rsid w:val="006906E9"/>
    <w:rsid w:val="00692288"/>
    <w:rsid w:val="00692491"/>
    <w:rsid w:val="0069513A"/>
    <w:rsid w:val="00696AA1"/>
    <w:rsid w:val="006A1291"/>
    <w:rsid w:val="006A7386"/>
    <w:rsid w:val="006B1126"/>
    <w:rsid w:val="006C00B7"/>
    <w:rsid w:val="006C5E34"/>
    <w:rsid w:val="006C7055"/>
    <w:rsid w:val="006D071E"/>
    <w:rsid w:val="006E3F9B"/>
    <w:rsid w:val="006E5908"/>
    <w:rsid w:val="006E5B95"/>
    <w:rsid w:val="006F1449"/>
    <w:rsid w:val="006F1923"/>
    <w:rsid w:val="006F1E2F"/>
    <w:rsid w:val="006F2D23"/>
    <w:rsid w:val="006F3CA1"/>
    <w:rsid w:val="006F3DD4"/>
    <w:rsid w:val="007002AB"/>
    <w:rsid w:val="007011C5"/>
    <w:rsid w:val="00704571"/>
    <w:rsid w:val="00710246"/>
    <w:rsid w:val="0072630D"/>
    <w:rsid w:val="00730091"/>
    <w:rsid w:val="00733D10"/>
    <w:rsid w:val="00737FF3"/>
    <w:rsid w:val="0074109C"/>
    <w:rsid w:val="00744C9E"/>
    <w:rsid w:val="007505EB"/>
    <w:rsid w:val="00752A09"/>
    <w:rsid w:val="00754B46"/>
    <w:rsid w:val="00756C57"/>
    <w:rsid w:val="00761558"/>
    <w:rsid w:val="00763171"/>
    <w:rsid w:val="0076693A"/>
    <w:rsid w:val="00773986"/>
    <w:rsid w:val="00774D6B"/>
    <w:rsid w:val="00775ED4"/>
    <w:rsid w:val="007B1832"/>
    <w:rsid w:val="007B1990"/>
    <w:rsid w:val="007B4838"/>
    <w:rsid w:val="007B53B5"/>
    <w:rsid w:val="007B65E6"/>
    <w:rsid w:val="007C0371"/>
    <w:rsid w:val="007C5CA4"/>
    <w:rsid w:val="007C65C7"/>
    <w:rsid w:val="007D013C"/>
    <w:rsid w:val="007D01A3"/>
    <w:rsid w:val="007D13C3"/>
    <w:rsid w:val="007D2037"/>
    <w:rsid w:val="007D3241"/>
    <w:rsid w:val="007D5A67"/>
    <w:rsid w:val="007E001F"/>
    <w:rsid w:val="007E46C6"/>
    <w:rsid w:val="007E51A4"/>
    <w:rsid w:val="007E7C30"/>
    <w:rsid w:val="007E7FBE"/>
    <w:rsid w:val="007F441F"/>
    <w:rsid w:val="007F5163"/>
    <w:rsid w:val="007F56D7"/>
    <w:rsid w:val="007F734A"/>
    <w:rsid w:val="00800251"/>
    <w:rsid w:val="00800544"/>
    <w:rsid w:val="00801768"/>
    <w:rsid w:val="0080213C"/>
    <w:rsid w:val="008049FD"/>
    <w:rsid w:val="00804B38"/>
    <w:rsid w:val="008109C3"/>
    <w:rsid w:val="00812B31"/>
    <w:rsid w:val="0081789F"/>
    <w:rsid w:val="00822C02"/>
    <w:rsid w:val="00823087"/>
    <w:rsid w:val="00823352"/>
    <w:rsid w:val="00823426"/>
    <w:rsid w:val="00824098"/>
    <w:rsid w:val="008245AE"/>
    <w:rsid w:val="0082740C"/>
    <w:rsid w:val="00830DA1"/>
    <w:rsid w:val="008318AD"/>
    <w:rsid w:val="00841C55"/>
    <w:rsid w:val="008537D5"/>
    <w:rsid w:val="0085382E"/>
    <w:rsid w:val="008603CE"/>
    <w:rsid w:val="00864529"/>
    <w:rsid w:val="00865D65"/>
    <w:rsid w:val="00874530"/>
    <w:rsid w:val="00875D5D"/>
    <w:rsid w:val="00877E90"/>
    <w:rsid w:val="00884B35"/>
    <w:rsid w:val="00886756"/>
    <w:rsid w:val="00887E91"/>
    <w:rsid w:val="00892EC0"/>
    <w:rsid w:val="008930D2"/>
    <w:rsid w:val="0089466C"/>
    <w:rsid w:val="00897E3B"/>
    <w:rsid w:val="008A2897"/>
    <w:rsid w:val="008A65E4"/>
    <w:rsid w:val="008C5841"/>
    <w:rsid w:val="008D23EC"/>
    <w:rsid w:val="008F2806"/>
    <w:rsid w:val="008F61E7"/>
    <w:rsid w:val="008F7D2B"/>
    <w:rsid w:val="00901B78"/>
    <w:rsid w:val="009056FB"/>
    <w:rsid w:val="0090605C"/>
    <w:rsid w:val="00907488"/>
    <w:rsid w:val="0091131A"/>
    <w:rsid w:val="00911B38"/>
    <w:rsid w:val="00916051"/>
    <w:rsid w:val="00922271"/>
    <w:rsid w:val="00922779"/>
    <w:rsid w:val="009230C9"/>
    <w:rsid w:val="00926E6E"/>
    <w:rsid w:val="00933B0B"/>
    <w:rsid w:val="0094170C"/>
    <w:rsid w:val="009417AA"/>
    <w:rsid w:val="009421AC"/>
    <w:rsid w:val="00950905"/>
    <w:rsid w:val="00950D17"/>
    <w:rsid w:val="00951144"/>
    <w:rsid w:val="00960215"/>
    <w:rsid w:val="009618CF"/>
    <w:rsid w:val="00963BF6"/>
    <w:rsid w:val="00965F03"/>
    <w:rsid w:val="00973289"/>
    <w:rsid w:val="0097500B"/>
    <w:rsid w:val="00981F61"/>
    <w:rsid w:val="0098384F"/>
    <w:rsid w:val="00985E46"/>
    <w:rsid w:val="0098775E"/>
    <w:rsid w:val="00987C42"/>
    <w:rsid w:val="009B24A2"/>
    <w:rsid w:val="009B2CA4"/>
    <w:rsid w:val="009B32CD"/>
    <w:rsid w:val="009B5679"/>
    <w:rsid w:val="009B6660"/>
    <w:rsid w:val="009C0552"/>
    <w:rsid w:val="009C10AB"/>
    <w:rsid w:val="009C4658"/>
    <w:rsid w:val="009C4998"/>
    <w:rsid w:val="009C5275"/>
    <w:rsid w:val="009C536F"/>
    <w:rsid w:val="009C5C4C"/>
    <w:rsid w:val="009C7AE9"/>
    <w:rsid w:val="009D2451"/>
    <w:rsid w:val="009D2CA4"/>
    <w:rsid w:val="009E2B20"/>
    <w:rsid w:val="009E450B"/>
    <w:rsid w:val="009E5D00"/>
    <w:rsid w:val="009F5F6B"/>
    <w:rsid w:val="009F6876"/>
    <w:rsid w:val="009F6BC9"/>
    <w:rsid w:val="009F7313"/>
    <w:rsid w:val="00A03496"/>
    <w:rsid w:val="00A037B1"/>
    <w:rsid w:val="00A048A0"/>
    <w:rsid w:val="00A04915"/>
    <w:rsid w:val="00A06BE2"/>
    <w:rsid w:val="00A11625"/>
    <w:rsid w:val="00A12A9E"/>
    <w:rsid w:val="00A2284A"/>
    <w:rsid w:val="00A234AD"/>
    <w:rsid w:val="00A237BE"/>
    <w:rsid w:val="00A5613A"/>
    <w:rsid w:val="00A561ED"/>
    <w:rsid w:val="00A61943"/>
    <w:rsid w:val="00A630BA"/>
    <w:rsid w:val="00A64F19"/>
    <w:rsid w:val="00A65D08"/>
    <w:rsid w:val="00A65FAB"/>
    <w:rsid w:val="00A67E7E"/>
    <w:rsid w:val="00A759E6"/>
    <w:rsid w:val="00A777BB"/>
    <w:rsid w:val="00A80DD8"/>
    <w:rsid w:val="00A81CD1"/>
    <w:rsid w:val="00A82EBC"/>
    <w:rsid w:val="00A83B1C"/>
    <w:rsid w:val="00A83D82"/>
    <w:rsid w:val="00A92B02"/>
    <w:rsid w:val="00A9398A"/>
    <w:rsid w:val="00A969E4"/>
    <w:rsid w:val="00AA0283"/>
    <w:rsid w:val="00AA1768"/>
    <w:rsid w:val="00AA2350"/>
    <w:rsid w:val="00AA378A"/>
    <w:rsid w:val="00AA52DB"/>
    <w:rsid w:val="00AA7421"/>
    <w:rsid w:val="00AC018B"/>
    <w:rsid w:val="00AD18D3"/>
    <w:rsid w:val="00AD2EED"/>
    <w:rsid w:val="00AD3DFD"/>
    <w:rsid w:val="00AD56D1"/>
    <w:rsid w:val="00AE1C0E"/>
    <w:rsid w:val="00AE2A95"/>
    <w:rsid w:val="00AE6A97"/>
    <w:rsid w:val="00AF7138"/>
    <w:rsid w:val="00AF7991"/>
    <w:rsid w:val="00AF7AB1"/>
    <w:rsid w:val="00B02FEA"/>
    <w:rsid w:val="00B04C7D"/>
    <w:rsid w:val="00B050EB"/>
    <w:rsid w:val="00B058A3"/>
    <w:rsid w:val="00B06395"/>
    <w:rsid w:val="00B126FD"/>
    <w:rsid w:val="00B22FD1"/>
    <w:rsid w:val="00B23661"/>
    <w:rsid w:val="00B25A2E"/>
    <w:rsid w:val="00B31E26"/>
    <w:rsid w:val="00B33C9F"/>
    <w:rsid w:val="00B344C1"/>
    <w:rsid w:val="00B35DC4"/>
    <w:rsid w:val="00B41E1D"/>
    <w:rsid w:val="00B44FE9"/>
    <w:rsid w:val="00B4758C"/>
    <w:rsid w:val="00B514B7"/>
    <w:rsid w:val="00B526AB"/>
    <w:rsid w:val="00B530FF"/>
    <w:rsid w:val="00B54977"/>
    <w:rsid w:val="00B57B79"/>
    <w:rsid w:val="00B60E30"/>
    <w:rsid w:val="00B61187"/>
    <w:rsid w:val="00B63544"/>
    <w:rsid w:val="00B64B8E"/>
    <w:rsid w:val="00B65E25"/>
    <w:rsid w:val="00B66A1D"/>
    <w:rsid w:val="00B701C9"/>
    <w:rsid w:val="00B72EEB"/>
    <w:rsid w:val="00B7646A"/>
    <w:rsid w:val="00B772F7"/>
    <w:rsid w:val="00B8372D"/>
    <w:rsid w:val="00B91996"/>
    <w:rsid w:val="00B94452"/>
    <w:rsid w:val="00B97D19"/>
    <w:rsid w:val="00BA673C"/>
    <w:rsid w:val="00BB1895"/>
    <w:rsid w:val="00BB2BA0"/>
    <w:rsid w:val="00BB3A34"/>
    <w:rsid w:val="00BB5B2F"/>
    <w:rsid w:val="00BC0B18"/>
    <w:rsid w:val="00BC318A"/>
    <w:rsid w:val="00BD4061"/>
    <w:rsid w:val="00BE36AF"/>
    <w:rsid w:val="00BE3D85"/>
    <w:rsid w:val="00BE422B"/>
    <w:rsid w:val="00BE44B2"/>
    <w:rsid w:val="00BE4609"/>
    <w:rsid w:val="00BE4B15"/>
    <w:rsid w:val="00BE5ADB"/>
    <w:rsid w:val="00BE74D9"/>
    <w:rsid w:val="00BF3342"/>
    <w:rsid w:val="00BF5C4C"/>
    <w:rsid w:val="00C01405"/>
    <w:rsid w:val="00C055F9"/>
    <w:rsid w:val="00C1133A"/>
    <w:rsid w:val="00C12118"/>
    <w:rsid w:val="00C12D90"/>
    <w:rsid w:val="00C14223"/>
    <w:rsid w:val="00C25066"/>
    <w:rsid w:val="00C3197D"/>
    <w:rsid w:val="00C3563C"/>
    <w:rsid w:val="00C376BA"/>
    <w:rsid w:val="00C44BF6"/>
    <w:rsid w:val="00C45F1D"/>
    <w:rsid w:val="00C50153"/>
    <w:rsid w:val="00C51C82"/>
    <w:rsid w:val="00C564B7"/>
    <w:rsid w:val="00C57655"/>
    <w:rsid w:val="00C61892"/>
    <w:rsid w:val="00C636E7"/>
    <w:rsid w:val="00C65974"/>
    <w:rsid w:val="00C659C9"/>
    <w:rsid w:val="00C662B7"/>
    <w:rsid w:val="00C73E84"/>
    <w:rsid w:val="00C74D2B"/>
    <w:rsid w:val="00C77280"/>
    <w:rsid w:val="00C90696"/>
    <w:rsid w:val="00CA1E37"/>
    <w:rsid w:val="00CA5C6A"/>
    <w:rsid w:val="00CB5B40"/>
    <w:rsid w:val="00CB74F8"/>
    <w:rsid w:val="00CC066B"/>
    <w:rsid w:val="00CC4C22"/>
    <w:rsid w:val="00CC4C77"/>
    <w:rsid w:val="00CC6B28"/>
    <w:rsid w:val="00CD0D85"/>
    <w:rsid w:val="00CD2ED8"/>
    <w:rsid w:val="00CD3CA4"/>
    <w:rsid w:val="00CD3EB7"/>
    <w:rsid w:val="00CD41F6"/>
    <w:rsid w:val="00CE79A3"/>
    <w:rsid w:val="00CE7AEC"/>
    <w:rsid w:val="00CF3056"/>
    <w:rsid w:val="00D01B0A"/>
    <w:rsid w:val="00D06030"/>
    <w:rsid w:val="00D0674B"/>
    <w:rsid w:val="00D11830"/>
    <w:rsid w:val="00D12CEC"/>
    <w:rsid w:val="00D2056C"/>
    <w:rsid w:val="00D21B78"/>
    <w:rsid w:val="00D26F75"/>
    <w:rsid w:val="00D31738"/>
    <w:rsid w:val="00D338B1"/>
    <w:rsid w:val="00D40FDB"/>
    <w:rsid w:val="00D50117"/>
    <w:rsid w:val="00D509F0"/>
    <w:rsid w:val="00D5225D"/>
    <w:rsid w:val="00D558FA"/>
    <w:rsid w:val="00D5703C"/>
    <w:rsid w:val="00D576A4"/>
    <w:rsid w:val="00D63755"/>
    <w:rsid w:val="00D6384C"/>
    <w:rsid w:val="00D6692B"/>
    <w:rsid w:val="00D71088"/>
    <w:rsid w:val="00D713C3"/>
    <w:rsid w:val="00D73F07"/>
    <w:rsid w:val="00D74EE7"/>
    <w:rsid w:val="00D7540F"/>
    <w:rsid w:val="00D77A53"/>
    <w:rsid w:val="00D82DD7"/>
    <w:rsid w:val="00D83CAE"/>
    <w:rsid w:val="00D84C03"/>
    <w:rsid w:val="00D86360"/>
    <w:rsid w:val="00D90547"/>
    <w:rsid w:val="00D9125E"/>
    <w:rsid w:val="00D91875"/>
    <w:rsid w:val="00D926A9"/>
    <w:rsid w:val="00D93208"/>
    <w:rsid w:val="00D973BD"/>
    <w:rsid w:val="00DA0F36"/>
    <w:rsid w:val="00DA59D9"/>
    <w:rsid w:val="00DB0CA0"/>
    <w:rsid w:val="00DB0D67"/>
    <w:rsid w:val="00DB548F"/>
    <w:rsid w:val="00DB565D"/>
    <w:rsid w:val="00DC466E"/>
    <w:rsid w:val="00DD1066"/>
    <w:rsid w:val="00DD250E"/>
    <w:rsid w:val="00DD2677"/>
    <w:rsid w:val="00DD27F4"/>
    <w:rsid w:val="00DE5D15"/>
    <w:rsid w:val="00DF1559"/>
    <w:rsid w:val="00DF171E"/>
    <w:rsid w:val="00DF3CDC"/>
    <w:rsid w:val="00DF70F6"/>
    <w:rsid w:val="00DF7B7E"/>
    <w:rsid w:val="00E01F4A"/>
    <w:rsid w:val="00E05901"/>
    <w:rsid w:val="00E06155"/>
    <w:rsid w:val="00E134DF"/>
    <w:rsid w:val="00E21492"/>
    <w:rsid w:val="00E231D4"/>
    <w:rsid w:val="00E2697F"/>
    <w:rsid w:val="00E431AF"/>
    <w:rsid w:val="00E43B87"/>
    <w:rsid w:val="00E45BE1"/>
    <w:rsid w:val="00E53D29"/>
    <w:rsid w:val="00E544EF"/>
    <w:rsid w:val="00E54980"/>
    <w:rsid w:val="00E56A69"/>
    <w:rsid w:val="00E6448D"/>
    <w:rsid w:val="00E662FA"/>
    <w:rsid w:val="00E71CD8"/>
    <w:rsid w:val="00E721AF"/>
    <w:rsid w:val="00E73001"/>
    <w:rsid w:val="00E73FD5"/>
    <w:rsid w:val="00E756EE"/>
    <w:rsid w:val="00E75F4F"/>
    <w:rsid w:val="00E77551"/>
    <w:rsid w:val="00E802D8"/>
    <w:rsid w:val="00E8154C"/>
    <w:rsid w:val="00E8287E"/>
    <w:rsid w:val="00E836F7"/>
    <w:rsid w:val="00E90E9A"/>
    <w:rsid w:val="00E93CB3"/>
    <w:rsid w:val="00E94020"/>
    <w:rsid w:val="00EA06E9"/>
    <w:rsid w:val="00EA2B32"/>
    <w:rsid w:val="00EA357B"/>
    <w:rsid w:val="00EA3C46"/>
    <w:rsid w:val="00EA3DE2"/>
    <w:rsid w:val="00EA550C"/>
    <w:rsid w:val="00EB343E"/>
    <w:rsid w:val="00EB6AEE"/>
    <w:rsid w:val="00EB6E45"/>
    <w:rsid w:val="00EC0F44"/>
    <w:rsid w:val="00EC5613"/>
    <w:rsid w:val="00ED00F7"/>
    <w:rsid w:val="00ED7C5B"/>
    <w:rsid w:val="00ED7C78"/>
    <w:rsid w:val="00EE00AA"/>
    <w:rsid w:val="00EE03F4"/>
    <w:rsid w:val="00EE0E20"/>
    <w:rsid w:val="00EE1CD0"/>
    <w:rsid w:val="00EE7713"/>
    <w:rsid w:val="00EF6B54"/>
    <w:rsid w:val="00F006E1"/>
    <w:rsid w:val="00F00D12"/>
    <w:rsid w:val="00F0351C"/>
    <w:rsid w:val="00F0799B"/>
    <w:rsid w:val="00F2789C"/>
    <w:rsid w:val="00F303E2"/>
    <w:rsid w:val="00F31379"/>
    <w:rsid w:val="00F31807"/>
    <w:rsid w:val="00F3266B"/>
    <w:rsid w:val="00F363AE"/>
    <w:rsid w:val="00F37B45"/>
    <w:rsid w:val="00F431F1"/>
    <w:rsid w:val="00F44B8C"/>
    <w:rsid w:val="00F55316"/>
    <w:rsid w:val="00F56932"/>
    <w:rsid w:val="00F56D3C"/>
    <w:rsid w:val="00F65161"/>
    <w:rsid w:val="00F652F8"/>
    <w:rsid w:val="00F657BD"/>
    <w:rsid w:val="00F66F61"/>
    <w:rsid w:val="00F673E9"/>
    <w:rsid w:val="00F67B00"/>
    <w:rsid w:val="00F70E1B"/>
    <w:rsid w:val="00F75025"/>
    <w:rsid w:val="00F76479"/>
    <w:rsid w:val="00F84880"/>
    <w:rsid w:val="00F93F50"/>
    <w:rsid w:val="00F958AD"/>
    <w:rsid w:val="00F96B46"/>
    <w:rsid w:val="00F97A0F"/>
    <w:rsid w:val="00FA02E0"/>
    <w:rsid w:val="00FA0C48"/>
    <w:rsid w:val="00FA19AB"/>
    <w:rsid w:val="00FA226A"/>
    <w:rsid w:val="00FA2F62"/>
    <w:rsid w:val="00FB02EE"/>
    <w:rsid w:val="00FB75A5"/>
    <w:rsid w:val="00FC0400"/>
    <w:rsid w:val="00FC0FD0"/>
    <w:rsid w:val="00FC1C15"/>
    <w:rsid w:val="00FC5153"/>
    <w:rsid w:val="00FD041A"/>
    <w:rsid w:val="00FD05C7"/>
    <w:rsid w:val="00FD0FE1"/>
    <w:rsid w:val="00FD15DD"/>
    <w:rsid w:val="00FD1D65"/>
    <w:rsid w:val="00FD3AC4"/>
    <w:rsid w:val="00FD4100"/>
    <w:rsid w:val="00FD4BDB"/>
    <w:rsid w:val="00FD4FC2"/>
    <w:rsid w:val="00FD7881"/>
    <w:rsid w:val="00FE5517"/>
    <w:rsid w:val="00FF610C"/>
    <w:rsid w:val="00FF6980"/>
    <w:rsid w:val="00FF7A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75AED"/>
  <w15:docId w15:val="{3B3A0D81-30D4-49A9-9C85-C7546D9F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3DC"/>
    <w:pPr>
      <w:spacing w:before="360" w:after="360" w:line="360" w:lineRule="auto"/>
      <w:ind w:firstLine="567"/>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82740C"/>
    <w:pPr>
      <w:numPr>
        <w:numId w:val="1"/>
      </w:numPr>
      <w:spacing w:before="240" w:after="240"/>
      <w:jc w:val="center"/>
      <w:outlineLvl w:val="0"/>
    </w:pPr>
    <w:rPr>
      <w:rFonts w:eastAsia="Times New Roman" w:cs="Tahoma"/>
      <w:b/>
      <w:spacing w:val="4"/>
      <w:sz w:val="28"/>
      <w:szCs w:val="40"/>
      <w:lang w:val="en-GB" w:bidi="ne-IN"/>
    </w:rPr>
  </w:style>
  <w:style w:type="paragraph" w:styleId="Ttulo2">
    <w:name w:val="heading 2"/>
    <w:basedOn w:val="Normal"/>
    <w:next w:val="Normal"/>
    <w:link w:val="Ttulo2Car"/>
    <w:unhideWhenUsed/>
    <w:qFormat/>
    <w:rsid w:val="00B35DC4"/>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F50"/>
    <w:pPr>
      <w:keepNext/>
      <w:numPr>
        <w:ilvl w:val="2"/>
        <w:numId w:val="1"/>
      </w:numPr>
      <w:jc w:val="left"/>
      <w:outlineLvl w:val="2"/>
    </w:pPr>
    <w:rPr>
      <w:rFonts w:eastAsia="Times New Roman"/>
      <w:b/>
      <w:bCs/>
      <w:szCs w:val="26"/>
      <w:lang w:eastAsia="es-EC"/>
    </w:rPr>
  </w:style>
  <w:style w:type="paragraph" w:styleId="Ttulo4">
    <w:name w:val="heading 4"/>
    <w:basedOn w:val="Normal"/>
    <w:next w:val="Normal"/>
    <w:link w:val="Ttulo4Car"/>
    <w:uiPriority w:val="9"/>
    <w:unhideWhenUsed/>
    <w:qFormat/>
    <w:rsid w:val="004A4DFE"/>
    <w:pPr>
      <w:keepNext/>
      <w:keepLines/>
      <w:ind w:firstLine="0"/>
      <w:jc w:val="left"/>
      <w:outlineLvl w:val="3"/>
    </w:pPr>
    <w:rPr>
      <w:rFonts w:eastAsiaTheme="majorEastAsia" w:cstheme="majorBidi"/>
      <w:b/>
      <w:bCs/>
      <w:i/>
      <w:iCs/>
    </w:rPr>
  </w:style>
  <w:style w:type="paragraph" w:styleId="Ttulo5">
    <w:name w:val="heading 5"/>
    <w:basedOn w:val="Normal"/>
    <w:next w:val="Normal"/>
    <w:link w:val="Ttulo5Car"/>
    <w:uiPriority w:val="9"/>
    <w:semiHidden/>
    <w:unhideWhenUsed/>
    <w:qFormat/>
    <w:rsid w:val="007C5C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C5C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C5C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C5C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C5C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40C"/>
    <w:rPr>
      <w:rFonts w:ascii="Times New Roman" w:eastAsia="Times New Roman" w:hAnsi="Times New Roman" w:cs="Tahoma"/>
      <w:b/>
      <w:spacing w:val="4"/>
      <w:sz w:val="28"/>
      <w:szCs w:val="40"/>
      <w:lang w:val="en-GB" w:bidi="ne-IN"/>
    </w:rPr>
  </w:style>
  <w:style w:type="paragraph" w:styleId="Prrafodelista">
    <w:name w:val="List Paragraph"/>
    <w:basedOn w:val="Normal"/>
    <w:uiPriority w:val="34"/>
    <w:qFormat/>
    <w:rsid w:val="00EE00AA"/>
    <w:pPr>
      <w:ind w:left="720"/>
      <w:contextualSpacing/>
    </w:pPr>
  </w:style>
  <w:style w:type="paragraph" w:customStyle="1" w:styleId="Encabezadoenmaysculas">
    <w:name w:val="Encabezado en mayúsculas"/>
    <w:basedOn w:val="Normal"/>
    <w:rsid w:val="00EE00AA"/>
    <w:pPr>
      <w:spacing w:line="240" w:lineRule="auto"/>
    </w:pPr>
    <w:rPr>
      <w:rFonts w:ascii="Tahoma" w:eastAsia="Times New Roman" w:hAnsi="Tahoma" w:cs="Tahoma"/>
      <w:b/>
      <w:caps/>
      <w:color w:val="808080"/>
      <w:spacing w:val="4"/>
      <w:sz w:val="14"/>
      <w:szCs w:val="14"/>
      <w:lang w:val="en-US" w:bidi="en-US"/>
    </w:rPr>
  </w:style>
  <w:style w:type="paragraph" w:styleId="Textodeglobo">
    <w:name w:val="Balloon Text"/>
    <w:basedOn w:val="Normal"/>
    <w:link w:val="TextodegloboCar"/>
    <w:uiPriority w:val="99"/>
    <w:semiHidden/>
    <w:unhideWhenUsed/>
    <w:rsid w:val="00C662B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2B7"/>
    <w:rPr>
      <w:rFonts w:ascii="Tahoma" w:eastAsia="Calibri" w:hAnsi="Tahoma" w:cs="Tahoma"/>
      <w:sz w:val="16"/>
      <w:szCs w:val="16"/>
    </w:rPr>
  </w:style>
  <w:style w:type="paragraph" w:customStyle="1" w:styleId="Pa0">
    <w:name w:val="Pa0"/>
    <w:basedOn w:val="Normal"/>
    <w:next w:val="Normal"/>
    <w:uiPriority w:val="99"/>
    <w:rsid w:val="0000372F"/>
    <w:pPr>
      <w:autoSpaceDE w:val="0"/>
      <w:autoSpaceDN w:val="0"/>
      <w:adjustRightInd w:val="0"/>
      <w:spacing w:line="241" w:lineRule="atLeast"/>
    </w:pPr>
    <w:rPr>
      <w:rFonts w:ascii="Minion Pro" w:eastAsiaTheme="minorHAnsi" w:hAnsi="Minion Pro" w:cstheme="minorBidi"/>
      <w:szCs w:val="24"/>
    </w:rPr>
  </w:style>
  <w:style w:type="character" w:customStyle="1" w:styleId="Ttulo2Car">
    <w:name w:val="Título 2 Car"/>
    <w:basedOn w:val="Fuentedeprrafopredeter"/>
    <w:link w:val="Ttulo2"/>
    <w:rsid w:val="00B35DC4"/>
    <w:rPr>
      <w:rFonts w:ascii="Times New Roman" w:eastAsiaTheme="majorEastAsia" w:hAnsi="Times New Roman" w:cstheme="majorBidi"/>
      <w:b/>
      <w:sz w:val="24"/>
      <w:szCs w:val="26"/>
    </w:rPr>
  </w:style>
  <w:style w:type="character" w:customStyle="1" w:styleId="apple-style-span">
    <w:name w:val="apple-style-span"/>
    <w:basedOn w:val="Fuentedeprrafopredeter"/>
    <w:rsid w:val="00901B78"/>
  </w:style>
  <w:style w:type="character" w:customStyle="1" w:styleId="apple-converted-space">
    <w:name w:val="apple-converted-space"/>
    <w:basedOn w:val="Fuentedeprrafopredeter"/>
    <w:rsid w:val="00901B78"/>
  </w:style>
  <w:style w:type="table" w:styleId="Tablaconcuadrcula">
    <w:name w:val="Table Grid"/>
    <w:basedOn w:val="Tablanormal"/>
    <w:uiPriority w:val="59"/>
    <w:rsid w:val="00901B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1B78"/>
    <w:pPr>
      <w:spacing w:before="100" w:beforeAutospacing="1" w:after="100" w:afterAutospacing="1" w:line="240" w:lineRule="auto"/>
    </w:pPr>
    <w:rPr>
      <w:rFonts w:eastAsia="Times New Roman"/>
      <w:szCs w:val="24"/>
      <w:lang w:eastAsia="es-EC"/>
    </w:rPr>
  </w:style>
  <w:style w:type="paragraph" w:styleId="TtuloTDC">
    <w:name w:val="TOC Heading"/>
    <w:basedOn w:val="Ttulo1"/>
    <w:next w:val="Normal"/>
    <w:uiPriority w:val="39"/>
    <w:unhideWhenUsed/>
    <w:qFormat/>
    <w:rsid w:val="00F55316"/>
    <w:pPr>
      <w:keepNext/>
      <w:keepLines/>
      <w:spacing w:line="259" w:lineRule="auto"/>
      <w:outlineLvl w:val="9"/>
    </w:pPr>
    <w:rPr>
      <w:rFonts w:asciiTheme="majorHAnsi" w:eastAsiaTheme="majorEastAsia" w:hAnsiTheme="majorHAnsi" w:cstheme="majorBidi"/>
      <w:color w:val="365F91" w:themeColor="accent1" w:themeShade="BF"/>
      <w:spacing w:val="0"/>
      <w:sz w:val="32"/>
      <w:szCs w:val="32"/>
      <w:lang w:val="es-EC" w:eastAsia="es-EC" w:bidi="ar-SA"/>
    </w:rPr>
  </w:style>
  <w:style w:type="paragraph" w:styleId="TDC1">
    <w:name w:val="toc 1"/>
    <w:basedOn w:val="Normal"/>
    <w:next w:val="Normal"/>
    <w:autoRedefine/>
    <w:uiPriority w:val="39"/>
    <w:unhideWhenUsed/>
    <w:rsid w:val="0017091D"/>
    <w:pPr>
      <w:tabs>
        <w:tab w:val="left" w:pos="440"/>
        <w:tab w:val="right" w:leader="dot" w:pos="8494"/>
      </w:tabs>
      <w:spacing w:before="240" w:after="240" w:line="240" w:lineRule="auto"/>
      <w:ind w:firstLine="0"/>
      <w:jc w:val="left"/>
    </w:pPr>
    <w:rPr>
      <w:noProof/>
      <w:lang w:bidi="ne-IN"/>
    </w:rPr>
  </w:style>
  <w:style w:type="paragraph" w:styleId="TDC2">
    <w:name w:val="toc 2"/>
    <w:basedOn w:val="Normal"/>
    <w:next w:val="Normal"/>
    <w:autoRedefine/>
    <w:uiPriority w:val="39"/>
    <w:unhideWhenUsed/>
    <w:rsid w:val="0017091D"/>
    <w:pPr>
      <w:spacing w:before="120" w:after="120"/>
      <w:ind w:firstLine="0"/>
    </w:pPr>
  </w:style>
  <w:style w:type="character" w:styleId="Hipervnculo">
    <w:name w:val="Hyperlink"/>
    <w:basedOn w:val="Fuentedeprrafopredeter"/>
    <w:uiPriority w:val="99"/>
    <w:unhideWhenUsed/>
    <w:rsid w:val="00B25A2E"/>
    <w:rPr>
      <w:rFonts w:ascii="Times New Roman" w:hAnsi="Times New Roman"/>
      <w:color w:val="0000FF" w:themeColor="hyperlink"/>
      <w:sz w:val="20"/>
      <w:u w:val="single"/>
    </w:rPr>
  </w:style>
  <w:style w:type="paragraph" w:styleId="Encabezado">
    <w:name w:val="header"/>
    <w:basedOn w:val="Normal"/>
    <w:link w:val="EncabezadoCar"/>
    <w:uiPriority w:val="99"/>
    <w:unhideWhenUsed/>
    <w:rsid w:val="00A83B1C"/>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A83B1C"/>
    <w:rPr>
      <w:rFonts w:ascii="Calibri" w:eastAsia="Calibri" w:hAnsi="Calibri" w:cs="Times New Roman"/>
    </w:rPr>
  </w:style>
  <w:style w:type="paragraph" w:styleId="Piedepgina">
    <w:name w:val="footer"/>
    <w:basedOn w:val="Normal"/>
    <w:link w:val="PiedepginaCar"/>
    <w:uiPriority w:val="99"/>
    <w:unhideWhenUsed/>
    <w:rsid w:val="00A83B1C"/>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A83B1C"/>
    <w:rPr>
      <w:rFonts w:ascii="Calibri" w:eastAsia="Calibri" w:hAnsi="Calibri" w:cs="Times New Roman"/>
    </w:rPr>
  </w:style>
  <w:style w:type="character" w:customStyle="1" w:styleId="Ttulo3Car">
    <w:name w:val="Título 3 Car"/>
    <w:basedOn w:val="Fuentedeprrafopredeter"/>
    <w:link w:val="Ttulo3"/>
    <w:uiPriority w:val="9"/>
    <w:rsid w:val="00F93F50"/>
    <w:rPr>
      <w:rFonts w:ascii="Times New Roman" w:eastAsia="Times New Roman" w:hAnsi="Times New Roman" w:cs="Times New Roman"/>
      <w:b/>
      <w:bCs/>
      <w:sz w:val="24"/>
      <w:szCs w:val="26"/>
      <w:lang w:eastAsia="es-EC"/>
    </w:rPr>
  </w:style>
  <w:style w:type="paragraph" w:styleId="Descripcin">
    <w:name w:val="caption"/>
    <w:basedOn w:val="Normal"/>
    <w:next w:val="Normal"/>
    <w:link w:val="DescripcinCar"/>
    <w:uiPriority w:val="35"/>
    <w:unhideWhenUsed/>
    <w:qFormat/>
    <w:rsid w:val="001D7C93"/>
    <w:pPr>
      <w:spacing w:line="240" w:lineRule="auto"/>
    </w:pPr>
    <w:rPr>
      <w:rFonts w:eastAsia="Times New Roman"/>
      <w:b/>
      <w:bCs/>
      <w:sz w:val="20"/>
      <w:szCs w:val="20"/>
      <w:lang w:eastAsia="es-EC"/>
    </w:rPr>
  </w:style>
  <w:style w:type="character" w:styleId="Textoennegrita">
    <w:name w:val="Strong"/>
    <w:basedOn w:val="Fuentedeprrafopredeter"/>
    <w:uiPriority w:val="22"/>
    <w:qFormat/>
    <w:rsid w:val="00586BF1"/>
    <w:rPr>
      <w:b/>
      <w:bCs/>
    </w:rPr>
  </w:style>
  <w:style w:type="character" w:customStyle="1" w:styleId="sentence">
    <w:name w:val="sentence"/>
    <w:basedOn w:val="Fuentedeprrafopredeter"/>
    <w:rsid w:val="001B0E58"/>
  </w:style>
  <w:style w:type="character" w:styleId="Refdecomentario">
    <w:name w:val="annotation reference"/>
    <w:basedOn w:val="Fuentedeprrafopredeter"/>
    <w:uiPriority w:val="99"/>
    <w:semiHidden/>
    <w:unhideWhenUsed/>
    <w:rsid w:val="00C564B7"/>
    <w:rPr>
      <w:sz w:val="16"/>
      <w:szCs w:val="16"/>
    </w:rPr>
  </w:style>
  <w:style w:type="paragraph" w:styleId="Textocomentario">
    <w:name w:val="annotation text"/>
    <w:basedOn w:val="Normal"/>
    <w:link w:val="TextocomentarioCar"/>
    <w:uiPriority w:val="99"/>
    <w:semiHidden/>
    <w:unhideWhenUsed/>
    <w:rsid w:val="00C564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64B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564B7"/>
    <w:rPr>
      <w:b/>
      <w:bCs/>
    </w:rPr>
  </w:style>
  <w:style w:type="character" w:customStyle="1" w:styleId="AsuntodelcomentarioCar">
    <w:name w:val="Asunto del comentario Car"/>
    <w:basedOn w:val="TextocomentarioCar"/>
    <w:link w:val="Asuntodelcomentario"/>
    <w:uiPriority w:val="99"/>
    <w:semiHidden/>
    <w:rsid w:val="00C564B7"/>
    <w:rPr>
      <w:rFonts w:ascii="Calibri" w:eastAsia="Calibri" w:hAnsi="Calibri" w:cs="Times New Roman"/>
      <w:b/>
      <w:bCs/>
      <w:sz w:val="20"/>
      <w:szCs w:val="20"/>
    </w:rPr>
  </w:style>
  <w:style w:type="character" w:customStyle="1" w:styleId="label">
    <w:name w:val="label"/>
    <w:basedOn w:val="Fuentedeprrafopredeter"/>
    <w:rsid w:val="00666F31"/>
  </w:style>
  <w:style w:type="character" w:styleId="Hipervnculovisitado">
    <w:name w:val="FollowedHyperlink"/>
    <w:basedOn w:val="Fuentedeprrafopredeter"/>
    <w:uiPriority w:val="99"/>
    <w:semiHidden/>
    <w:unhideWhenUsed/>
    <w:rsid w:val="00B22FD1"/>
    <w:rPr>
      <w:color w:val="954F72"/>
      <w:u w:val="single"/>
    </w:rPr>
  </w:style>
  <w:style w:type="paragraph" w:customStyle="1" w:styleId="xl63">
    <w:name w:val="xl63"/>
    <w:basedOn w:val="Normal"/>
    <w:rsid w:val="00B22F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Cs w:val="24"/>
      <w:lang w:eastAsia="es-EC"/>
    </w:rPr>
  </w:style>
  <w:style w:type="paragraph" w:customStyle="1" w:styleId="xl64">
    <w:name w:val="xl64"/>
    <w:basedOn w:val="Normal"/>
    <w:rsid w:val="00B22FD1"/>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Cs w:val="24"/>
      <w:lang w:eastAsia="es-EC"/>
    </w:rPr>
  </w:style>
  <w:style w:type="paragraph" w:styleId="TDC3">
    <w:name w:val="toc 3"/>
    <w:basedOn w:val="Normal"/>
    <w:next w:val="Normal"/>
    <w:autoRedefine/>
    <w:uiPriority w:val="39"/>
    <w:unhideWhenUsed/>
    <w:rsid w:val="0017091D"/>
    <w:pPr>
      <w:spacing w:before="240" w:after="240" w:line="240" w:lineRule="auto"/>
      <w:ind w:firstLine="0"/>
      <w:jc w:val="left"/>
    </w:pPr>
    <w:rPr>
      <w:rFonts w:eastAsiaTheme="minorEastAsia" w:cstheme="minorBidi"/>
      <w:lang w:eastAsia="es-EC"/>
    </w:rPr>
  </w:style>
  <w:style w:type="paragraph" w:styleId="TDC4">
    <w:name w:val="toc 4"/>
    <w:basedOn w:val="Normal"/>
    <w:next w:val="Normal"/>
    <w:autoRedefine/>
    <w:uiPriority w:val="39"/>
    <w:unhideWhenUsed/>
    <w:rsid w:val="00D74EE7"/>
    <w:pPr>
      <w:spacing w:after="100" w:line="259" w:lineRule="auto"/>
      <w:ind w:left="660"/>
    </w:pPr>
    <w:rPr>
      <w:rFonts w:asciiTheme="minorHAnsi" w:eastAsiaTheme="minorEastAsia" w:hAnsiTheme="minorHAnsi" w:cstheme="minorBidi"/>
      <w:lang w:eastAsia="es-EC"/>
    </w:rPr>
  </w:style>
  <w:style w:type="paragraph" w:styleId="TDC5">
    <w:name w:val="toc 5"/>
    <w:basedOn w:val="Normal"/>
    <w:next w:val="Normal"/>
    <w:autoRedefine/>
    <w:uiPriority w:val="39"/>
    <w:unhideWhenUsed/>
    <w:rsid w:val="00D74EE7"/>
    <w:pPr>
      <w:spacing w:after="100" w:line="259" w:lineRule="auto"/>
      <w:ind w:left="880"/>
    </w:pPr>
    <w:rPr>
      <w:rFonts w:asciiTheme="minorHAnsi" w:eastAsiaTheme="minorEastAsia" w:hAnsiTheme="minorHAnsi" w:cstheme="minorBidi"/>
      <w:lang w:eastAsia="es-EC"/>
    </w:rPr>
  </w:style>
  <w:style w:type="paragraph" w:styleId="TDC6">
    <w:name w:val="toc 6"/>
    <w:basedOn w:val="Normal"/>
    <w:next w:val="Normal"/>
    <w:autoRedefine/>
    <w:uiPriority w:val="39"/>
    <w:unhideWhenUsed/>
    <w:rsid w:val="00D74EE7"/>
    <w:pPr>
      <w:spacing w:after="100" w:line="259" w:lineRule="auto"/>
      <w:ind w:left="1100"/>
    </w:pPr>
    <w:rPr>
      <w:rFonts w:asciiTheme="minorHAnsi" w:eastAsiaTheme="minorEastAsia" w:hAnsiTheme="minorHAnsi" w:cstheme="minorBidi"/>
      <w:lang w:eastAsia="es-EC"/>
    </w:rPr>
  </w:style>
  <w:style w:type="paragraph" w:styleId="TDC7">
    <w:name w:val="toc 7"/>
    <w:basedOn w:val="Normal"/>
    <w:next w:val="Normal"/>
    <w:autoRedefine/>
    <w:uiPriority w:val="39"/>
    <w:unhideWhenUsed/>
    <w:rsid w:val="00D74EE7"/>
    <w:pPr>
      <w:spacing w:after="100" w:line="259" w:lineRule="auto"/>
      <w:ind w:left="1320"/>
    </w:pPr>
    <w:rPr>
      <w:rFonts w:asciiTheme="minorHAnsi" w:eastAsiaTheme="minorEastAsia" w:hAnsiTheme="minorHAnsi" w:cstheme="minorBidi"/>
      <w:lang w:eastAsia="es-EC"/>
    </w:rPr>
  </w:style>
  <w:style w:type="paragraph" w:styleId="TDC8">
    <w:name w:val="toc 8"/>
    <w:basedOn w:val="Normal"/>
    <w:next w:val="Normal"/>
    <w:autoRedefine/>
    <w:uiPriority w:val="39"/>
    <w:unhideWhenUsed/>
    <w:rsid w:val="00D74EE7"/>
    <w:pPr>
      <w:spacing w:after="100" w:line="259" w:lineRule="auto"/>
      <w:ind w:left="1540"/>
    </w:pPr>
    <w:rPr>
      <w:rFonts w:asciiTheme="minorHAnsi" w:eastAsiaTheme="minorEastAsia" w:hAnsiTheme="minorHAnsi" w:cstheme="minorBidi"/>
      <w:lang w:eastAsia="es-EC"/>
    </w:rPr>
  </w:style>
  <w:style w:type="paragraph" w:styleId="TDC9">
    <w:name w:val="toc 9"/>
    <w:basedOn w:val="Normal"/>
    <w:next w:val="Normal"/>
    <w:autoRedefine/>
    <w:uiPriority w:val="39"/>
    <w:unhideWhenUsed/>
    <w:rsid w:val="00D74EE7"/>
    <w:pPr>
      <w:spacing w:after="100" w:line="259" w:lineRule="auto"/>
      <w:ind w:left="1760"/>
    </w:pPr>
    <w:rPr>
      <w:rFonts w:asciiTheme="minorHAnsi" w:eastAsiaTheme="minorEastAsia" w:hAnsiTheme="minorHAnsi" w:cstheme="minorBidi"/>
      <w:lang w:eastAsia="es-EC"/>
    </w:rPr>
  </w:style>
  <w:style w:type="paragraph" w:styleId="Textonotapie">
    <w:name w:val="footnote text"/>
    <w:basedOn w:val="Normal"/>
    <w:link w:val="TextonotapieCar"/>
    <w:uiPriority w:val="99"/>
    <w:semiHidden/>
    <w:unhideWhenUsed/>
    <w:rsid w:val="00A81CD1"/>
    <w:pPr>
      <w:spacing w:line="240" w:lineRule="auto"/>
    </w:pPr>
    <w:rPr>
      <w:sz w:val="20"/>
      <w:szCs w:val="20"/>
    </w:rPr>
  </w:style>
  <w:style w:type="character" w:customStyle="1" w:styleId="TextonotapieCar">
    <w:name w:val="Texto nota pie Car"/>
    <w:basedOn w:val="Fuentedeprrafopredeter"/>
    <w:link w:val="Textonotapie"/>
    <w:uiPriority w:val="99"/>
    <w:semiHidden/>
    <w:rsid w:val="00A81CD1"/>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A81CD1"/>
    <w:rPr>
      <w:vertAlign w:val="superscript"/>
    </w:rPr>
  </w:style>
  <w:style w:type="paragraph" w:customStyle="1" w:styleId="Default">
    <w:name w:val="Default"/>
    <w:rsid w:val="007B53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4Car">
    <w:name w:val="Título 4 Car"/>
    <w:basedOn w:val="Fuentedeprrafopredeter"/>
    <w:link w:val="Ttulo4"/>
    <w:uiPriority w:val="9"/>
    <w:rsid w:val="004A4DFE"/>
    <w:rPr>
      <w:rFonts w:ascii="Times New Roman" w:eastAsiaTheme="majorEastAsia" w:hAnsi="Times New Roman" w:cstheme="majorBidi"/>
      <w:b/>
      <w:bCs/>
      <w:i/>
      <w:iCs/>
      <w:sz w:val="24"/>
    </w:rPr>
  </w:style>
  <w:style w:type="character" w:customStyle="1" w:styleId="Ttulo5Car">
    <w:name w:val="Título 5 Car"/>
    <w:basedOn w:val="Fuentedeprrafopredeter"/>
    <w:link w:val="Ttulo5"/>
    <w:uiPriority w:val="9"/>
    <w:semiHidden/>
    <w:rsid w:val="007C5CA4"/>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7C5CA4"/>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7C5CA4"/>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7C5CA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C5CA4"/>
    <w:rPr>
      <w:rFonts w:asciiTheme="majorHAnsi" w:eastAsiaTheme="majorEastAsia" w:hAnsiTheme="majorHAnsi" w:cstheme="majorBidi"/>
      <w:i/>
      <w:iCs/>
      <w:color w:val="404040" w:themeColor="text1" w:themeTint="BF"/>
      <w:sz w:val="20"/>
      <w:szCs w:val="20"/>
    </w:rPr>
  </w:style>
  <w:style w:type="paragraph" w:styleId="Tabladeilustraciones">
    <w:name w:val="table of figures"/>
    <w:basedOn w:val="Normal"/>
    <w:next w:val="Normal"/>
    <w:uiPriority w:val="99"/>
    <w:unhideWhenUsed/>
    <w:rsid w:val="00D83CAE"/>
    <w:pPr>
      <w:spacing w:before="120" w:after="120"/>
    </w:pPr>
  </w:style>
  <w:style w:type="paragraph" w:customStyle="1" w:styleId="Nuevo">
    <w:name w:val="Nuevo"/>
    <w:basedOn w:val="Descripcin"/>
    <w:rsid w:val="006560BD"/>
    <w:pPr>
      <w:keepNext/>
      <w:pBdr>
        <w:top w:val="nil"/>
        <w:left w:val="nil"/>
        <w:bottom w:val="nil"/>
        <w:right w:val="nil"/>
        <w:between w:val="nil"/>
      </w:pBdr>
      <w:spacing w:line="276" w:lineRule="auto"/>
      <w:ind w:firstLine="0"/>
    </w:pPr>
    <w:rPr>
      <w:rFonts w:eastAsia="Calibri"/>
      <w:bCs w:val="0"/>
      <w:iCs/>
      <w:sz w:val="24"/>
      <w:szCs w:val="24"/>
    </w:rPr>
  </w:style>
  <w:style w:type="table" w:customStyle="1" w:styleId="TalbaHistoria">
    <w:name w:val="Talba Historia"/>
    <w:basedOn w:val="Tablanormal"/>
    <w:uiPriority w:val="99"/>
    <w:rsid w:val="006560BD"/>
    <w:pPr>
      <w:spacing w:after="0" w:line="240" w:lineRule="auto"/>
    </w:pPr>
    <w:rPr>
      <w:rFonts w:ascii="Times New Roman" w:eastAsia="Calibri" w:hAnsi="Times New Roman" w:cs="Calibri"/>
      <w:color w:val="000000"/>
      <w:sz w:val="24"/>
      <w:lang w:eastAsia="es-EC"/>
    </w:rPr>
    <w:tblPr>
      <w:tblBorders>
        <w:insideH w:val="dotted" w:sz="4" w:space="0" w:color="auto"/>
        <w:insideV w:val="dotted" w:sz="4" w:space="0" w:color="auto"/>
      </w:tblBorders>
    </w:tbl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style>
  <w:style w:type="table" w:customStyle="1" w:styleId="TableNormal22">
    <w:name w:val="Table Normal22"/>
    <w:rsid w:val="002E0DEA"/>
    <w:pPr>
      <w:pBdr>
        <w:top w:val="nil"/>
        <w:left w:val="nil"/>
        <w:bottom w:val="nil"/>
        <w:right w:val="nil"/>
        <w:between w:val="nil"/>
      </w:pBdr>
    </w:pPr>
    <w:rPr>
      <w:rFonts w:ascii="Times New Roman" w:eastAsia="Calibri" w:hAnsi="Times New Roman" w:cs="Calibri"/>
      <w:sz w:val="24"/>
      <w:szCs w:val="20"/>
      <w:lang w:val="es-419" w:eastAsia="es-419"/>
    </w:rPr>
    <w:tblPr>
      <w:tblCellMar>
        <w:top w:w="0" w:type="dxa"/>
        <w:left w:w="0" w:type="dxa"/>
        <w:bottom w:w="0" w:type="dxa"/>
        <w:right w:w="0" w:type="dxa"/>
      </w:tblCellMar>
    </w:tblPr>
    <w:tblStylePr w:type="firstRow">
      <w:rPr>
        <w:rFonts w:ascii="Times New Roman" w:hAnsi="Times New Roman"/>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rPr>
        <w:tblHeader/>
      </w:trPr>
      <w:tcPr>
        <w:tcBorders>
          <w:bottom w:val="single" w:sz="4" w:space="0" w:color="auto"/>
        </w:tcBorders>
        <w:vAlign w:val="center"/>
      </w:tcPr>
    </w:tblStylePr>
  </w:style>
  <w:style w:type="paragraph" w:customStyle="1" w:styleId="NuevoK">
    <w:name w:val="NuevoK"/>
    <w:basedOn w:val="Nuevo"/>
    <w:rsid w:val="002E0DEA"/>
    <w:rPr>
      <w:rFonts w:eastAsia="Times New Roman"/>
      <w:b w:val="0"/>
      <w:i/>
      <w:szCs w:val="20"/>
    </w:rPr>
  </w:style>
  <w:style w:type="paragraph" w:styleId="Bibliografa">
    <w:name w:val="Bibliography"/>
    <w:basedOn w:val="Normal"/>
    <w:next w:val="Normal"/>
    <w:uiPriority w:val="37"/>
    <w:unhideWhenUsed/>
    <w:rsid w:val="008A2897"/>
  </w:style>
  <w:style w:type="paragraph" w:customStyle="1" w:styleId="TituloPortada">
    <w:name w:val="TituloPortada"/>
    <w:basedOn w:val="Normal"/>
    <w:link w:val="TituloPortadaCar"/>
    <w:qFormat/>
    <w:rsid w:val="00F93F50"/>
    <w:pPr>
      <w:spacing w:line="240" w:lineRule="auto"/>
      <w:ind w:firstLine="0"/>
      <w:jc w:val="center"/>
    </w:pPr>
    <w:rPr>
      <w:b/>
      <w:sz w:val="28"/>
    </w:rPr>
  </w:style>
  <w:style w:type="character" w:customStyle="1" w:styleId="TituloPortadaCar">
    <w:name w:val="TituloPortada Car"/>
    <w:basedOn w:val="Fuentedeprrafopredeter"/>
    <w:link w:val="TituloPortada"/>
    <w:rsid w:val="00F93F50"/>
    <w:rPr>
      <w:rFonts w:ascii="Times New Roman" w:eastAsia="Calibri" w:hAnsi="Times New Roman" w:cs="Times New Roman"/>
      <w:b/>
      <w:sz w:val="28"/>
    </w:rPr>
  </w:style>
  <w:style w:type="paragraph" w:styleId="Sinespaciado">
    <w:name w:val="No Spacing"/>
    <w:uiPriority w:val="1"/>
    <w:qFormat/>
    <w:rsid w:val="00586BF1"/>
    <w:pPr>
      <w:spacing w:after="0" w:line="240" w:lineRule="auto"/>
      <w:ind w:firstLine="567"/>
      <w:jc w:val="both"/>
    </w:pPr>
    <w:rPr>
      <w:rFonts w:ascii="Times New Roman" w:eastAsia="Calibri" w:hAnsi="Times New Roman" w:cs="Times New Roman"/>
      <w:sz w:val="24"/>
    </w:rPr>
  </w:style>
  <w:style w:type="paragraph" w:customStyle="1" w:styleId="Figura">
    <w:name w:val="Figura"/>
    <w:basedOn w:val="Normal"/>
    <w:next w:val="Default"/>
    <w:link w:val="FiguraCar"/>
    <w:autoRedefine/>
    <w:qFormat/>
    <w:rsid w:val="004F62EE"/>
    <w:pPr>
      <w:keepNext/>
      <w:numPr>
        <w:numId w:val="13"/>
      </w:numPr>
      <w:spacing w:before="240" w:after="240"/>
    </w:pPr>
    <w:rPr>
      <w:b/>
      <w:bCs/>
      <w:i/>
      <w:noProof/>
      <w:sz w:val="20"/>
    </w:rPr>
  </w:style>
  <w:style w:type="paragraph" w:customStyle="1" w:styleId="Tablas">
    <w:name w:val="Tablas"/>
    <w:basedOn w:val="Descripcin"/>
    <w:link w:val="TablasCar"/>
    <w:qFormat/>
    <w:rsid w:val="007E001F"/>
    <w:pPr>
      <w:keepNext/>
      <w:numPr>
        <w:numId w:val="14"/>
      </w:numPr>
    </w:pPr>
    <w:rPr>
      <w:i/>
      <w:szCs w:val="24"/>
    </w:rPr>
  </w:style>
  <w:style w:type="character" w:customStyle="1" w:styleId="FiguraCar">
    <w:name w:val="Figura Car"/>
    <w:basedOn w:val="Fuentedeprrafopredeter"/>
    <w:link w:val="Figura"/>
    <w:rsid w:val="004F62EE"/>
    <w:rPr>
      <w:rFonts w:ascii="Times New Roman" w:eastAsia="Calibri" w:hAnsi="Times New Roman" w:cs="Times New Roman"/>
      <w:b/>
      <w:bCs/>
      <w:i/>
      <w:noProof/>
      <w:sz w:val="20"/>
    </w:rPr>
  </w:style>
  <w:style w:type="paragraph" w:customStyle="1" w:styleId="Imagenes">
    <w:name w:val="Imagenes"/>
    <w:basedOn w:val="Normal"/>
    <w:link w:val="ImagenesCar"/>
    <w:qFormat/>
    <w:rsid w:val="007E7FBE"/>
    <w:pPr>
      <w:keepNext/>
      <w:spacing w:before="0" w:after="0" w:line="240" w:lineRule="auto"/>
      <w:ind w:firstLine="0"/>
      <w:contextualSpacing/>
    </w:pPr>
    <w:rPr>
      <w:noProof/>
    </w:rPr>
  </w:style>
  <w:style w:type="character" w:customStyle="1" w:styleId="DescripcinCar">
    <w:name w:val="Descripción Car"/>
    <w:basedOn w:val="Fuentedeprrafopredeter"/>
    <w:link w:val="Descripcin"/>
    <w:uiPriority w:val="35"/>
    <w:rsid w:val="002E645F"/>
    <w:rPr>
      <w:rFonts w:ascii="Times New Roman" w:eastAsia="Times New Roman" w:hAnsi="Times New Roman" w:cs="Times New Roman"/>
      <w:b/>
      <w:bCs/>
      <w:sz w:val="20"/>
      <w:szCs w:val="20"/>
      <w:lang w:eastAsia="es-EC"/>
    </w:rPr>
  </w:style>
  <w:style w:type="character" w:customStyle="1" w:styleId="TablasCar">
    <w:name w:val="Tablas Car"/>
    <w:basedOn w:val="DescripcinCar"/>
    <w:link w:val="Tablas"/>
    <w:rsid w:val="007E001F"/>
    <w:rPr>
      <w:rFonts w:ascii="Times New Roman" w:eastAsia="Times New Roman" w:hAnsi="Times New Roman" w:cs="Times New Roman"/>
      <w:b/>
      <w:bCs/>
      <w:i/>
      <w:sz w:val="20"/>
      <w:szCs w:val="24"/>
      <w:lang w:eastAsia="es-EC"/>
    </w:rPr>
  </w:style>
  <w:style w:type="character" w:customStyle="1" w:styleId="ImagenesCar">
    <w:name w:val="Imagenes Car"/>
    <w:basedOn w:val="Fuentedeprrafopredeter"/>
    <w:link w:val="Imagenes"/>
    <w:rsid w:val="007E7FBE"/>
    <w:rPr>
      <w:rFonts w:ascii="Times New Roman" w:eastAsia="Calibri"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63674">
      <w:bodyDiv w:val="1"/>
      <w:marLeft w:val="0"/>
      <w:marRight w:val="0"/>
      <w:marTop w:val="0"/>
      <w:marBottom w:val="0"/>
      <w:divBdr>
        <w:top w:val="none" w:sz="0" w:space="0" w:color="auto"/>
        <w:left w:val="none" w:sz="0" w:space="0" w:color="auto"/>
        <w:bottom w:val="none" w:sz="0" w:space="0" w:color="auto"/>
        <w:right w:val="none" w:sz="0" w:space="0" w:color="auto"/>
      </w:divBdr>
    </w:div>
    <w:div w:id="223611779">
      <w:bodyDiv w:val="1"/>
      <w:marLeft w:val="0"/>
      <w:marRight w:val="0"/>
      <w:marTop w:val="0"/>
      <w:marBottom w:val="0"/>
      <w:divBdr>
        <w:top w:val="none" w:sz="0" w:space="0" w:color="auto"/>
        <w:left w:val="none" w:sz="0" w:space="0" w:color="auto"/>
        <w:bottom w:val="none" w:sz="0" w:space="0" w:color="auto"/>
        <w:right w:val="none" w:sz="0" w:space="0" w:color="auto"/>
      </w:divBdr>
    </w:div>
    <w:div w:id="283998675">
      <w:bodyDiv w:val="1"/>
      <w:marLeft w:val="0"/>
      <w:marRight w:val="0"/>
      <w:marTop w:val="0"/>
      <w:marBottom w:val="0"/>
      <w:divBdr>
        <w:top w:val="none" w:sz="0" w:space="0" w:color="auto"/>
        <w:left w:val="none" w:sz="0" w:space="0" w:color="auto"/>
        <w:bottom w:val="none" w:sz="0" w:space="0" w:color="auto"/>
        <w:right w:val="none" w:sz="0" w:space="0" w:color="auto"/>
      </w:divBdr>
    </w:div>
    <w:div w:id="334770878">
      <w:bodyDiv w:val="1"/>
      <w:marLeft w:val="0"/>
      <w:marRight w:val="0"/>
      <w:marTop w:val="0"/>
      <w:marBottom w:val="0"/>
      <w:divBdr>
        <w:top w:val="none" w:sz="0" w:space="0" w:color="auto"/>
        <w:left w:val="none" w:sz="0" w:space="0" w:color="auto"/>
        <w:bottom w:val="none" w:sz="0" w:space="0" w:color="auto"/>
        <w:right w:val="none" w:sz="0" w:space="0" w:color="auto"/>
      </w:divBdr>
    </w:div>
    <w:div w:id="381946268">
      <w:bodyDiv w:val="1"/>
      <w:marLeft w:val="0"/>
      <w:marRight w:val="0"/>
      <w:marTop w:val="0"/>
      <w:marBottom w:val="0"/>
      <w:divBdr>
        <w:top w:val="none" w:sz="0" w:space="0" w:color="auto"/>
        <w:left w:val="none" w:sz="0" w:space="0" w:color="auto"/>
        <w:bottom w:val="none" w:sz="0" w:space="0" w:color="auto"/>
        <w:right w:val="none" w:sz="0" w:space="0" w:color="auto"/>
      </w:divBdr>
    </w:div>
    <w:div w:id="411119976">
      <w:bodyDiv w:val="1"/>
      <w:marLeft w:val="0"/>
      <w:marRight w:val="0"/>
      <w:marTop w:val="0"/>
      <w:marBottom w:val="0"/>
      <w:divBdr>
        <w:top w:val="none" w:sz="0" w:space="0" w:color="auto"/>
        <w:left w:val="none" w:sz="0" w:space="0" w:color="auto"/>
        <w:bottom w:val="none" w:sz="0" w:space="0" w:color="auto"/>
        <w:right w:val="none" w:sz="0" w:space="0" w:color="auto"/>
      </w:divBdr>
    </w:div>
    <w:div w:id="447428676">
      <w:bodyDiv w:val="1"/>
      <w:marLeft w:val="0"/>
      <w:marRight w:val="0"/>
      <w:marTop w:val="0"/>
      <w:marBottom w:val="0"/>
      <w:divBdr>
        <w:top w:val="none" w:sz="0" w:space="0" w:color="auto"/>
        <w:left w:val="none" w:sz="0" w:space="0" w:color="auto"/>
        <w:bottom w:val="none" w:sz="0" w:space="0" w:color="auto"/>
        <w:right w:val="none" w:sz="0" w:space="0" w:color="auto"/>
      </w:divBdr>
      <w:divsChild>
        <w:div w:id="617025064">
          <w:marLeft w:val="0"/>
          <w:marRight w:val="0"/>
          <w:marTop w:val="0"/>
          <w:marBottom w:val="0"/>
          <w:divBdr>
            <w:top w:val="none" w:sz="0" w:space="0" w:color="auto"/>
            <w:left w:val="none" w:sz="0" w:space="0" w:color="auto"/>
            <w:bottom w:val="none" w:sz="0" w:space="0" w:color="auto"/>
            <w:right w:val="none" w:sz="0" w:space="0" w:color="auto"/>
          </w:divBdr>
          <w:divsChild>
            <w:div w:id="12717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4975">
      <w:bodyDiv w:val="1"/>
      <w:marLeft w:val="0"/>
      <w:marRight w:val="0"/>
      <w:marTop w:val="0"/>
      <w:marBottom w:val="0"/>
      <w:divBdr>
        <w:top w:val="none" w:sz="0" w:space="0" w:color="auto"/>
        <w:left w:val="none" w:sz="0" w:space="0" w:color="auto"/>
        <w:bottom w:val="none" w:sz="0" w:space="0" w:color="auto"/>
        <w:right w:val="none" w:sz="0" w:space="0" w:color="auto"/>
      </w:divBdr>
    </w:div>
    <w:div w:id="903640340">
      <w:bodyDiv w:val="1"/>
      <w:marLeft w:val="0"/>
      <w:marRight w:val="0"/>
      <w:marTop w:val="0"/>
      <w:marBottom w:val="0"/>
      <w:divBdr>
        <w:top w:val="none" w:sz="0" w:space="0" w:color="auto"/>
        <w:left w:val="none" w:sz="0" w:space="0" w:color="auto"/>
        <w:bottom w:val="none" w:sz="0" w:space="0" w:color="auto"/>
        <w:right w:val="none" w:sz="0" w:space="0" w:color="auto"/>
      </w:divBdr>
      <w:divsChild>
        <w:div w:id="729769235">
          <w:marLeft w:val="0"/>
          <w:marRight w:val="0"/>
          <w:marTop w:val="0"/>
          <w:marBottom w:val="0"/>
          <w:divBdr>
            <w:top w:val="none" w:sz="0" w:space="0" w:color="auto"/>
            <w:left w:val="none" w:sz="0" w:space="0" w:color="auto"/>
            <w:bottom w:val="none" w:sz="0" w:space="0" w:color="auto"/>
            <w:right w:val="none" w:sz="0" w:space="0" w:color="auto"/>
          </w:divBdr>
          <w:divsChild>
            <w:div w:id="82774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80435">
      <w:bodyDiv w:val="1"/>
      <w:marLeft w:val="0"/>
      <w:marRight w:val="0"/>
      <w:marTop w:val="0"/>
      <w:marBottom w:val="0"/>
      <w:divBdr>
        <w:top w:val="none" w:sz="0" w:space="0" w:color="auto"/>
        <w:left w:val="none" w:sz="0" w:space="0" w:color="auto"/>
        <w:bottom w:val="none" w:sz="0" w:space="0" w:color="auto"/>
        <w:right w:val="none" w:sz="0" w:space="0" w:color="auto"/>
      </w:divBdr>
    </w:div>
    <w:div w:id="13258613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991">
          <w:marLeft w:val="0"/>
          <w:marRight w:val="0"/>
          <w:marTop w:val="0"/>
          <w:marBottom w:val="0"/>
          <w:divBdr>
            <w:top w:val="none" w:sz="0" w:space="0" w:color="auto"/>
            <w:left w:val="none" w:sz="0" w:space="0" w:color="auto"/>
            <w:bottom w:val="none" w:sz="0" w:space="0" w:color="auto"/>
            <w:right w:val="none" w:sz="0" w:space="0" w:color="auto"/>
          </w:divBdr>
          <w:divsChild>
            <w:div w:id="18934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48790">
      <w:bodyDiv w:val="1"/>
      <w:marLeft w:val="0"/>
      <w:marRight w:val="0"/>
      <w:marTop w:val="0"/>
      <w:marBottom w:val="0"/>
      <w:divBdr>
        <w:top w:val="none" w:sz="0" w:space="0" w:color="auto"/>
        <w:left w:val="none" w:sz="0" w:space="0" w:color="auto"/>
        <w:bottom w:val="none" w:sz="0" w:space="0" w:color="auto"/>
        <w:right w:val="none" w:sz="0" w:space="0" w:color="auto"/>
      </w:divBdr>
    </w:div>
    <w:div w:id="1381898442">
      <w:bodyDiv w:val="1"/>
      <w:marLeft w:val="0"/>
      <w:marRight w:val="0"/>
      <w:marTop w:val="0"/>
      <w:marBottom w:val="0"/>
      <w:divBdr>
        <w:top w:val="none" w:sz="0" w:space="0" w:color="auto"/>
        <w:left w:val="none" w:sz="0" w:space="0" w:color="auto"/>
        <w:bottom w:val="none" w:sz="0" w:space="0" w:color="auto"/>
        <w:right w:val="none" w:sz="0" w:space="0" w:color="auto"/>
      </w:divBdr>
    </w:div>
    <w:div w:id="1548683314">
      <w:bodyDiv w:val="1"/>
      <w:marLeft w:val="0"/>
      <w:marRight w:val="0"/>
      <w:marTop w:val="0"/>
      <w:marBottom w:val="0"/>
      <w:divBdr>
        <w:top w:val="none" w:sz="0" w:space="0" w:color="auto"/>
        <w:left w:val="none" w:sz="0" w:space="0" w:color="auto"/>
        <w:bottom w:val="none" w:sz="0" w:space="0" w:color="auto"/>
        <w:right w:val="none" w:sz="0" w:space="0" w:color="auto"/>
      </w:divBdr>
      <w:divsChild>
        <w:div w:id="1757551654">
          <w:marLeft w:val="0"/>
          <w:marRight w:val="0"/>
          <w:marTop w:val="0"/>
          <w:marBottom w:val="0"/>
          <w:divBdr>
            <w:top w:val="none" w:sz="0" w:space="0" w:color="auto"/>
            <w:left w:val="none" w:sz="0" w:space="0" w:color="auto"/>
            <w:bottom w:val="none" w:sz="0" w:space="0" w:color="auto"/>
            <w:right w:val="none" w:sz="0" w:space="0" w:color="auto"/>
          </w:divBdr>
          <w:divsChild>
            <w:div w:id="90669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58164">
      <w:bodyDiv w:val="1"/>
      <w:marLeft w:val="0"/>
      <w:marRight w:val="0"/>
      <w:marTop w:val="0"/>
      <w:marBottom w:val="0"/>
      <w:divBdr>
        <w:top w:val="none" w:sz="0" w:space="0" w:color="auto"/>
        <w:left w:val="none" w:sz="0" w:space="0" w:color="auto"/>
        <w:bottom w:val="none" w:sz="0" w:space="0" w:color="auto"/>
        <w:right w:val="none" w:sz="0" w:space="0" w:color="auto"/>
      </w:divBdr>
    </w:div>
    <w:div w:id="1615166625">
      <w:bodyDiv w:val="1"/>
      <w:marLeft w:val="0"/>
      <w:marRight w:val="0"/>
      <w:marTop w:val="0"/>
      <w:marBottom w:val="0"/>
      <w:divBdr>
        <w:top w:val="none" w:sz="0" w:space="0" w:color="auto"/>
        <w:left w:val="none" w:sz="0" w:space="0" w:color="auto"/>
        <w:bottom w:val="none" w:sz="0" w:space="0" w:color="auto"/>
        <w:right w:val="none" w:sz="0" w:space="0" w:color="auto"/>
      </w:divBdr>
    </w:div>
    <w:div w:id="1688555682">
      <w:bodyDiv w:val="1"/>
      <w:marLeft w:val="0"/>
      <w:marRight w:val="0"/>
      <w:marTop w:val="0"/>
      <w:marBottom w:val="0"/>
      <w:divBdr>
        <w:top w:val="none" w:sz="0" w:space="0" w:color="auto"/>
        <w:left w:val="none" w:sz="0" w:space="0" w:color="auto"/>
        <w:bottom w:val="none" w:sz="0" w:space="0" w:color="auto"/>
        <w:right w:val="none" w:sz="0" w:space="0" w:color="auto"/>
      </w:divBdr>
    </w:div>
    <w:div w:id="1828284754">
      <w:bodyDiv w:val="1"/>
      <w:marLeft w:val="0"/>
      <w:marRight w:val="0"/>
      <w:marTop w:val="0"/>
      <w:marBottom w:val="0"/>
      <w:divBdr>
        <w:top w:val="none" w:sz="0" w:space="0" w:color="auto"/>
        <w:left w:val="none" w:sz="0" w:space="0" w:color="auto"/>
        <w:bottom w:val="none" w:sz="0" w:space="0" w:color="auto"/>
        <w:right w:val="none" w:sz="0" w:space="0" w:color="auto"/>
      </w:divBdr>
    </w:div>
    <w:div w:id="1858301466">
      <w:bodyDiv w:val="1"/>
      <w:marLeft w:val="0"/>
      <w:marRight w:val="0"/>
      <w:marTop w:val="0"/>
      <w:marBottom w:val="0"/>
      <w:divBdr>
        <w:top w:val="none" w:sz="0" w:space="0" w:color="auto"/>
        <w:left w:val="none" w:sz="0" w:space="0" w:color="auto"/>
        <w:bottom w:val="none" w:sz="0" w:space="0" w:color="auto"/>
        <w:right w:val="none" w:sz="0" w:space="0" w:color="auto"/>
      </w:divBdr>
    </w:div>
    <w:div w:id="1901939683">
      <w:bodyDiv w:val="1"/>
      <w:marLeft w:val="0"/>
      <w:marRight w:val="0"/>
      <w:marTop w:val="0"/>
      <w:marBottom w:val="0"/>
      <w:divBdr>
        <w:top w:val="none" w:sz="0" w:space="0" w:color="auto"/>
        <w:left w:val="none" w:sz="0" w:space="0" w:color="auto"/>
        <w:bottom w:val="none" w:sz="0" w:space="0" w:color="auto"/>
        <w:right w:val="none" w:sz="0" w:space="0" w:color="auto"/>
      </w:divBdr>
    </w:div>
    <w:div w:id="1916278981">
      <w:bodyDiv w:val="1"/>
      <w:marLeft w:val="0"/>
      <w:marRight w:val="0"/>
      <w:marTop w:val="0"/>
      <w:marBottom w:val="0"/>
      <w:divBdr>
        <w:top w:val="none" w:sz="0" w:space="0" w:color="auto"/>
        <w:left w:val="none" w:sz="0" w:space="0" w:color="auto"/>
        <w:bottom w:val="none" w:sz="0" w:space="0" w:color="auto"/>
        <w:right w:val="none" w:sz="0" w:space="0" w:color="auto"/>
      </w:divBdr>
    </w:div>
    <w:div w:id="2031836161">
      <w:bodyDiv w:val="1"/>
      <w:marLeft w:val="0"/>
      <w:marRight w:val="0"/>
      <w:marTop w:val="0"/>
      <w:marBottom w:val="0"/>
      <w:divBdr>
        <w:top w:val="none" w:sz="0" w:space="0" w:color="auto"/>
        <w:left w:val="none" w:sz="0" w:space="0" w:color="auto"/>
        <w:bottom w:val="none" w:sz="0" w:space="0" w:color="auto"/>
        <w:right w:val="none" w:sz="0" w:space="0" w:color="auto"/>
      </w:divBdr>
      <w:divsChild>
        <w:div w:id="1828935342">
          <w:marLeft w:val="0"/>
          <w:marRight w:val="0"/>
          <w:marTop w:val="0"/>
          <w:marBottom w:val="0"/>
          <w:divBdr>
            <w:top w:val="none" w:sz="0" w:space="0" w:color="auto"/>
            <w:left w:val="none" w:sz="0" w:space="0" w:color="auto"/>
            <w:bottom w:val="none" w:sz="0" w:space="0" w:color="auto"/>
            <w:right w:val="none" w:sz="0" w:space="0" w:color="auto"/>
          </w:divBdr>
          <w:divsChild>
            <w:div w:id="20264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09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footer" Target="footer5.xml"/><Relationship Id="rId21" Type="http://schemas.openxmlformats.org/officeDocument/2006/relationships/header" Target="header9.xml"/><Relationship Id="rId34" Type="http://schemas.openxmlformats.org/officeDocument/2006/relationships/image" Target="media/image14.jpeg"/><Relationship Id="rId42"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footer" Target="foot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jpeg"/><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1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10.xml"/><Relationship Id="rId20" Type="http://schemas.openxmlformats.org/officeDocument/2006/relationships/header" Target="header8.xml"/><Relationship Id="rId41"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das</b:Tag>
    <b:SourceType>Book</b:SourceType>
    <b:Guid>{624C542D-0777-4EEE-8AD0-221427289714}</b:Guid>
    <b:Author>
      <b:Author>
        <b:NameList>
          <b:Person>
            <b:Last>sadasd</b:Last>
          </b:Person>
        </b:NameList>
      </b:Author>
    </b:Author>
    <b:Title>asdas</b:Title>
    <b:Year>sdas</b:Year>
    <b:City>sdas</b:City>
    <b:Publisher>asdsad</b:Publisher>
    <b:RefOrder>1</b:RefOrder>
  </b:Source>
  <b:Source>
    <b:Tag>Rod17</b:Tag>
    <b:SourceType>Book</b:SourceType>
    <b:Guid>{FF9CDD44-4B89-4A6C-99D5-2E23413858DB}</b:Guid>
    <b:Author>
      <b:Author>
        <b:NameList>
          <b:Person>
            <b:Last>Rodríguez</b:Last>
            <b:First>Mauricio</b:First>
          </b:Person>
        </b:NameList>
      </b:Author>
    </b:Author>
    <b:Title>Scrum desde cero</b:Title>
    <b:Year>2017</b:Year>
    <b:City>Madrid</b:City>
    <b:Publisher>Mc. Graw-Hill</b:Publisher>
    <b:RefOrder>2</b:RefOrder>
  </b:Source>
</b:Sources>
</file>

<file path=customXml/itemProps1.xml><?xml version="1.0" encoding="utf-8"?>
<ds:datastoreItem xmlns:ds="http://schemas.openxmlformats.org/officeDocument/2006/customXml" ds:itemID="{03BF05EF-BAEC-4BBD-885D-F3633848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78</Pages>
  <Words>16455</Words>
  <Characters>90507</Characters>
  <Application>Microsoft Office Word</Application>
  <DocSecurity>0</DocSecurity>
  <Lines>754</Lines>
  <Paragraphs>2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Alberto Cañete</dc:creator>
  <cp:keywords/>
  <dc:description/>
  <cp:lastModifiedBy>Danny Cárdenas</cp:lastModifiedBy>
  <cp:revision>82</cp:revision>
  <cp:lastPrinted>2021-05-27T02:27:00Z</cp:lastPrinted>
  <dcterms:created xsi:type="dcterms:W3CDTF">2021-05-19T06:09:00Z</dcterms:created>
  <dcterms:modified xsi:type="dcterms:W3CDTF">2021-06-0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0f90042-4085-37f1-9cc6-5d46fd414d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